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24A86" w14:textId="2110ACEA" w:rsidR="00EE6918" w:rsidRPr="00471040" w:rsidRDefault="00EE6918" w:rsidP="001D593C">
      <w:pPr>
        <w:pStyle w:val="Normal1"/>
        <w:spacing w:line="276" w:lineRule="auto"/>
        <w:jc w:val="center"/>
        <w:rPr>
          <w:b/>
        </w:rPr>
      </w:pPr>
      <w:r>
        <w:rPr>
          <w:b/>
        </w:rPr>
        <w:t>Entanglements in Health and Wellbeing: Working With Model Organisms in Biomedicine and Bioscience</w:t>
      </w:r>
    </w:p>
    <w:p w14:paraId="0991E115" w14:textId="77777777" w:rsidR="00EE6918" w:rsidRDefault="00EE6918" w:rsidP="001D593C">
      <w:pPr>
        <w:pStyle w:val="Normal1"/>
        <w:spacing w:line="276" w:lineRule="auto"/>
        <w:jc w:val="center"/>
      </w:pPr>
    </w:p>
    <w:p w14:paraId="718F4C9F" w14:textId="5CF94565" w:rsidR="001D593C" w:rsidRDefault="001D593C" w:rsidP="001D593C">
      <w:pPr>
        <w:pStyle w:val="Normal1"/>
        <w:spacing w:line="276" w:lineRule="auto"/>
        <w:jc w:val="center"/>
      </w:pPr>
      <w:r>
        <w:rPr>
          <w:i/>
        </w:rPr>
        <w:t xml:space="preserve">Medical Anthropology Quarterly </w:t>
      </w:r>
      <w:r>
        <w:t>(In press)</w:t>
      </w:r>
    </w:p>
    <w:p w14:paraId="3C749368" w14:textId="17C6444F" w:rsidR="00EE6918" w:rsidRDefault="00E6774C" w:rsidP="001D593C">
      <w:pPr>
        <w:pStyle w:val="Normal1"/>
        <w:spacing w:line="276" w:lineRule="auto"/>
        <w:jc w:val="center"/>
      </w:pPr>
      <w:r>
        <w:t>Carrie Friese* &amp; Joanna Latimer</w:t>
      </w:r>
      <w:r w:rsidR="00EE6918" w:rsidRPr="00471040">
        <w:t>**</w:t>
      </w:r>
    </w:p>
    <w:p w14:paraId="5F47E022" w14:textId="77777777" w:rsidR="00EE6918" w:rsidRPr="00471040" w:rsidRDefault="00EE6918" w:rsidP="00EE6918">
      <w:pPr>
        <w:pStyle w:val="Normal1"/>
        <w:spacing w:line="276" w:lineRule="auto"/>
        <w:jc w:val="center"/>
      </w:pPr>
    </w:p>
    <w:p w14:paraId="636E7302" w14:textId="77777777" w:rsidR="00EE6918" w:rsidRPr="00471040" w:rsidRDefault="00EE6918" w:rsidP="00EE6918">
      <w:pPr>
        <w:pStyle w:val="Normal1"/>
        <w:spacing w:line="276" w:lineRule="auto"/>
        <w:jc w:val="both"/>
      </w:pPr>
      <w:r w:rsidRPr="00471040">
        <w:t xml:space="preserve">*Associate Professor, Sociology Department, London School of </w:t>
      </w:r>
      <w:r>
        <w:t>Economics and Political Science, London, UK</w:t>
      </w:r>
    </w:p>
    <w:p w14:paraId="1F3EFAD5" w14:textId="77777777" w:rsidR="00EE6918" w:rsidRPr="00471040" w:rsidRDefault="00EE6918" w:rsidP="00EE6918">
      <w:pPr>
        <w:pStyle w:val="Normal1"/>
        <w:spacing w:line="276" w:lineRule="auto"/>
        <w:jc w:val="both"/>
      </w:pPr>
      <w:r w:rsidRPr="00471040">
        <w:t xml:space="preserve">**Professor of Sociology, Science &amp; Technology, </w:t>
      </w:r>
      <w:r>
        <w:t>Department of Sociology, University of York</w:t>
      </w:r>
    </w:p>
    <w:p w14:paraId="4E296E75" w14:textId="77777777" w:rsidR="00EE6918" w:rsidRDefault="00EE6918" w:rsidP="00EE6918">
      <w:pPr>
        <w:pStyle w:val="Normal1"/>
        <w:spacing w:line="276" w:lineRule="auto"/>
        <w:jc w:val="both"/>
        <w:outlineLvl w:val="0"/>
      </w:pPr>
    </w:p>
    <w:p w14:paraId="267F575F" w14:textId="77777777" w:rsidR="00EE6918" w:rsidRDefault="00EE6918" w:rsidP="00EE6918">
      <w:pPr>
        <w:pStyle w:val="Normal1"/>
        <w:spacing w:line="276" w:lineRule="auto"/>
        <w:jc w:val="both"/>
        <w:outlineLvl w:val="0"/>
        <w:rPr>
          <w:color w:val="0000FF"/>
          <w:u w:val="single"/>
        </w:rPr>
      </w:pPr>
      <w:r>
        <w:t>Corresponding Author</w:t>
      </w:r>
      <w:r w:rsidRPr="00471040">
        <w:t xml:space="preserve">: </w:t>
      </w:r>
      <w:r>
        <w:t xml:space="preserve">Carrie Friese </w:t>
      </w:r>
      <w:hyperlink r:id="rId8">
        <w:r w:rsidRPr="00471040">
          <w:rPr>
            <w:color w:val="0000FF"/>
            <w:u w:val="single"/>
          </w:rPr>
          <w:t>C.Friese@lse.ac.uk</w:t>
        </w:r>
      </w:hyperlink>
    </w:p>
    <w:p w14:paraId="7E479B51" w14:textId="77777777" w:rsidR="00EE6918" w:rsidRDefault="00EE6918" w:rsidP="00EE6918">
      <w:pPr>
        <w:pStyle w:val="Normal1"/>
        <w:spacing w:line="276" w:lineRule="auto"/>
        <w:jc w:val="both"/>
        <w:outlineLvl w:val="0"/>
        <w:rPr>
          <w:color w:val="0000FF"/>
          <w:u w:val="single"/>
        </w:rPr>
      </w:pPr>
    </w:p>
    <w:p w14:paraId="5C30030D" w14:textId="3BCAD624" w:rsidR="00C14889" w:rsidRPr="00071E21" w:rsidRDefault="003B2910" w:rsidP="00942F6C">
      <w:pPr>
        <w:pStyle w:val="Normal1"/>
        <w:spacing w:line="480" w:lineRule="auto"/>
        <w:jc w:val="both"/>
        <w:outlineLvl w:val="0"/>
        <w:rPr>
          <w:b/>
        </w:rPr>
      </w:pPr>
      <w:r>
        <w:rPr>
          <w:b/>
        </w:rPr>
        <w:t>Abstract</w:t>
      </w:r>
    </w:p>
    <w:p w14:paraId="5B04A649" w14:textId="21112F6A" w:rsidR="00262EB1" w:rsidRDefault="002C1579" w:rsidP="00942F6C">
      <w:pPr>
        <w:pStyle w:val="Normal1"/>
        <w:spacing w:line="480" w:lineRule="auto"/>
      </w:pPr>
      <w:r w:rsidRPr="00071E21">
        <w:t xml:space="preserve">Drawing on collaborative ethnographic fieldwork, this </w:t>
      </w:r>
      <w:r w:rsidR="002B6855">
        <w:t>article</w:t>
      </w:r>
      <w:r w:rsidRPr="00071E21">
        <w:t xml:space="preserve"> explores </w:t>
      </w:r>
      <w:r>
        <w:t>how</w:t>
      </w:r>
      <w:r w:rsidRPr="00071E21">
        <w:t xml:space="preserve"> human health become</w:t>
      </w:r>
      <w:r>
        <w:t>s</w:t>
      </w:r>
      <w:r w:rsidRPr="00071E21">
        <w:t xml:space="preserve"> entangled </w:t>
      </w:r>
      <w:r>
        <w:t>with that of model organism</w:t>
      </w:r>
      <w:r w:rsidR="00D75EAF">
        <w:t>s</w:t>
      </w:r>
      <w:r>
        <w:t xml:space="preserve"> in</w:t>
      </w:r>
      <w:r w:rsidRPr="00071E21">
        <w:t xml:space="preserve"> day-to-day </w:t>
      </w:r>
      <w:r>
        <w:t>biomedical science</w:t>
      </w:r>
      <w:r w:rsidRPr="00071E21">
        <w:t>.</w:t>
      </w:r>
      <w:r>
        <w:t xml:space="preserve"> </w:t>
      </w:r>
      <w:r w:rsidR="00272880">
        <w:t xml:space="preserve">Social science scholarship on modelling has </w:t>
      </w:r>
      <w:r w:rsidR="0082229E">
        <w:t>explored</w:t>
      </w:r>
      <w:r w:rsidR="00D75EAF">
        <w:t xml:space="preserve"> </w:t>
      </w:r>
      <w:r w:rsidR="00305908" w:rsidRPr="00254844">
        <w:rPr>
          <w:i/>
        </w:rPr>
        <w:t>either</w:t>
      </w:r>
      <w:r w:rsidR="00305908">
        <w:t xml:space="preserve"> </w:t>
      </w:r>
      <w:r w:rsidR="00D75EAF">
        <w:t xml:space="preserve">how </w:t>
      </w:r>
      <w:r w:rsidR="0082229E">
        <w:t>specific models impact and shape our knowledge of human disease</w:t>
      </w:r>
      <w:r w:rsidR="00272880">
        <w:t xml:space="preserve"> </w:t>
      </w:r>
      <w:r w:rsidR="00272880" w:rsidRPr="002A22F9">
        <w:rPr>
          <w:i/>
        </w:rPr>
        <w:t>or</w:t>
      </w:r>
      <w:r w:rsidR="00272880">
        <w:t xml:space="preserve"> how animal technicians and scientists affect laboratory animals. This paper extends this </w:t>
      </w:r>
      <w:r w:rsidR="000F5D27">
        <w:t xml:space="preserve">relational approach </w:t>
      </w:r>
      <w:r w:rsidR="00B27B3C">
        <w:t xml:space="preserve">by </w:t>
      </w:r>
      <w:r w:rsidR="000F5D27">
        <w:t>ask</w:t>
      </w:r>
      <w:r w:rsidR="00B27B3C">
        <w:t>ing</w:t>
      </w:r>
      <w:r w:rsidR="000F5D27">
        <w:t xml:space="preserve"> how embodied and institutional care practices for model organisms</w:t>
      </w:r>
      <w:r w:rsidR="00272880">
        <w:t xml:space="preserve"> affect the health and wellbeing of </w:t>
      </w:r>
      <w:r w:rsidR="005E700E">
        <w:t>animal technician</w:t>
      </w:r>
      <w:r w:rsidR="00D75EAF">
        <w:t>s</w:t>
      </w:r>
      <w:r w:rsidR="005E700E">
        <w:t xml:space="preserve"> and scientist</w:t>
      </w:r>
      <w:r w:rsidR="00D75EAF">
        <w:t>s</w:t>
      </w:r>
      <w:r w:rsidR="00272880">
        <w:t xml:space="preserve">. </w:t>
      </w:r>
      <w:r w:rsidR="003B2910">
        <w:t xml:space="preserve">We focus on two </w:t>
      </w:r>
      <w:r w:rsidR="00272880">
        <w:t xml:space="preserve">interspecies bodily experiences: ‘pathogenic exchange’ and ‘stress’. We </w:t>
      </w:r>
      <w:r w:rsidR="003B2910">
        <w:t xml:space="preserve">then </w:t>
      </w:r>
      <w:r w:rsidR="00272880">
        <w:t xml:space="preserve">explore ‘enrichment’ as a strategy for producing health and wellbeing across species. </w:t>
      </w:r>
      <w:r w:rsidR="00934101">
        <w:t>We suggest</w:t>
      </w:r>
      <w:r w:rsidR="00272880">
        <w:t xml:space="preserve"> </w:t>
      </w:r>
      <w:r w:rsidR="00934101">
        <w:t>that relations of</w:t>
      </w:r>
      <w:r w:rsidR="00272880">
        <w:t xml:space="preserve"> care </w:t>
      </w:r>
      <w:r w:rsidR="00934101">
        <w:t xml:space="preserve">form </w:t>
      </w:r>
      <w:r w:rsidR="00272880">
        <w:t xml:space="preserve">a crucial part of </w:t>
      </w:r>
      <w:r>
        <w:t>bio</w:t>
      </w:r>
      <w:r w:rsidR="00272880">
        <w:t xml:space="preserve">medical knowledge production. Not only does care </w:t>
      </w:r>
      <w:r w:rsidR="00B73FAD">
        <w:t xml:space="preserve">figure in the </w:t>
      </w:r>
      <w:r w:rsidR="00272880">
        <w:t xml:space="preserve">shaping </w:t>
      </w:r>
      <w:r>
        <w:t xml:space="preserve">of </w:t>
      </w:r>
      <w:r w:rsidR="00272880">
        <w:t>model organism</w:t>
      </w:r>
      <w:r w:rsidR="00934101">
        <w:t>s; c</w:t>
      </w:r>
      <w:r w:rsidR="00272880">
        <w:t xml:space="preserve">are for technicians and scientists also </w:t>
      </w:r>
      <w:r w:rsidR="005E700E">
        <w:t>play</w:t>
      </w:r>
      <w:r w:rsidR="0046481A">
        <w:t>s</w:t>
      </w:r>
      <w:r w:rsidR="00934101">
        <w:t xml:space="preserve"> a role in</w:t>
      </w:r>
      <w:r w:rsidR="00272880">
        <w:t xml:space="preserve"> bioscientific knowledge produc</w:t>
      </w:r>
      <w:r w:rsidR="00934101">
        <w:t>tion</w:t>
      </w:r>
      <w:r w:rsidR="00272880">
        <w:t>.</w:t>
      </w:r>
      <w:r w:rsidR="002B6855">
        <w:t xml:space="preserve"> We </w:t>
      </w:r>
      <w:r w:rsidR="009830A9">
        <w:t>conclude by proposing</w:t>
      </w:r>
      <w:r w:rsidR="002B6855">
        <w:t xml:space="preserve"> an interspecies </w:t>
      </w:r>
      <w:r w:rsidR="00D75EAF">
        <w:t xml:space="preserve">approach to </w:t>
      </w:r>
      <w:r w:rsidR="002B6855">
        <w:t xml:space="preserve">occupational </w:t>
      </w:r>
      <w:r w:rsidR="009830A9">
        <w:t>health</w:t>
      </w:r>
      <w:r w:rsidR="002B6855">
        <w:t>.</w:t>
      </w:r>
    </w:p>
    <w:p w14:paraId="4C4399A2" w14:textId="77777777" w:rsidR="003B2910" w:rsidRDefault="003B2910" w:rsidP="00942F6C">
      <w:pPr>
        <w:pStyle w:val="Normal1"/>
        <w:spacing w:line="480" w:lineRule="auto"/>
      </w:pPr>
    </w:p>
    <w:p w14:paraId="2B69F822" w14:textId="5B7BD25C" w:rsidR="00980E45" w:rsidRPr="00A95AF8" w:rsidRDefault="0064345C" w:rsidP="00A95AF8">
      <w:pPr>
        <w:pStyle w:val="Normal1"/>
        <w:spacing w:before="280" w:after="280" w:line="480" w:lineRule="auto"/>
        <w:ind w:left="720"/>
        <w:jc w:val="right"/>
        <w:rPr>
          <w:i/>
        </w:rPr>
      </w:pPr>
      <w:r w:rsidRPr="00A95AF8">
        <w:rPr>
          <w:i/>
        </w:rPr>
        <w:lastRenderedPageBreak/>
        <w:t xml:space="preserve"> </w:t>
      </w:r>
      <w:r w:rsidR="00C14889" w:rsidRPr="00A95AF8">
        <w:rPr>
          <w:i/>
        </w:rPr>
        <w:t xml:space="preserve">[A]ll animal experimentation develops entanglements between human and animal capacities, with potential consequences for both animal and human well-being—which can never be ignored by science </w:t>
      </w:r>
      <w:r w:rsidR="00BC1883" w:rsidRPr="00A95AF8">
        <w:rPr>
          <w:i/>
        </w:rPr>
        <w:fldChar w:fldCharType="begin"/>
      </w:r>
      <w:r w:rsidR="00BC1883" w:rsidRPr="00A95AF8">
        <w:rPr>
          <w:i/>
        </w:rPr>
        <w:instrText xml:space="preserve"> ADDIN EN.CITE &lt;EndNote&gt;&lt;Cite&gt;&lt;Author&gt;Davies&lt;/Author&gt;&lt;Year&gt;2012&lt;/Year&gt;&lt;RecNum&gt;182&lt;/RecNum&gt;&lt;Suffix&gt;: 633&lt;/Suffix&gt;&lt;DisplayText&gt;(Davies 2012a: 633)&lt;/DisplayText&gt;&lt;record&gt;&lt;rec-number&gt;182&lt;/rec-number&gt;&lt;foreign-keys&gt;&lt;key app="EN" db-id="5w90da9wep0950edsesxr9z12sfrrx22zdta" timestamp="0"&gt;182&lt;/key&gt;&lt;/foreign-keys&gt;&lt;ref-type name="Journal Article"&gt;17&lt;/ref-type&gt;&lt;contributors&gt;&lt;authors&gt;&lt;author&gt;Davies, Gail F.&lt;/author&gt;&lt;/authors&gt;&lt;/contributors&gt;&lt;titles&gt;&lt;title&gt;Caring for the multiple and the multitude: Assembling animal welfare and enabling ethical critique&lt;/title&gt;&lt;secondary-title&gt;Environment and Planning D: Society and Space&lt;/secondary-title&gt;&lt;/titles&gt;&lt;pages&gt;623-638&lt;/pages&gt;&lt;volume&gt;30&lt;/volume&gt;&lt;dates&gt;&lt;year&gt;2012&lt;/year&gt;&lt;/dates&gt;&lt;urls&gt;&lt;/urls&gt;&lt;/record&gt;&lt;/Cite&gt;&lt;/EndNote&gt;</w:instrText>
      </w:r>
      <w:r w:rsidR="00BC1883" w:rsidRPr="00A95AF8">
        <w:rPr>
          <w:i/>
        </w:rPr>
        <w:fldChar w:fldCharType="separate"/>
      </w:r>
      <w:r w:rsidR="00BC1883" w:rsidRPr="00A95AF8">
        <w:rPr>
          <w:i/>
          <w:noProof/>
        </w:rPr>
        <w:t>(Davies 2012a: 633)</w:t>
      </w:r>
      <w:r w:rsidR="00BC1883" w:rsidRPr="00A95AF8">
        <w:rPr>
          <w:i/>
        </w:rPr>
        <w:fldChar w:fldCharType="end"/>
      </w:r>
      <w:r w:rsidR="00102179" w:rsidRPr="00A95AF8">
        <w:rPr>
          <w:i/>
        </w:rPr>
        <w:t>.</w:t>
      </w:r>
    </w:p>
    <w:p w14:paraId="384209F6" w14:textId="77777777" w:rsidR="0064345C" w:rsidRPr="005E700E" w:rsidRDefault="0064345C" w:rsidP="0064345C">
      <w:pPr>
        <w:pStyle w:val="Normal1"/>
        <w:spacing w:line="480" w:lineRule="auto"/>
        <w:rPr>
          <w:b/>
        </w:rPr>
      </w:pPr>
      <w:r w:rsidRPr="005E700E">
        <w:rPr>
          <w:b/>
        </w:rPr>
        <w:t>Introduction</w:t>
      </w:r>
    </w:p>
    <w:p w14:paraId="534A40E0" w14:textId="61983952" w:rsidR="00653E1A" w:rsidRDefault="00B27B3C" w:rsidP="00942F6C">
      <w:pPr>
        <w:pStyle w:val="Normal1"/>
        <w:spacing w:line="480" w:lineRule="auto"/>
      </w:pPr>
      <w:r>
        <w:t xml:space="preserve">Laboratory animals </w:t>
      </w:r>
      <w:r w:rsidR="00B73FAD">
        <w:t xml:space="preserve">used in biomedical science </w:t>
      </w:r>
      <w:r w:rsidR="00934101">
        <w:t xml:space="preserve">have enabled </w:t>
      </w:r>
      <w:r w:rsidR="002A22F9">
        <w:t xml:space="preserve">human and animal health </w:t>
      </w:r>
      <w:r w:rsidR="00934101">
        <w:t>to be</w:t>
      </w:r>
      <w:r w:rsidR="002A22F9">
        <w:t xml:space="preserve"> understood as entangled. </w:t>
      </w:r>
      <w:r w:rsidR="00B73FAD">
        <w:t>Specifically, a</w:t>
      </w:r>
      <w:r w:rsidR="002A22F9">
        <w:t>nimal models and</w:t>
      </w:r>
      <w:r>
        <w:t xml:space="preserve"> other</w:t>
      </w:r>
      <w:r w:rsidR="002A22F9">
        <w:t xml:space="preserve"> model organisms are central to translational medicine, where nonhuman </w:t>
      </w:r>
      <w:r w:rsidR="008E1E50">
        <w:t xml:space="preserve">lives of various kinds </w:t>
      </w:r>
      <w:r w:rsidR="00934101">
        <w:t xml:space="preserve">serve as model systems </w:t>
      </w:r>
      <w:r w:rsidR="002A22F9">
        <w:t xml:space="preserve">for </w:t>
      </w:r>
      <w:r w:rsidR="007F5380">
        <w:t xml:space="preserve">understanding </w:t>
      </w:r>
      <w:r w:rsidR="008E1E50">
        <w:t>biological processes across a range of species</w:t>
      </w:r>
      <w:r w:rsidR="007F5380">
        <w:t xml:space="preserve"> </w:t>
      </w:r>
      <w:r w:rsidR="007F5380">
        <w:fldChar w:fldCharType="begin">
          <w:fldData xml:space="preserve">PEVuZE5vdGU+PENpdGU+PEF1dGhvcj5Gcmllc2U8L0F1dGhvcj48WWVhcj4yMDEyPC9ZZWFyPjxS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</w:fldData>
        </w:fldChar>
      </w:r>
      <w:r w:rsidR="007F5380">
        <w:instrText xml:space="preserve"> ADDIN EN.CITE </w:instrText>
      </w:r>
      <w:r w:rsidR="007F5380">
        <w:fldChar w:fldCharType="begin">
          <w:fldData xml:space="preserve">PEVuZE5vdGU+PENpdGU+PEF1dGhvcj5Gcmllc2U8L0F1dGhvcj48WWVhcj4yMDEyPC9ZZWFyPjxS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</w:fldData>
        </w:fldChar>
      </w:r>
      <w:r w:rsidR="007F5380">
        <w:instrText xml:space="preserve"> ADDIN EN.CITE.DATA </w:instrText>
      </w:r>
      <w:r w:rsidR="007F5380">
        <w:fldChar w:fldCharType="end"/>
      </w:r>
      <w:r w:rsidR="007F5380">
        <w:fldChar w:fldCharType="separate"/>
      </w:r>
      <w:r w:rsidR="007F5380">
        <w:rPr>
          <w:noProof/>
        </w:rPr>
        <w:t>(Friese and Clarke 2012, Ankeny 2007, Ankeny and Leonelli 2011)</w:t>
      </w:r>
      <w:r w:rsidR="007F5380">
        <w:fldChar w:fldCharType="end"/>
      </w:r>
      <w:r w:rsidR="008E1E50">
        <w:t xml:space="preserve">. </w:t>
      </w:r>
      <w:r w:rsidR="00B73FAD">
        <w:t>In this work, we learn that b</w:t>
      </w:r>
      <w:r w:rsidR="008E1E50">
        <w:t>iomedicine relies upon t</w:t>
      </w:r>
      <w:r w:rsidR="002A22F9">
        <w:t>he nonhuman animal</w:t>
      </w:r>
      <w:r w:rsidR="00934101">
        <w:t xml:space="preserve"> </w:t>
      </w:r>
      <w:r w:rsidR="008E1E50">
        <w:t xml:space="preserve">who </w:t>
      </w:r>
      <w:r w:rsidR="002A22F9">
        <w:t xml:space="preserve">is born, suffers and dies for the life and health of human animals </w:t>
      </w:r>
      <w:r w:rsidR="002A22F9">
        <w:fldChar w:fldCharType="begin"/>
      </w:r>
      <w:r w:rsidR="002A22F9">
        <w:instrText xml:space="preserve"> ADDIN EN.CITE &lt;EndNote&gt;&lt;Cite&gt;&lt;Author&gt;Svendsen&lt;/Author&gt;&lt;Year&gt;2013&lt;/Year&gt;&lt;RecNum&gt;190&lt;/RecNum&gt;&lt;DisplayText&gt;(Svendsen and Koch 2013)&lt;/DisplayText&gt;&lt;record&gt;&lt;rec-number&gt;190&lt;/rec-number&gt;&lt;foreign-keys&gt;&lt;key app="EN" db-id="5w90da9wep0950edsesxr9z12sfrrx22zdta" timestamp="0"&gt;190&lt;/key&gt;&lt;/foreign-keys&gt;&lt;ref-type name="Journal Article"&gt;17&lt;/ref-type&gt;&lt;contributors&gt;&lt;authors&gt;&lt;author&gt;Svendsen, Mette N.&lt;/author&gt;&lt;author&gt;Koch, Lene&lt;/author&gt;&lt;/authors&gt;&lt;/contributors&gt;&lt;titles&gt;&lt;title&gt;Potentializing the research piglet in experimental neonatal research&lt;/title&gt;&lt;secondary-title&gt;Current Anthropology&lt;/secondary-title&gt;&lt;/titles&gt;&lt;pages&gt;S118-S128&lt;/pages&gt;&lt;volume&gt;54&lt;/volume&gt;&lt;number&gt;S7&lt;/number&gt;&lt;dates&gt;&lt;year&gt;2013&lt;/year&gt;&lt;/dates&gt;&lt;urls&gt;&lt;/urls&gt;&lt;/record&gt;&lt;/Cite&gt;&lt;/EndNote&gt;</w:instrText>
      </w:r>
      <w:r w:rsidR="002A22F9">
        <w:fldChar w:fldCharType="separate"/>
      </w:r>
      <w:r w:rsidR="002A22F9">
        <w:rPr>
          <w:noProof/>
        </w:rPr>
        <w:t>(Svendsen and Koch 2013)</w:t>
      </w:r>
      <w:r w:rsidR="002A22F9">
        <w:fldChar w:fldCharType="end"/>
      </w:r>
      <w:r w:rsidR="002A22F9">
        <w:t xml:space="preserve">. </w:t>
      </w:r>
      <w:r w:rsidR="008E1E50">
        <w:t>Social science</w:t>
      </w:r>
      <w:r w:rsidR="002A22F9">
        <w:t xml:space="preserve"> scholarship </w:t>
      </w:r>
      <w:r w:rsidR="008E1E50">
        <w:t xml:space="preserve">on modelling in </w:t>
      </w:r>
      <w:r w:rsidR="00922E38">
        <w:t xml:space="preserve">medical research </w:t>
      </w:r>
      <w:r w:rsidR="002A22F9">
        <w:t xml:space="preserve">has </w:t>
      </w:r>
      <w:r w:rsidR="007F5380">
        <w:t xml:space="preserve">explored </w:t>
      </w:r>
      <w:r w:rsidR="00653E1A" w:rsidRPr="00254844">
        <w:rPr>
          <w:i/>
        </w:rPr>
        <w:t>either</w:t>
      </w:r>
      <w:r w:rsidR="00653E1A">
        <w:t xml:space="preserve"> </w:t>
      </w:r>
      <w:r w:rsidR="007F5380">
        <w:t xml:space="preserve">how specific </w:t>
      </w:r>
      <w:r>
        <w:t>organisms</w:t>
      </w:r>
      <w:r w:rsidR="007F5380">
        <w:t xml:space="preserve"> impact and shape our knowledge of human disease </w:t>
      </w:r>
      <w:r w:rsidR="007F5380">
        <w:fldChar w:fldCharType="begin">
          <w:fldData xml:space="preserve">PEVuZE5vdGU+PENpdGU+PEF1dGhvcj5Bbmtlbnk8L0F1dGhvcj48WWVhcj4yMDE0PC9ZZWFyPjxS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</w:fldData>
        </w:fldChar>
      </w:r>
      <w:r w:rsidR="0082229E">
        <w:instrText xml:space="preserve"> ADDIN EN.CITE </w:instrText>
      </w:r>
      <w:r w:rsidR="0082229E">
        <w:fldChar w:fldCharType="begin">
          <w:fldData xml:space="preserve">PEVuZE5vdGU+PENpdGU+PEF1dGhvcj5Bbmtlbnk8L0F1dGhvcj48WWVhcj4yMDE0PC9ZZWFyPjxS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</w:fldData>
        </w:fldChar>
      </w:r>
      <w:r w:rsidR="0082229E">
        <w:instrText xml:space="preserve"> ADDIN EN.CITE.DATA </w:instrText>
      </w:r>
      <w:r w:rsidR="0082229E">
        <w:fldChar w:fldCharType="end"/>
      </w:r>
      <w:r w:rsidR="007F5380">
        <w:fldChar w:fldCharType="separate"/>
      </w:r>
      <w:r w:rsidR="0082229E">
        <w:rPr>
          <w:noProof/>
        </w:rPr>
        <w:t>(Ankeny et al. 2014, Davies 2010, 2012b, Nelson 2018)</w:t>
      </w:r>
      <w:r w:rsidR="007F5380">
        <w:fldChar w:fldCharType="end"/>
      </w:r>
      <w:r w:rsidR="0082229E">
        <w:t xml:space="preserve"> </w:t>
      </w:r>
      <w:r w:rsidR="002A22F9" w:rsidRPr="00254844">
        <w:rPr>
          <w:i/>
        </w:rPr>
        <w:t>or</w:t>
      </w:r>
      <w:r w:rsidR="002A22F9">
        <w:t xml:space="preserve"> </w:t>
      </w:r>
      <w:r w:rsidR="003E5D88">
        <w:t>how</w:t>
      </w:r>
      <w:r w:rsidR="002A22F9">
        <w:t xml:space="preserve"> animal technicians and sc</w:t>
      </w:r>
      <w:r w:rsidR="003E5D88">
        <w:t>ientist</w:t>
      </w:r>
      <w:r w:rsidR="002A22F9">
        <w:t>s affect laboratory animal</w:t>
      </w:r>
      <w:r w:rsidR="003E5D88">
        <w:t>s</w:t>
      </w:r>
      <w:r w:rsidR="0082229E">
        <w:t xml:space="preserve"> </w:t>
      </w:r>
      <w:r w:rsidR="0082229E">
        <w:fldChar w:fldCharType="begin">
          <w:fldData xml:space="preserve">PEVuZE5vdGU+PENpdGU+PEF1dGhvcj5EcnVnbGl0csO4PC9BdXRob3I+PFllYXI+MjAxNzwvWWVh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</w:fldData>
        </w:fldChar>
      </w:r>
      <w:r w:rsidR="000F5D27">
        <w:instrText xml:space="preserve"> ADDIN EN.CITE </w:instrText>
      </w:r>
      <w:r w:rsidR="000F5D27">
        <w:fldChar w:fldCharType="begin">
          <w:fldData xml:space="preserve">PEVuZE5vdGU+PENpdGU+PEF1dGhvcj5EcnVnbGl0csO4PC9BdXRob3I+PFllYXI+MjAxNzwvWWVh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</w:fldData>
        </w:fldChar>
      </w:r>
      <w:r w:rsidR="000F5D27">
        <w:instrText xml:space="preserve"> ADDIN EN.CITE.DATA </w:instrText>
      </w:r>
      <w:r w:rsidR="000F5D27">
        <w:fldChar w:fldCharType="end"/>
      </w:r>
      <w:r w:rsidR="0082229E">
        <w:fldChar w:fldCharType="separate"/>
      </w:r>
      <w:r w:rsidR="000F5D27">
        <w:rPr>
          <w:noProof/>
        </w:rPr>
        <w:t>(Druglitrø 2017, Kirk 2010, Kirk 2016, Kirk 2014, Kirk 2012a, Kirk 2012b, 2008, Dam and Svendsen 2017, Online, Greenhough and Roe 2011)</w:t>
      </w:r>
      <w:r w:rsidR="0082229E">
        <w:fldChar w:fldCharType="end"/>
      </w:r>
      <w:r w:rsidR="002A22F9">
        <w:t>.</w:t>
      </w:r>
      <w:r w:rsidR="008E1E50">
        <w:t xml:space="preserve"> </w:t>
      </w:r>
    </w:p>
    <w:p w14:paraId="73BC6BFC" w14:textId="7D05C1CC" w:rsidR="002A22F9" w:rsidRDefault="008E1E50" w:rsidP="00942F6C">
      <w:pPr>
        <w:pStyle w:val="Normal1"/>
        <w:spacing w:line="480" w:lineRule="auto"/>
        <w:ind w:firstLine="720"/>
      </w:pPr>
      <w:r>
        <w:t xml:space="preserve">This paper extends this body of scholarship </w:t>
      </w:r>
      <w:r w:rsidR="00B73FAD">
        <w:t>by</w:t>
      </w:r>
      <w:r>
        <w:t xml:space="preserve"> explor</w:t>
      </w:r>
      <w:r w:rsidR="00B73FAD">
        <w:t>ing</w:t>
      </w:r>
      <w:r>
        <w:t xml:space="preserve"> how </w:t>
      </w:r>
      <w:r w:rsidR="0082229E">
        <w:t>model organisms</w:t>
      </w:r>
      <w:r w:rsidR="00B73FAD">
        <w:t xml:space="preserve"> </w:t>
      </w:r>
      <w:r>
        <w:t>affec</w:t>
      </w:r>
      <w:r w:rsidR="00B73FAD">
        <w:t>t</w:t>
      </w:r>
      <w:r>
        <w:t xml:space="preserve"> the health and wellbeing of animal technicians and scientists. </w:t>
      </w:r>
      <w:r w:rsidR="000F5D27">
        <w:t xml:space="preserve">We build on Elena Buch’s </w:t>
      </w:r>
      <w:r w:rsidR="000F5D27">
        <w:fldChar w:fldCharType="begin"/>
      </w:r>
      <w:r w:rsidR="000F5D27">
        <w:instrText xml:space="preserve"> ADDIN EN.CITE &lt;EndNote&gt;&lt;Cite ExcludeAuth="1"&gt;&lt;Author&gt;Buch&lt;/Author&gt;&lt;Year&gt;2013&lt;/Year&gt;&lt;RecNum&gt;271&lt;/RecNum&gt;&lt;Suffix&gt;: 639&lt;/Suffix&gt;&lt;DisplayText&gt;(2013: 639)&lt;/DisplayText&gt;&lt;record&gt;&lt;rec-number&gt;271&lt;/rec-number&gt;&lt;foreign-keys&gt;&lt;key app="EN" db-id="5w90da9wep0950edsesxr9z12sfrrx22zdta" timestamp="1527417197"&gt;271&lt;/key&gt;&lt;/foreign-keys&gt;&lt;ref-type name="Journal Article"&gt;17&lt;/ref-type&gt;&lt;contributors&gt;&lt;authors&gt;&lt;author&gt;Buch, Elana D.&lt;/author&gt;&lt;/authors&gt;&lt;/contributors&gt;&lt;titles&gt;&lt;title&gt;Senses of care: Embodying inequality and sustaining personhood in the home care of older adults in Chicago&lt;/title&gt;&lt;secondary-title&gt;American Ethnologist&lt;/secondary-title&gt;&lt;/titles&gt;&lt;periodical&gt;&lt;full-title&gt;American Ethnologist&lt;/full-title&gt;&lt;/periodical&gt;&lt;pages&gt;637-650&lt;/pages&gt;&lt;volume&gt;40&lt;/volume&gt;&lt;number&gt;4&lt;/number&gt;&lt;dates&gt;&lt;year&gt;2013&lt;/year&gt;&lt;/dates&gt;&lt;urls&gt;&lt;/urls&gt;&lt;/record&gt;&lt;/Cite&gt;&lt;/EndNote&gt;</w:instrText>
      </w:r>
      <w:r w:rsidR="000F5D27">
        <w:fldChar w:fldCharType="separate"/>
      </w:r>
      <w:r w:rsidR="000F5D27">
        <w:rPr>
          <w:noProof/>
        </w:rPr>
        <w:t>(2013: 639)</w:t>
      </w:r>
      <w:r w:rsidR="000F5D27">
        <w:fldChar w:fldCharType="end"/>
      </w:r>
      <w:r w:rsidR="000F5D27">
        <w:t xml:space="preserve"> argument, developed in the context of her ethnographic research on elderly caregiving, that: “Taking the relational nature of personhood seriously requires expanding discussions regarding the social relations and proce</w:t>
      </w:r>
      <w:r w:rsidR="003A1979">
        <w:t>s</w:t>
      </w:r>
      <w:r w:rsidR="000F5D27">
        <w:t>ses that constitute indep</w:t>
      </w:r>
      <w:r w:rsidR="00B27B3C">
        <w:t>en</w:t>
      </w:r>
      <w:r w:rsidR="000F5D27">
        <w:t xml:space="preserve">dent persons to include the ways that these processes might also affect caregivers.” </w:t>
      </w:r>
      <w:r w:rsidR="00305908">
        <w:t xml:space="preserve">Indeed, as one of us has argued elsewhere, the conditions of care </w:t>
      </w:r>
      <w:r w:rsidR="00660AF8">
        <w:t>are</w:t>
      </w:r>
      <w:r w:rsidR="00305908">
        <w:t xml:space="preserve"> </w:t>
      </w:r>
      <w:r w:rsidR="00386984">
        <w:t xml:space="preserve">as </w:t>
      </w:r>
      <w:r w:rsidR="00305908">
        <w:t xml:space="preserve">critical </w:t>
      </w:r>
      <w:r w:rsidR="00386984">
        <w:t>for the</w:t>
      </w:r>
      <w:r w:rsidR="00305908">
        <w:t xml:space="preserve"> so-called caregiver </w:t>
      </w:r>
      <w:r w:rsidR="00386984">
        <w:t xml:space="preserve">as </w:t>
      </w:r>
      <w:r w:rsidR="00305908">
        <w:t xml:space="preserve">the person who </w:t>
      </w:r>
      <w:r w:rsidR="00B60774">
        <w:t>‘</w:t>
      </w:r>
      <w:r w:rsidR="00305908">
        <w:t>needs</w:t>
      </w:r>
      <w:r w:rsidR="00B60774">
        <w:t>’</w:t>
      </w:r>
      <w:r w:rsidR="00305908">
        <w:t xml:space="preserve"> care</w:t>
      </w:r>
      <w:r w:rsidR="00254844">
        <w:t>giving</w:t>
      </w:r>
      <w:r w:rsidR="006050A2">
        <w:t xml:space="preserve"> </w:t>
      </w:r>
      <w:r w:rsidR="00254844">
        <w:fldChar w:fldCharType="begin"/>
      </w:r>
      <w:r w:rsidR="00254844">
        <w:instrText xml:space="preserve"> ADDIN EN.CITE &lt;EndNote&gt;&lt;Cite&gt;&lt;Author&gt;Latimer&lt;/Author&gt;&lt;Year&gt;2011&lt;/Year&gt;&lt;RecNum&gt;281&lt;/RecNum&gt;&lt;DisplayText&gt;(Latimer 2011, 2018)&lt;/DisplayText&gt;&lt;record&gt;&lt;rec-number&gt;281&lt;/rec-number&gt;&lt;foreign-keys&gt;&lt;key app="EN" db-id="5w90da9wep0950edsesxr9z12sfrrx22zdta" timestamp="1528368136"&gt;281&lt;/key&gt;&lt;/foreign-keys&gt;&lt;ref-type name="Book Section"&gt;5&lt;/ref-type&gt;&lt;contributors&gt;&lt;authors&gt;&lt;author&gt;Latimer, Joanna&lt;/author&gt;&lt;/authors&gt;&lt;secondary-authors&gt;&lt;author&gt;Ceci, Christine&lt;/author&gt;&lt;author&gt;Purkis, Mary Ellen&lt;/author&gt;&lt;author&gt;Björnsdóttir, Kristin&lt;/author&gt;&lt;/secondary-authors&gt;&lt;/contributors&gt;&lt;titles&gt;&lt;title&gt;Home, care and frail older people: Relational extension and the art of dwelling&lt;/title&gt;&lt;secondary-title&gt;Perspectives on Care at Home for Older People&lt;/secondary-title&gt;&lt;/titles&gt;&lt;pages&gt;35-61&lt;/pages&gt;&lt;dates&gt;&lt;year&gt;2011&lt;/year&gt;&lt;/dates&gt;&lt;pub-location&gt;New York&lt;/pub-location&gt;&lt;publisher&gt;Routledge&lt;/publisher&gt;&lt;urls&gt;&lt;/urls&gt;&lt;/record&gt;&lt;/Cite&gt;&lt;Cite&gt;&lt;Author&gt;Latimer&lt;/Author&gt;&lt;Year&gt;2018&lt;/Year&gt;&lt;RecNum&gt;282&lt;/RecNum&gt;&lt;record&gt;&lt;rec-number&gt;282&lt;/rec-number&gt;&lt;foreign-keys&gt;&lt;key app="EN" db-id="5w90da9wep0950edsesxr9z12sfrrx22zdta" timestamp="1528368281"&gt;282&lt;/key&gt;&lt;/foreign-keys&gt;&lt;ref-type name="Journal Article"&gt;17&lt;/ref-type&gt;&lt;contributors&gt;&lt;authors&gt;&lt;author&gt;Latimer, Joanna&lt;/author&gt;&lt;/authors&gt;&lt;/contributors&gt;&lt;titles&gt;&lt;title&gt;Afterword: Materialities, care, &amp;apos;ordinary affects&amp;apos;, power, and politics&lt;/title&gt;&lt;secondary-title&gt;Sociology of Health &amp;amp; Illness&lt;/secondary-title&gt;&lt;/titles&gt;&lt;periodical&gt;&lt;full-title&gt;Sociology of Health &amp;amp; Illness&lt;/full-title&gt;&lt;/periodical&gt;&lt;pages&gt;379-391&lt;/pages&gt;&lt;volume&gt;40&lt;/volume&gt;&lt;number&gt;2&lt;/number&gt;&lt;dates&gt;&lt;year&gt;2018&lt;/year&gt;&lt;/dates&gt;&lt;urls&gt;&lt;/urls&gt;&lt;/record&gt;&lt;/Cite&gt;&lt;/EndNote&gt;</w:instrText>
      </w:r>
      <w:r w:rsidR="00254844">
        <w:fldChar w:fldCharType="separate"/>
      </w:r>
      <w:r w:rsidR="00254844">
        <w:rPr>
          <w:noProof/>
        </w:rPr>
        <w:t>(Latimer 2011, 2018)</w:t>
      </w:r>
      <w:r w:rsidR="00254844">
        <w:fldChar w:fldCharType="end"/>
      </w:r>
      <w:r w:rsidR="00305908">
        <w:t xml:space="preserve">.  </w:t>
      </w:r>
      <w:r w:rsidR="000F5D27">
        <w:t xml:space="preserve">We transpose this argument from elder </w:t>
      </w:r>
      <w:r w:rsidR="000F5D27">
        <w:lastRenderedPageBreak/>
        <w:t xml:space="preserve">care to </w:t>
      </w:r>
      <w:r w:rsidR="00B27B3C">
        <w:t>care for model organisms</w:t>
      </w:r>
      <w:r w:rsidR="000F5D27">
        <w:t xml:space="preserve">, similarly arguing that social science approaches consider how care practices affect </w:t>
      </w:r>
      <w:r w:rsidR="003A1979">
        <w:t xml:space="preserve">both model organisms </w:t>
      </w:r>
      <w:r w:rsidR="003A1979">
        <w:rPr>
          <w:i/>
        </w:rPr>
        <w:t xml:space="preserve">and </w:t>
      </w:r>
      <w:r w:rsidR="000F5D27">
        <w:t>animal technicians and scientist</w:t>
      </w:r>
      <w:r w:rsidR="00F1186D">
        <w:t>s</w:t>
      </w:r>
      <w:r w:rsidR="000F5D27">
        <w:t>.</w:t>
      </w:r>
    </w:p>
    <w:p w14:paraId="4E93234B" w14:textId="0A4B993D" w:rsidR="00337BF2" w:rsidRDefault="00D80972" w:rsidP="00942F6C">
      <w:pPr>
        <w:pStyle w:val="Normal1"/>
        <w:spacing w:line="480" w:lineRule="auto"/>
        <w:ind w:firstLine="720"/>
      </w:pPr>
      <w:r w:rsidRPr="00071E21">
        <w:t xml:space="preserve">Drawing on collaborative ethnographic fieldwork, </w:t>
      </w:r>
      <w:r w:rsidR="00F33936">
        <w:t>we</w:t>
      </w:r>
      <w:r w:rsidRPr="00071E21">
        <w:t xml:space="preserve"> explore </w:t>
      </w:r>
      <w:r w:rsidR="00B73FAD">
        <w:t xml:space="preserve">in this article </w:t>
      </w:r>
      <w:r w:rsidRPr="00071E21">
        <w:t xml:space="preserve">the specific ways in which </w:t>
      </w:r>
      <w:r w:rsidR="00F1186D">
        <w:t>both</w:t>
      </w:r>
      <w:r w:rsidR="000F5D27">
        <w:t xml:space="preserve"> model organisms </w:t>
      </w:r>
      <w:r w:rsidR="00F1186D">
        <w:t>as well as</w:t>
      </w:r>
      <w:r w:rsidR="000F5D27">
        <w:t xml:space="preserve"> </w:t>
      </w:r>
      <w:r w:rsidR="00AF3D47">
        <w:t xml:space="preserve">scientists and animal technicians are constituted as (un)healthy in </w:t>
      </w:r>
      <w:r w:rsidRPr="00071E21">
        <w:t xml:space="preserve">day-to-day </w:t>
      </w:r>
      <w:r w:rsidR="00F33936">
        <w:t xml:space="preserve">laboratory </w:t>
      </w:r>
      <w:r w:rsidRPr="00071E21">
        <w:t xml:space="preserve">practices. </w:t>
      </w:r>
      <w:r w:rsidR="003E5D88">
        <w:t xml:space="preserve">We focus here on the relationships between animal technicians and mice in the ‘biological services unit’ (BSU) or ‘animal house’ of the Institute, as well as the relationships between scientists and worms </w:t>
      </w:r>
      <w:r w:rsidR="00152FA6">
        <w:t xml:space="preserve">used as model organisms </w:t>
      </w:r>
      <w:r w:rsidR="00AF3D47">
        <w:t xml:space="preserve">in </w:t>
      </w:r>
      <w:r w:rsidR="00254844">
        <w:t>a laboratory</w:t>
      </w:r>
      <w:r w:rsidR="003E5D88">
        <w:t>.</w:t>
      </w:r>
      <w:r w:rsidR="001A587E">
        <w:t xml:space="preserve"> </w:t>
      </w:r>
      <w:r w:rsidR="007B3787">
        <w:t>Using</w:t>
      </w:r>
      <w:r w:rsidR="00AE3CE9">
        <w:t xml:space="preserve"> </w:t>
      </w:r>
      <w:r w:rsidR="00243D31">
        <w:t xml:space="preserve">Svendsen and Koch’s </w:t>
      </w:r>
      <w:r w:rsidR="00243D31">
        <w:fldChar w:fldCharType="begin"/>
      </w:r>
      <w:r w:rsidR="00243D31">
        <w:instrText xml:space="preserve"> ADDIN EN.CITE &lt;EndNote&gt;&lt;Cite ExcludeAuth="1"&gt;&lt;Author&gt;Svendsen&lt;/Author&gt;&lt;Year&gt;2013&lt;/Year&gt;&lt;RecNum&gt;190&lt;/RecNum&gt;&lt;DisplayText&gt;(2013)&lt;/DisplayText&gt;&lt;record&gt;&lt;rec-number&gt;190&lt;/rec-number&gt;&lt;foreign-keys&gt;&lt;key app="EN" db-id="5w90da9wep0950edsesxr9z12sfrrx22zdta" timestamp="0"&gt;190&lt;/key&gt;&lt;/foreign-keys&gt;&lt;ref-type name="Journal Article"&gt;17&lt;/ref-type&gt;&lt;contributors&gt;&lt;authors&gt;&lt;author&gt;Svendsen, Mette N.&lt;/author&gt;&lt;author&gt;Koch, Lene&lt;/author&gt;&lt;/authors&gt;&lt;/contributors&gt;&lt;titles&gt;&lt;title&gt;Potentializing the research piglet in experimental neonatal research&lt;/title&gt;&lt;secondary-title&gt;Current Anthropology&lt;/secondary-title&gt;&lt;/titles&gt;&lt;pages&gt;S118-S128&lt;/pages&gt;&lt;volume&gt;54&lt;/volume&gt;&lt;number&gt;S7&lt;/number&gt;&lt;dates&gt;&lt;year&gt;2013&lt;/year&gt;&lt;/dates&gt;&lt;urls&gt;&lt;/urls&gt;&lt;/record&gt;&lt;/Cite&gt;&lt;/EndNote&gt;</w:instrText>
      </w:r>
      <w:r w:rsidR="00243D31">
        <w:fldChar w:fldCharType="separate"/>
      </w:r>
      <w:r w:rsidR="00243D31">
        <w:rPr>
          <w:noProof/>
        </w:rPr>
        <w:t>(2013)</w:t>
      </w:r>
      <w:r w:rsidR="00243D31">
        <w:fldChar w:fldCharType="end"/>
      </w:r>
      <w:r w:rsidR="00243D31">
        <w:t xml:space="preserve"> delineation of ‘corporeal exchange’ between pigs and scientists, </w:t>
      </w:r>
      <w:r w:rsidR="007B3787">
        <w:t>we</w:t>
      </w:r>
      <w:r w:rsidR="00243D31">
        <w:t xml:space="preserve"> </w:t>
      </w:r>
      <w:r w:rsidR="00254844">
        <w:t xml:space="preserve">thus </w:t>
      </w:r>
      <w:r w:rsidR="00243D31">
        <w:t>consider the entangl</w:t>
      </w:r>
      <w:r w:rsidR="00B937AC">
        <w:t>ements between humans and model orga</w:t>
      </w:r>
      <w:r w:rsidR="007B3787">
        <w:t>n</w:t>
      </w:r>
      <w:r w:rsidR="00B937AC">
        <w:t>isms</w:t>
      </w:r>
      <w:r w:rsidR="00243D31">
        <w:t xml:space="preserve"> in </w:t>
      </w:r>
      <w:r w:rsidR="003E5D88">
        <w:t>research settings</w:t>
      </w:r>
      <w:r w:rsidR="00243D31">
        <w:t>.</w:t>
      </w:r>
      <w:r w:rsidR="00AE3CE9">
        <w:t xml:space="preserve"> </w:t>
      </w:r>
      <w:r w:rsidR="008E1E50">
        <w:t>We</w:t>
      </w:r>
      <w:r w:rsidR="00AE3CE9">
        <w:t xml:space="preserve"> focus on </w:t>
      </w:r>
      <w:r w:rsidR="008E1E50">
        <w:t xml:space="preserve">two </w:t>
      </w:r>
      <w:r w:rsidR="00AE3CE9">
        <w:t>shared and interspecies bodily experiences</w:t>
      </w:r>
      <w:r w:rsidR="008E1E50">
        <w:t>: ‘pathogenic exchange’ and</w:t>
      </w:r>
      <w:r w:rsidR="00AE3CE9">
        <w:t xml:space="preserve"> </w:t>
      </w:r>
      <w:r w:rsidR="008E1E50">
        <w:t>‘</w:t>
      </w:r>
      <w:r w:rsidR="00AE3CE9">
        <w:t>stress</w:t>
      </w:r>
      <w:r w:rsidR="008E1E50">
        <w:t>’</w:t>
      </w:r>
      <w:r w:rsidR="00AE3CE9">
        <w:t xml:space="preserve">. </w:t>
      </w:r>
      <w:r w:rsidR="008E1E50">
        <w:t xml:space="preserve">We then explore ‘enrichment’ as a strategy for producing health and wellbeing across species, not only in the </w:t>
      </w:r>
      <w:r w:rsidR="00B937AC">
        <w:t>animal</w:t>
      </w:r>
      <w:r w:rsidR="00C14107">
        <w:t xml:space="preserve"> house </w:t>
      </w:r>
      <w:r w:rsidR="00EA519A">
        <w:t>(where the term</w:t>
      </w:r>
      <w:r w:rsidR="00F35871">
        <w:t xml:space="preserve"> ‘enrichment’</w:t>
      </w:r>
      <w:r w:rsidR="00EA519A">
        <w:t xml:space="preserve"> is prevalent and </w:t>
      </w:r>
      <w:r w:rsidR="008E1E50">
        <w:t>readily used</w:t>
      </w:r>
      <w:r w:rsidR="00EA519A">
        <w:t>)</w:t>
      </w:r>
      <w:r w:rsidR="008E1E50">
        <w:t xml:space="preserve"> but also in the working lives of technicians and scientists.</w:t>
      </w:r>
      <w:r w:rsidR="002153DB">
        <w:t xml:space="preserve"> We </w:t>
      </w:r>
      <w:r w:rsidR="009830A9">
        <w:t>conclude by proposing</w:t>
      </w:r>
      <w:r w:rsidR="002153DB">
        <w:t xml:space="preserve"> an interspecies</w:t>
      </w:r>
      <w:r w:rsidR="009830A9">
        <w:t xml:space="preserve"> approach to</w:t>
      </w:r>
      <w:r w:rsidR="002153DB">
        <w:t xml:space="preserve"> occupational health </w:t>
      </w:r>
      <w:r w:rsidR="009830A9">
        <w:t xml:space="preserve">that is </w:t>
      </w:r>
      <w:r w:rsidR="002153DB">
        <w:t>based upon these findings.</w:t>
      </w:r>
    </w:p>
    <w:p w14:paraId="1A3A91B5" w14:textId="77777777" w:rsidR="0079619A" w:rsidRDefault="0079619A" w:rsidP="00942F6C">
      <w:pPr>
        <w:pStyle w:val="Normal1"/>
        <w:spacing w:line="480" w:lineRule="auto"/>
        <w:rPr>
          <w:b/>
        </w:rPr>
      </w:pPr>
    </w:p>
    <w:p w14:paraId="40C09CB1" w14:textId="1A60FC54" w:rsidR="00E12B30" w:rsidRPr="00E12B30" w:rsidRDefault="00E12B30" w:rsidP="00942F6C">
      <w:pPr>
        <w:pStyle w:val="Normal1"/>
        <w:spacing w:line="480" w:lineRule="auto"/>
        <w:rPr>
          <w:b/>
        </w:rPr>
      </w:pPr>
      <w:r w:rsidRPr="00E12B30">
        <w:rPr>
          <w:b/>
        </w:rPr>
        <w:t xml:space="preserve">Model organisms and </w:t>
      </w:r>
      <w:r w:rsidR="00AB7541">
        <w:rPr>
          <w:b/>
        </w:rPr>
        <w:t xml:space="preserve">caring for </w:t>
      </w:r>
      <w:r w:rsidRPr="00E12B30">
        <w:rPr>
          <w:b/>
        </w:rPr>
        <w:t>laboratory animals</w:t>
      </w:r>
      <w:r>
        <w:rPr>
          <w:b/>
        </w:rPr>
        <w:t xml:space="preserve"> </w:t>
      </w:r>
    </w:p>
    <w:p w14:paraId="5CB4AC42" w14:textId="5973FC7F" w:rsidR="00D80972" w:rsidRPr="00071E21" w:rsidRDefault="005F71B7" w:rsidP="00942F6C">
      <w:pPr>
        <w:pStyle w:val="Normal1"/>
        <w:spacing w:line="480" w:lineRule="auto"/>
      </w:pPr>
      <w:r w:rsidRPr="00071E21">
        <w:t>The</w:t>
      </w:r>
      <w:r w:rsidR="00D80972" w:rsidRPr="00071E21">
        <w:t xml:space="preserve"> </w:t>
      </w:r>
      <w:r w:rsidR="00922E38">
        <w:t xml:space="preserve">most </w:t>
      </w:r>
      <w:r w:rsidR="00D80972" w:rsidRPr="00071E21">
        <w:t xml:space="preserve">obvious </w:t>
      </w:r>
      <w:r w:rsidR="004776D8">
        <w:t xml:space="preserve">entanglement of human and animal health </w:t>
      </w:r>
      <w:r w:rsidR="00337BF2" w:rsidRPr="00071E21">
        <w:t xml:space="preserve">in </w:t>
      </w:r>
      <w:r w:rsidR="00AF3D47">
        <w:t xml:space="preserve">biomedical </w:t>
      </w:r>
      <w:r w:rsidR="00E31D70">
        <w:t xml:space="preserve">research </w:t>
      </w:r>
      <w:r w:rsidR="00D80972" w:rsidRPr="00071E21">
        <w:t>is conceptual</w:t>
      </w:r>
      <w:r w:rsidR="00EA519A">
        <w:t xml:space="preserve">. </w:t>
      </w:r>
      <w:r w:rsidR="00E20F02">
        <w:t>W</w:t>
      </w:r>
      <w:r w:rsidR="00EA519A">
        <w:t>ithin the</w:t>
      </w:r>
      <w:r w:rsidR="00D80972" w:rsidRPr="00071E21">
        <w:t xml:space="preserve"> biomedical domain, </w:t>
      </w:r>
      <w:r w:rsidR="004776D8">
        <w:t>laboratory</w:t>
      </w:r>
      <w:r w:rsidR="00D80972" w:rsidRPr="00071E21">
        <w:t xml:space="preserve"> </w:t>
      </w:r>
      <w:r w:rsidR="004776D8">
        <w:t xml:space="preserve">animals </w:t>
      </w:r>
      <w:r w:rsidR="00D80972" w:rsidRPr="00071E21">
        <w:t>are constituted as sacrifice-able species that can stand for and represent human bodies and diseases</w:t>
      </w:r>
      <w:r w:rsidR="00F35871">
        <w:t xml:space="preserve"> </w:t>
      </w:r>
      <w:r w:rsidR="00F35871" w:rsidRPr="00071E21">
        <w:fldChar w:fldCharType="begin">
          <w:fldData xml:space="preserve">PEVuZE5vdGU+PENpdGU+PEF1dGhvcj5MeW5jaDwvQXV0aG9yPjxZZWFyPjE5ODk8L1llYXI+PFJl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</w:fldData>
        </w:fldChar>
      </w:r>
      <w:r w:rsidR="000D1CB3">
        <w:instrText xml:space="preserve"> ADDIN EN.CITE </w:instrText>
      </w:r>
      <w:r w:rsidR="000D1CB3">
        <w:fldChar w:fldCharType="begin">
          <w:fldData xml:space="preserve">PEVuZE5vdGU+PENpdGU+PEF1dGhvcj5MeW5jaDwvQXV0aG9yPjxZZWFyPjE5ODk8L1llYXI+PFJl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</w:fldData>
        </w:fldChar>
      </w:r>
      <w:r w:rsidR="000D1CB3">
        <w:instrText xml:space="preserve"> ADDIN EN.CITE.DATA </w:instrText>
      </w:r>
      <w:r w:rsidR="000D1CB3">
        <w:fldChar w:fldCharType="end"/>
      </w:r>
      <w:r w:rsidR="00F35871" w:rsidRPr="00071E21">
        <w:fldChar w:fldCharType="separate"/>
      </w:r>
      <w:r w:rsidR="000D1CB3">
        <w:rPr>
          <w:noProof/>
        </w:rPr>
        <w:t>(Lynch 1989, Birke, Arluke, and Michael 2007, Svendsen and Koch 2013)</w:t>
      </w:r>
      <w:r w:rsidR="00F35871" w:rsidRPr="00071E21">
        <w:fldChar w:fldCharType="end"/>
      </w:r>
      <w:r w:rsidR="00D80972" w:rsidRPr="00071E21">
        <w:t xml:space="preserve">. The use of animals as experimental models in biomedical research </w:t>
      </w:r>
      <w:r w:rsidR="004D11D8">
        <w:t>is justified by</w:t>
      </w:r>
      <w:r w:rsidR="004D11D8" w:rsidRPr="00071E21">
        <w:t xml:space="preserve"> </w:t>
      </w:r>
      <w:r w:rsidR="00AF3D47">
        <w:t>this</w:t>
      </w:r>
      <w:r w:rsidR="00AF3D47" w:rsidRPr="00071E21">
        <w:t xml:space="preserve"> </w:t>
      </w:r>
      <w:r w:rsidR="00D80972" w:rsidRPr="00071E21">
        <w:t xml:space="preserve">distinction between species </w:t>
      </w:r>
      <w:r w:rsidR="004D11D8">
        <w:fldChar w:fldCharType="begin"/>
      </w:r>
      <w:r w:rsidR="004D11D8">
        <w:instrText xml:space="preserve"> ADDIN EN.CITE &lt;EndNote&gt;&lt;Cite&gt;&lt;Author&gt;Ingold&lt;/Author&gt;&lt;Year&gt;2000&lt;/Year&gt;&lt;RecNum&gt;275&lt;/RecNum&gt;&lt;DisplayText&gt;(Ingold 2000)&lt;/DisplayText&gt;&lt;record&gt;&lt;rec-number&gt;275&lt;/rec-number&gt;&lt;foreign-keys&gt;&lt;key app="EN" db-id="5w90da9wep0950edsesxr9z12sfrrx22zdta" timestamp="1527330553"&gt;275&lt;/key&gt;&lt;/foreign-keys&gt;&lt;ref-type name="Book"&gt;6&lt;/ref-type&gt;&lt;contributors&gt;&lt;authors&gt;&lt;author&gt;Ingold, Tim&lt;/author&gt;&lt;/authors&gt;&lt;/contributors&gt;&lt;titles&gt;&lt;title&gt;The Perception of the Environment: Essays in Livelihood, Dwelling and Skill&lt;/title&gt;&lt;/titles&gt;&lt;dates&gt;&lt;year&gt;2000&lt;/year&gt;&lt;/dates&gt;&lt;pub-location&gt;London&lt;/pub-location&gt;&lt;publisher&gt;Routledge&lt;/publisher&gt;&lt;urls&gt;&lt;/urls&gt;&lt;/record&gt;&lt;/Cite&gt;&lt;/EndNote&gt;</w:instrText>
      </w:r>
      <w:r w:rsidR="004D11D8">
        <w:fldChar w:fldCharType="separate"/>
      </w:r>
      <w:r w:rsidR="004D11D8">
        <w:rPr>
          <w:noProof/>
        </w:rPr>
        <w:t>(Ingold 2000)</w:t>
      </w:r>
      <w:r w:rsidR="004D11D8">
        <w:fldChar w:fldCharType="end"/>
      </w:r>
      <w:r w:rsidR="00AF3D47">
        <w:t xml:space="preserve"> -</w:t>
      </w:r>
      <w:r w:rsidR="00D80972" w:rsidRPr="00071E21">
        <w:t xml:space="preserve">- </w:t>
      </w:r>
      <w:r w:rsidR="004D11D8">
        <w:t>nonhuman animals</w:t>
      </w:r>
      <w:r w:rsidR="00D80972" w:rsidRPr="00071E21">
        <w:t xml:space="preserve"> can be </w:t>
      </w:r>
      <w:r w:rsidR="00EA519A">
        <w:t xml:space="preserve">modified, </w:t>
      </w:r>
      <w:r w:rsidR="00E7423D" w:rsidRPr="00071E21">
        <w:t xml:space="preserve">experimented </w:t>
      </w:r>
      <w:r w:rsidR="00EA519A">
        <w:t>upon</w:t>
      </w:r>
      <w:r w:rsidR="00E7423D" w:rsidRPr="00071E21">
        <w:t xml:space="preserve"> and eventually </w:t>
      </w:r>
      <w:r w:rsidR="00B503EC" w:rsidRPr="00071E21">
        <w:t xml:space="preserve">killed </w:t>
      </w:r>
      <w:r w:rsidR="00F1186D">
        <w:t>in ways that</w:t>
      </w:r>
      <w:r w:rsidR="00F1186D" w:rsidRPr="00071E21">
        <w:t xml:space="preserve"> </w:t>
      </w:r>
      <w:r w:rsidR="004D11D8">
        <w:t>humans</w:t>
      </w:r>
      <w:r w:rsidR="00B503EC" w:rsidRPr="00071E21">
        <w:t xml:space="preserve"> </w:t>
      </w:r>
      <w:r w:rsidR="00F1186D">
        <w:t xml:space="preserve">can and </w:t>
      </w:r>
      <w:r w:rsidR="0082229E">
        <w:t>should not</w:t>
      </w:r>
      <w:r w:rsidR="004D11D8">
        <w:t xml:space="preserve"> </w:t>
      </w:r>
      <w:r w:rsidR="004D11D8">
        <w:fldChar w:fldCharType="begin"/>
      </w:r>
      <w:r w:rsidR="004D11D8">
        <w:instrText xml:space="preserve"> ADDIN EN.CITE &lt;EndNote&gt;&lt;Cite&gt;&lt;Author&gt;Svendsen&lt;/Author&gt;&lt;Year&gt;2013&lt;/Year&gt;&lt;RecNum&gt;190&lt;/RecNum&gt;&lt;DisplayText&gt;(Svendsen and Koch 2013)&lt;/DisplayText&gt;&lt;record&gt;&lt;rec-number&gt;190&lt;/rec-number&gt;&lt;foreign-keys&gt;&lt;key app="EN" db-id="5w90da9wep0950edsesxr9z12sfrrx22zdta" timestamp="0"&gt;190&lt;/key&gt;&lt;/foreign-keys&gt;&lt;ref-type name="Journal Article"&gt;17&lt;/ref-type&gt;&lt;contributors&gt;&lt;authors&gt;&lt;author&gt;Svendsen, Mette N.&lt;/author&gt;&lt;author&gt;Koch, Lene&lt;/author&gt;&lt;/authors&gt;&lt;/contributors&gt;&lt;titles&gt;&lt;title&gt;Potentializing the research piglet in experimental neonatal research&lt;/title&gt;&lt;secondary-title&gt;Current Anthropology&lt;/secondary-title&gt;&lt;/titles&gt;&lt;pages&gt;S118-S128&lt;/pages&gt;&lt;volume&gt;54&lt;/volume&gt;&lt;number&gt;S7&lt;/number&gt;&lt;dates&gt;&lt;year&gt;2013&lt;/year&gt;&lt;/dates&gt;&lt;urls&gt;&lt;/urls&gt;&lt;/record&gt;&lt;/Cite&gt;&lt;/EndNote&gt;</w:instrText>
      </w:r>
      <w:r w:rsidR="004D11D8">
        <w:fldChar w:fldCharType="separate"/>
      </w:r>
      <w:r w:rsidR="004D11D8">
        <w:rPr>
          <w:noProof/>
        </w:rPr>
        <w:t>(Svendsen and Koch 2013)</w:t>
      </w:r>
      <w:r w:rsidR="004D11D8">
        <w:fldChar w:fldCharType="end"/>
      </w:r>
      <w:r w:rsidR="00B503EC" w:rsidRPr="00071E21">
        <w:t>.</w:t>
      </w:r>
      <w:r w:rsidR="006B06AB">
        <w:rPr>
          <w:rStyle w:val="EndnoteReference"/>
        </w:rPr>
        <w:endnoteReference w:id="1"/>
      </w:r>
      <w:r w:rsidR="00B503EC" w:rsidRPr="00071E21">
        <w:t xml:space="preserve"> </w:t>
      </w:r>
      <w:r w:rsidR="00E83434">
        <w:t>At the same time, m</w:t>
      </w:r>
      <w:r w:rsidR="00B503EC" w:rsidRPr="00071E21">
        <w:t xml:space="preserve">odelling also </w:t>
      </w:r>
      <w:r w:rsidR="00B503EC" w:rsidRPr="00071E21">
        <w:lastRenderedPageBreak/>
        <w:t>troubles</w:t>
      </w:r>
      <w:r w:rsidR="00D80972" w:rsidRPr="00071E21">
        <w:t xml:space="preserve"> </w:t>
      </w:r>
      <w:r w:rsidR="001F18CE">
        <w:t xml:space="preserve">the idea of </w:t>
      </w:r>
      <w:r w:rsidR="00D80972" w:rsidRPr="00071E21">
        <w:t>a clear species delineation</w:t>
      </w:r>
      <w:r w:rsidR="00E7423D" w:rsidRPr="00071E21">
        <w:t xml:space="preserve"> because </w:t>
      </w:r>
      <w:r w:rsidR="00E83434">
        <w:t>of a presumed</w:t>
      </w:r>
      <w:r w:rsidR="001F18CE">
        <w:t xml:space="preserve"> interspecies</w:t>
      </w:r>
      <w:r w:rsidR="00B503EC" w:rsidRPr="00071E21">
        <w:t xml:space="preserve"> homology in</w:t>
      </w:r>
      <w:r w:rsidR="00E7423D" w:rsidRPr="00071E21">
        <w:t xml:space="preserve"> </w:t>
      </w:r>
      <w:r w:rsidR="00A83E14" w:rsidRPr="00071E21">
        <w:t>molecular substance (</w:t>
      </w:r>
      <w:r w:rsidR="00A33375" w:rsidRPr="00071E21">
        <w:t>genomes</w:t>
      </w:r>
      <w:r w:rsidR="00A83E14" w:rsidRPr="00071E21">
        <w:t>) and</w:t>
      </w:r>
      <w:r w:rsidR="00B503EC" w:rsidRPr="00071E21">
        <w:t>/or</w:t>
      </w:r>
      <w:r w:rsidR="00A83E14" w:rsidRPr="00071E21">
        <w:t xml:space="preserve"> process (</w:t>
      </w:r>
      <w:r w:rsidR="00A33375" w:rsidRPr="00071E21">
        <w:t>such as reproduction, development and ageing</w:t>
      </w:r>
      <w:r w:rsidR="00A83E14" w:rsidRPr="00071E21">
        <w:t>)</w:t>
      </w:r>
      <w:r w:rsidR="00EA519A">
        <w:t xml:space="preserve"> </w:t>
      </w:r>
      <w:r w:rsidR="00423BF4">
        <w:t xml:space="preserve">that makes modelling relevant </w:t>
      </w:r>
      <w:r w:rsidR="00C14107">
        <w:fldChar w:fldCharType="begin"/>
      </w:r>
      <w:r w:rsidR="00C14107">
        <w:instrText xml:space="preserve"> ADDIN EN.CITE &lt;EndNote&gt;&lt;Cite&gt;&lt;Author&gt;Svendsen&lt;/Author&gt;&lt;Year&gt;2013&lt;/Year&gt;&lt;RecNum&gt;190&lt;/RecNum&gt;&lt;DisplayText&gt;(Svendsen and Koch 2013)&lt;/DisplayText&gt;&lt;record&gt;&lt;rec-number&gt;190&lt;/rec-number&gt;&lt;foreign-keys&gt;&lt;key app="EN" db-id="5w90da9wep0950edsesxr9z12sfrrx22zdta" timestamp="0"&gt;190&lt;/key&gt;&lt;/foreign-keys&gt;&lt;ref-type name="Journal Article"&gt;17&lt;/ref-type&gt;&lt;contributors&gt;&lt;authors&gt;&lt;author&gt;Svendsen, Mette N.&lt;/author&gt;&lt;author&gt;Koch, Lene&lt;/author&gt;&lt;/authors&gt;&lt;/contributors&gt;&lt;titles&gt;&lt;title&gt;Potentializing the research piglet in experimental neonatal research&lt;/title&gt;&lt;secondary-title&gt;Current Anthropology&lt;/secondary-title&gt;&lt;/titles&gt;&lt;pages&gt;S118-S128&lt;/pages&gt;&lt;volume&gt;54&lt;/volume&gt;&lt;number&gt;S7&lt;/number&gt;&lt;dates&gt;&lt;year&gt;2013&lt;/year&gt;&lt;/dates&gt;&lt;urls&gt;&lt;/urls&gt;&lt;/record&gt;&lt;/Cite&gt;&lt;/EndNote&gt;</w:instrText>
      </w:r>
      <w:r w:rsidR="00C14107">
        <w:fldChar w:fldCharType="separate"/>
      </w:r>
      <w:r w:rsidR="00C14107">
        <w:rPr>
          <w:noProof/>
        </w:rPr>
        <w:t>(Svendsen and Koch 2013)</w:t>
      </w:r>
      <w:r w:rsidR="00C14107">
        <w:fldChar w:fldCharType="end"/>
      </w:r>
      <w:r w:rsidR="00E7423D" w:rsidRPr="00071E21">
        <w:t xml:space="preserve">. </w:t>
      </w:r>
      <w:r w:rsidR="004776D8">
        <w:t xml:space="preserve">In this context, the differences between humans, experimental animals (e.g. sentient species like mice, pigs, cats and dog) </w:t>
      </w:r>
      <w:r w:rsidR="00152FA6">
        <w:t>as well as</w:t>
      </w:r>
      <w:r w:rsidR="004776D8">
        <w:t xml:space="preserve"> other living experimental organisms </w:t>
      </w:r>
      <w:r w:rsidR="00152FA6">
        <w:t xml:space="preserve">assumed to be insensient  </w:t>
      </w:r>
      <w:r w:rsidR="004776D8">
        <w:t>(</w:t>
      </w:r>
      <w:r w:rsidR="00152FA6">
        <w:t xml:space="preserve">e.g. </w:t>
      </w:r>
      <w:r w:rsidR="004776D8">
        <w:t xml:space="preserve">flies, worms, yeast, bacteria) is generally emphasized, if always also open to question through comparison </w:t>
      </w:r>
      <w:r w:rsidR="004776D8">
        <w:fldChar w:fldCharType="begin"/>
      </w:r>
      <w:r w:rsidR="004776D8">
        <w:instrText xml:space="preserve"> ADDIN EN.CITE &lt;EndNote&gt;&lt;Cite&gt;&lt;Author&gt;Ankeny&lt;/Author&gt;&lt;Year&gt;2007&lt;/Year&gt;&lt;RecNum&gt;48&lt;/RecNum&gt;&lt;DisplayText&gt;(Ankeny 2007)&lt;/DisplayText&gt;&lt;record&gt;&lt;rec-number&gt;48&lt;/rec-number&gt;&lt;foreign-keys&gt;&lt;key app="EN" db-id="5w90da9wep0950edsesxr9z12sfrrx22zdta" timestamp="0"&gt;48&lt;/key&gt;&lt;/foreign-keys&gt;&lt;ref-type name="Book Section"&gt;5&lt;/ref-type&gt;&lt;contributors&gt;&lt;authors&gt;&lt;author&gt;Ankeny, Rachel A.&lt;/author&gt;&lt;/authors&gt;&lt;secondary-authors&gt;&lt;author&gt;Creager, Angela N.H.&lt;/author&gt;&lt;author&gt;Lunbeck, Elizabeth&lt;/author&gt;&lt;author&gt;Wise, M. Norton&lt;/author&gt;&lt;/secondary-authors&gt;&lt;/contributors&gt;&lt;titles&gt;&lt;title&gt;Wormy logic: Model organisms as case-based reasoning&lt;/title&gt;&lt;secondary-title&gt;Science Without Laws: Model Systems, Cases, Exemplary Narratives&lt;/secondary-title&gt;&lt;/titles&gt;&lt;pages&gt;46-58&lt;/pages&gt;&lt;dates&gt;&lt;year&gt;2007&lt;/year&gt;&lt;/dates&gt;&lt;pub-location&gt;Durham, NC&lt;/pub-location&gt;&lt;publisher&gt;Duke University Press&lt;/publisher&gt;&lt;urls&gt;&lt;/urls&gt;&lt;/record&gt;&lt;/Cite&gt;&lt;/EndNote&gt;</w:instrText>
      </w:r>
      <w:r w:rsidR="004776D8">
        <w:fldChar w:fldCharType="separate"/>
      </w:r>
      <w:r w:rsidR="004776D8">
        <w:rPr>
          <w:noProof/>
        </w:rPr>
        <w:t>(Ankeny 2007)</w:t>
      </w:r>
      <w:r w:rsidR="004776D8">
        <w:fldChar w:fldCharType="end"/>
      </w:r>
      <w:r w:rsidR="004776D8">
        <w:t xml:space="preserve">. </w:t>
      </w:r>
      <w:r w:rsidR="00E7423D" w:rsidRPr="00071E21">
        <w:t xml:space="preserve"> </w:t>
      </w:r>
      <w:r w:rsidR="00D80972" w:rsidRPr="00071E21">
        <w:t xml:space="preserve"> </w:t>
      </w:r>
    </w:p>
    <w:p w14:paraId="5ACF711B" w14:textId="43B93196" w:rsidR="00830BB1" w:rsidRPr="00071E21" w:rsidRDefault="0043279A" w:rsidP="00942F6C">
      <w:pPr>
        <w:pStyle w:val="Normal1"/>
        <w:tabs>
          <w:tab w:val="left" w:pos="567"/>
          <w:tab w:val="left" w:pos="3402"/>
        </w:tabs>
        <w:spacing w:line="480" w:lineRule="auto"/>
      </w:pPr>
      <w:r w:rsidRPr="00071E21">
        <w:tab/>
      </w:r>
      <w:r w:rsidR="00AF3EB3" w:rsidRPr="00071E21">
        <w:t>Much of the sociological, historical and philosophical scholarship on</w:t>
      </w:r>
      <w:r w:rsidRPr="00071E21">
        <w:t xml:space="preserve"> animal modelling</w:t>
      </w:r>
      <w:r w:rsidR="00AF3EB3" w:rsidRPr="00071E21">
        <w:t xml:space="preserve"> has focused on the</w:t>
      </w:r>
      <w:r w:rsidRPr="00071E21">
        <w:t xml:space="preserve"> epistemic</w:t>
      </w:r>
      <w:r w:rsidR="00AF3EB3" w:rsidRPr="00071E21">
        <w:t xml:space="preserve"> and organizational</w:t>
      </w:r>
      <w:r w:rsidRPr="00071E21">
        <w:t xml:space="preserve"> aspects of modelling in biomedicine</w:t>
      </w:r>
      <w:r w:rsidR="00AF3EB3" w:rsidRPr="00071E21">
        <w:t xml:space="preserve">. </w:t>
      </w:r>
      <w:r w:rsidR="00EF3DA4">
        <w:t>Model organisms</w:t>
      </w:r>
      <w:r w:rsidR="00DB6C39" w:rsidRPr="00071E21">
        <w:t xml:space="preserve"> are usually thought </w:t>
      </w:r>
      <w:r w:rsidR="002E54E0">
        <w:t>of</w:t>
      </w:r>
      <w:r w:rsidR="00DB6C39" w:rsidRPr="00071E21">
        <w:t xml:space="preserve"> </w:t>
      </w:r>
      <w:r w:rsidR="00980E45">
        <w:t xml:space="preserve">here </w:t>
      </w:r>
      <w:r w:rsidR="00DB6C39" w:rsidRPr="00071E21">
        <w:t xml:space="preserve">as ‘epistemic objects’ </w:t>
      </w:r>
      <w:r w:rsidR="00EF3DA4">
        <w:fldChar w:fldCharType="begin"/>
      </w:r>
      <w:r w:rsidR="00EF3DA4">
        <w:instrText xml:space="preserve"> ADDIN EN.CITE &lt;EndNote&gt;&lt;Cite&gt;&lt;Author&gt;Rheinberger&lt;/Author&gt;&lt;Year&gt;2010&lt;/Year&gt;&lt;RecNum&gt;37&lt;/RecNum&gt;&lt;Suffix&gt;: 154&lt;/Suffix&gt;&lt;DisplayText&gt;(Rheinberger 2010: 154)&lt;/DisplayText&gt;&lt;record&gt;&lt;rec-number&gt;37&lt;/rec-number&gt;&lt;foreign-keys&gt;&lt;key app="EN" db-id="5w90da9wep0950edsesxr9z12sfrrx22zdta" timestamp="0"&gt;37&lt;/key&gt;&lt;/foreign-keys&gt;&lt;ref-type name="Book"&gt;6&lt;/ref-type&gt;&lt;contributors&gt;&lt;authors&gt;&lt;author&gt;Rheinberger, Hans-Jorg&lt;/author&gt;&lt;/authors&gt;&lt;/contributors&gt;&lt;titles&gt;&lt;title&gt;An Epistemology of the Concrete: Twentieth-Century Histories of Life&lt;/title&gt;&lt;/titles&gt;&lt;dates&gt;&lt;year&gt;2010&lt;/year&gt;&lt;/dates&gt;&lt;pub-location&gt;Durham&lt;/pub-location&gt;&lt;publisher&gt;Duke University Press&lt;/publisher&gt;&lt;urls&gt;&lt;/urls&gt;&lt;/record&gt;&lt;/Cite&gt;&lt;/EndNote&gt;</w:instrText>
      </w:r>
      <w:r w:rsidR="00EF3DA4">
        <w:fldChar w:fldCharType="separate"/>
      </w:r>
      <w:r w:rsidR="00EF3DA4">
        <w:rPr>
          <w:noProof/>
        </w:rPr>
        <w:t>(Rheinberger 2010: 154)</w:t>
      </w:r>
      <w:r w:rsidR="00EF3DA4">
        <w:fldChar w:fldCharType="end"/>
      </w:r>
      <w:r w:rsidR="002E54E0">
        <w:t>,</w:t>
      </w:r>
      <w:r w:rsidR="00E7423D" w:rsidRPr="00071E21">
        <w:t xml:space="preserve"> around which entire disciplines can be built</w:t>
      </w:r>
      <w:r w:rsidR="002E54E0">
        <w:t xml:space="preserve"> and different disciplines can come together</w:t>
      </w:r>
      <w:r w:rsidR="00EF3DA4">
        <w:t xml:space="preserve"> </w:t>
      </w:r>
      <w:r w:rsidR="00EF3DA4">
        <w:fldChar w:fldCharType="begin"/>
      </w:r>
      <w:r w:rsidR="009010B9">
        <w:instrText xml:space="preserve"> ADDIN EN.CITE &lt;EndNote&gt;&lt;Cite&gt;&lt;Author&gt;Kohler&lt;/Author&gt;&lt;Year&gt;1994&lt;/Year&gt;&lt;RecNum&gt;240&lt;/RecNum&gt;&lt;Prefix&gt;e.g.`, &lt;/Prefix&gt;&lt;DisplayText&gt;(e.g., Kohler 1994, Shostak 2007)&lt;/DisplayText&gt;&lt;record&gt;&lt;rec-number&gt;240&lt;/rec-number&gt;&lt;foreign-keys&gt;&lt;key app="EN" db-id="5w90da9wep0950edsesxr9z12sfrrx22zdta" timestamp="0"&gt;240&lt;/key&gt;&lt;/foreign-keys&gt;&lt;ref-type name="Book"&gt;6&lt;/ref-type&gt;&lt;contributors&gt;&lt;authors&gt;&lt;author&gt;Kohler, R.E.&lt;/author&gt;&lt;/authors&gt;&lt;/contributors&gt;&lt;titles&gt;&lt;title&gt;Lords of the Fly: Drosophila Genetics and the Experimental Life&lt;/title&gt;&lt;/titles&gt;&lt;dates&gt;&lt;year&gt;1994&lt;/year&gt;&lt;/dates&gt;&lt;pub-location&gt;Chicago&lt;/pub-location&gt;&lt;publisher&gt;Chicago University Press&lt;/publisher&gt;&lt;urls&gt;&lt;/urls&gt;&lt;/record&gt;&lt;/Cite&gt;&lt;Cite&gt;&lt;Author&gt;Shostak&lt;/Author&gt;&lt;Year&gt;2007&lt;/Year&gt;&lt;RecNum&gt;47&lt;/RecNum&gt;&lt;record&gt;&lt;rec-number&gt;47&lt;/rec-number&gt;&lt;foreign-keys&gt;&lt;key app="EN" db-id="5w90da9wep0950edsesxr9z12sfrrx22zdta" timestamp="0"&gt;47&lt;/key&gt;&lt;/foreign-keys&gt;&lt;ref-type name="Journal Article"&gt;17&lt;/ref-type&gt;&lt;contributors&gt;&lt;authors&gt;&lt;author&gt;Shostak, Sara&lt;/author&gt;&lt;/authors&gt;&lt;/contributors&gt;&lt;titles&gt;&lt;title&gt;Traslating at Work: Genetically Modified Mouse Models and Molecularization in the Environmental Health Sciences&lt;/title&gt;&lt;secondary-title&gt;Science, Technology and Human Values&lt;/secondary-title&gt;&lt;/titles&gt;&lt;pages&gt;315-338&lt;/pages&gt;&lt;volume&gt;32&lt;/volume&gt;&lt;number&gt;3&lt;/number&gt;&lt;dates&gt;&lt;year&gt;2007&lt;/year&gt;&lt;/dates&gt;&lt;urls&gt;&lt;/urls&gt;&lt;/record&gt;&lt;/Cite&gt;&lt;/EndNote&gt;</w:instrText>
      </w:r>
      <w:r w:rsidR="00EF3DA4">
        <w:fldChar w:fldCharType="separate"/>
      </w:r>
      <w:r w:rsidR="009010B9">
        <w:rPr>
          <w:noProof/>
        </w:rPr>
        <w:t>(e.g., Kohler 1994, Shostak 2007)</w:t>
      </w:r>
      <w:r w:rsidR="00EF3DA4">
        <w:fldChar w:fldCharType="end"/>
      </w:r>
      <w:r w:rsidR="00DB6C39" w:rsidRPr="00071E21">
        <w:t xml:space="preserve">. </w:t>
      </w:r>
      <w:r w:rsidR="002E54E0">
        <w:t xml:space="preserve">A key distinction </w:t>
      </w:r>
      <w:r w:rsidR="00E83434">
        <w:t>made by these scholars is that</w:t>
      </w:r>
      <w:r w:rsidR="002E54E0">
        <w:t xml:space="preserve"> between</w:t>
      </w:r>
      <w:r w:rsidR="00AF3EB3" w:rsidRPr="00071E21">
        <w:t xml:space="preserve"> models represent</w:t>
      </w:r>
      <w:r w:rsidR="005E700E">
        <w:t>ing</w:t>
      </w:r>
      <w:r w:rsidR="00423BF4">
        <w:t xml:space="preserve"> biological processes </w:t>
      </w:r>
      <w:r w:rsidRPr="00071E21">
        <w:t>occur</w:t>
      </w:r>
      <w:r w:rsidR="00423BF4">
        <w:t>ing</w:t>
      </w:r>
      <w:r w:rsidRPr="00071E21">
        <w:t xml:space="preserve"> in </w:t>
      </w:r>
      <w:r w:rsidR="00423BF4">
        <w:t>an</w:t>
      </w:r>
      <w:r w:rsidR="00E83434">
        <w:t>other</w:t>
      </w:r>
      <w:r w:rsidR="00AF3EB3" w:rsidRPr="00071E21">
        <w:t xml:space="preserve"> target</w:t>
      </w:r>
      <w:r w:rsidR="001F18CE">
        <w:t xml:space="preserve"> species</w:t>
      </w:r>
      <w:r w:rsidR="002E54E0">
        <w:t xml:space="preserve"> </w:t>
      </w:r>
      <w:r w:rsidR="00AF3D47">
        <w:t xml:space="preserve">(e.g. humans) </w:t>
      </w:r>
      <w:r w:rsidR="00E83434">
        <w:t>versus</w:t>
      </w:r>
      <w:r w:rsidR="00E83434" w:rsidRPr="00071E21">
        <w:t xml:space="preserve"> </w:t>
      </w:r>
      <w:r w:rsidRPr="00071E21">
        <w:t>models</w:t>
      </w:r>
      <w:r w:rsidR="00AF3EB3" w:rsidRPr="00071E21">
        <w:t xml:space="preserve"> </w:t>
      </w:r>
      <w:r w:rsidR="002E54E0">
        <w:t xml:space="preserve">that </w:t>
      </w:r>
      <w:r w:rsidR="00AF3EB3" w:rsidRPr="00071E21">
        <w:t>stand</w:t>
      </w:r>
      <w:r w:rsidR="00C14889" w:rsidRPr="00071E21">
        <w:t xml:space="preserve"> for a more basic process </w:t>
      </w:r>
      <w:r w:rsidR="00423BF4">
        <w:t>occuring</w:t>
      </w:r>
      <w:r w:rsidR="00A33375" w:rsidRPr="00071E21">
        <w:t xml:space="preserve"> </w:t>
      </w:r>
      <w:r w:rsidR="00AF3EB3" w:rsidRPr="00071E21">
        <w:t xml:space="preserve">across a </w:t>
      </w:r>
      <w:r w:rsidR="00980E45">
        <w:t xml:space="preserve">full </w:t>
      </w:r>
      <w:r w:rsidR="00C14889" w:rsidRPr="00071E21">
        <w:t>range of species</w:t>
      </w:r>
      <w:r w:rsidRPr="00071E21">
        <w:t xml:space="preserve"> </w:t>
      </w:r>
      <w:r w:rsidRPr="00071E21">
        <w:fldChar w:fldCharType="begin"/>
      </w:r>
      <w:r w:rsidR="000D1CB3">
        <w:instrText xml:space="preserve"> ADDIN EN.CITE &lt;EndNote&gt;&lt;Cite&gt;&lt;Author&gt;Bolker&lt;/Author&gt;&lt;Year&gt;2009&lt;/Year&gt;&lt;RecNum&gt;238&lt;/RecNum&gt;&lt;DisplayText&gt;(Bolker 2009, Ankeny and Leonelli 2011)&lt;/DisplayText&gt;&lt;record&gt;&lt;rec-number&gt;238&lt;/rec-number&gt;&lt;foreign-keys&gt;&lt;key app="EN" db-id="5w90da9wep0950edsesxr9z12sfrrx22zdta" timestamp="0"&gt;238&lt;/key&gt;&lt;/foreign-keys&gt;&lt;ref-type name="Journal Article"&gt;17&lt;/ref-type&gt;&lt;contributors&gt;&lt;authors&gt;&lt;author&gt;Bolker, Jessica A.&lt;/author&gt;&lt;/authors&gt;&lt;/contributors&gt;&lt;titles&gt;&lt;title&gt;Exemplary and surrogate models: Two modes of representation in biology&lt;/title&gt;&lt;secondary-title&gt;Perspectives in Biology and Medicine&lt;/secondary-title&gt;&lt;/titles&gt;&lt;pages&gt;485-499&lt;/pages&gt;&lt;volume&gt;52&lt;/volume&gt;&lt;number&gt;4&lt;/number&gt;&lt;dates&gt;&lt;year&gt;2009&lt;/year&gt;&lt;/dates&gt;&lt;urls&gt;&lt;/urls&gt;&lt;/record&gt;&lt;/Cite&gt;&lt;Cite&gt;&lt;Author&gt;Ankeny&lt;/Author&gt;&lt;Year&gt;2011&lt;/Year&gt;&lt;RecNum&gt;242&lt;/RecNum&gt;&lt;record&gt;&lt;rec-number&gt;242&lt;/rec-number&gt;&lt;foreign-keys&gt;&lt;key app="EN" db-id="5w90da9wep0950edsesxr9z12sfrrx22zdta" timestamp="0"&gt;242&lt;/key&gt;&lt;/foreign-keys&gt;&lt;ref-type name="Journal Article"&gt;17&lt;/ref-type&gt;&lt;contributors&gt;&lt;authors&gt;&lt;author&gt;Ankeny, Rachel A.&lt;/author&gt;&lt;author&gt;Leonelli, Sabina&lt;/author&gt;&lt;/authors&gt;&lt;/contributors&gt;&lt;titles&gt;&lt;title&gt;What&amp;apos;s so special about model organisms?&lt;/title&gt;&lt;secondary-title&gt;Studies in History and Philosophy of Science&lt;/secondary-title&gt;&lt;/titles&gt;&lt;pages&gt;313-323&lt;/pages&gt;&lt;volume&gt;42&lt;/volume&gt;&lt;dates&gt;&lt;year&gt;2011&lt;/year&gt;&lt;/dates&gt;&lt;urls&gt;&lt;/urls&gt;&lt;/record&gt;&lt;/Cite&gt;&lt;/EndNote&gt;</w:instrText>
      </w:r>
      <w:r w:rsidRPr="00071E21">
        <w:fldChar w:fldCharType="separate"/>
      </w:r>
      <w:r w:rsidR="000D1CB3">
        <w:rPr>
          <w:noProof/>
        </w:rPr>
        <w:t>(Bolker 2009, Ankeny and Leonelli 2011)</w:t>
      </w:r>
      <w:r w:rsidRPr="00071E21">
        <w:fldChar w:fldCharType="end"/>
      </w:r>
      <w:r w:rsidR="00C14889" w:rsidRPr="00071E21">
        <w:t xml:space="preserve">. The representational credibility of both </w:t>
      </w:r>
      <w:r w:rsidRPr="00071E21">
        <w:t>types of model</w:t>
      </w:r>
      <w:r w:rsidR="00423BF4">
        <w:t>s</w:t>
      </w:r>
      <w:r w:rsidRPr="00071E21">
        <w:t xml:space="preserve"> is constantly in question, however, and</w:t>
      </w:r>
      <w:r w:rsidR="00C14889" w:rsidRPr="00071E21">
        <w:t xml:space="preserve"> risk</w:t>
      </w:r>
      <w:r w:rsidRPr="00071E21">
        <w:t>s</w:t>
      </w:r>
      <w:r w:rsidR="00C14889" w:rsidRPr="00071E21">
        <w:t xml:space="preserve"> being dismantled if claims </w:t>
      </w:r>
      <w:r w:rsidRPr="00071E21">
        <w:t xml:space="preserve">based on one species are </w:t>
      </w:r>
      <w:r w:rsidR="00C14889" w:rsidRPr="00071E21">
        <w:t xml:space="preserve">over generalized to </w:t>
      </w:r>
      <w:r w:rsidR="00A33375" w:rsidRPr="00071E21">
        <w:t>an</w:t>
      </w:r>
      <w:r w:rsidRPr="00071E21">
        <w:t xml:space="preserve">other species </w:t>
      </w:r>
      <w:r w:rsidRPr="00071E21">
        <w:fldChar w:fldCharType="begin"/>
      </w:r>
      <w:r w:rsidR="000F5D27">
        <w:instrText xml:space="preserve"> ADDIN EN.CITE &lt;EndNote&gt;&lt;Cite&gt;&lt;Author&gt;Nelson&lt;/Author&gt;&lt;Year&gt;2013&lt;/Year&gt;&lt;RecNum&gt;234&lt;/RecNum&gt;&lt;DisplayText&gt;(Nelson 2013)&lt;/DisplayText&gt;&lt;record&gt;&lt;rec-number&gt;234&lt;/rec-number&gt;&lt;foreign-keys&gt;&lt;key app="EN" db-id="5w90da9wep0950edsesxr9z12sfrrx22zdta" timestamp="0"&gt;234&lt;/key&gt;&lt;/foreign-keys&gt;&lt;ref-type name="Journal Article"&gt;17&lt;/ref-type&gt;&lt;contributors&gt;&lt;authors&gt;&lt;author&gt;Nelson, Nicole C.&lt;/author&gt;&lt;/authors&gt;&lt;/contributors&gt;&lt;titles&gt;&lt;title&gt;Modeling mouse, humand, and discipline: Epistemic scaffolds in animal behavior genetics&lt;/title&gt;&lt;secondary-title&gt;Social Studies of Science&lt;/secondary-title&gt;&lt;/titles&gt;&lt;pages&gt;3-29&lt;/pages&gt;&lt;volume&gt;43&lt;/volume&gt;&lt;number&gt;1&lt;/number&gt;&lt;dates&gt;&lt;year&gt;2013&lt;/year&gt;&lt;/dates&gt;&lt;urls&gt;&lt;/urls&gt;&lt;/record&gt;&lt;/Cite&gt;&lt;/EndNote&gt;</w:instrText>
      </w:r>
      <w:r w:rsidRPr="00071E21">
        <w:fldChar w:fldCharType="separate"/>
      </w:r>
      <w:r w:rsidR="002F5A15">
        <w:rPr>
          <w:noProof/>
        </w:rPr>
        <w:t>(Nelson 2013)</w:t>
      </w:r>
      <w:r w:rsidRPr="00071E21">
        <w:fldChar w:fldCharType="end"/>
      </w:r>
      <w:r w:rsidR="00C14889" w:rsidRPr="00071E21">
        <w:t xml:space="preserve">. </w:t>
      </w:r>
      <w:r w:rsidR="005F71B7" w:rsidRPr="00071E21">
        <w:t xml:space="preserve">Species generality </w:t>
      </w:r>
      <w:r w:rsidR="002E54E0">
        <w:t xml:space="preserve">through the evolutionary conservation of biological processes </w:t>
      </w:r>
      <w:r w:rsidR="005F71B7" w:rsidRPr="00071E21">
        <w:t>is thus a key</w:t>
      </w:r>
      <w:r w:rsidR="005D371E" w:rsidRPr="00071E21">
        <w:t xml:space="preserve"> assumption</w:t>
      </w:r>
      <w:r w:rsidR="005F71B7" w:rsidRPr="00071E21">
        <w:t xml:space="preserve"> in modelling practices </w:t>
      </w:r>
      <w:r w:rsidR="005F71B7" w:rsidRPr="00071E21">
        <w:fldChar w:fldCharType="begin">
          <w:fldData xml:space="preserve">PEVuZE5vdGU+PENpdGU+PEF1dGhvcj5Mb2dhbjwvQXV0aG9yPjxZZWFyPjIwMDE8L1llYXI+PFJl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</w:fldData>
        </w:fldChar>
      </w:r>
      <w:r w:rsidR="000D1CB3">
        <w:instrText xml:space="preserve"> ADDIN EN.CITE </w:instrText>
      </w:r>
      <w:r w:rsidR="000D1CB3">
        <w:fldChar w:fldCharType="begin">
          <w:fldData xml:space="preserve">PEVuZE5vdGU+PENpdGU+PEF1dGhvcj5Mb2dhbjwvQXV0aG9yPjxZZWFyPjIwMDE8L1llYXI+PFJl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</w:fldData>
        </w:fldChar>
      </w:r>
      <w:r w:rsidR="000D1CB3">
        <w:instrText xml:space="preserve"> ADDIN EN.CITE.DATA </w:instrText>
      </w:r>
      <w:r w:rsidR="000D1CB3">
        <w:fldChar w:fldCharType="end"/>
      </w:r>
      <w:r w:rsidR="005F71B7" w:rsidRPr="00071E21">
        <w:fldChar w:fldCharType="separate"/>
      </w:r>
      <w:r w:rsidR="000D1CB3">
        <w:rPr>
          <w:noProof/>
        </w:rPr>
        <w:t>(Logan 2001, 2002, 2005)</w:t>
      </w:r>
      <w:r w:rsidR="005F71B7" w:rsidRPr="00071E21">
        <w:fldChar w:fldCharType="end"/>
      </w:r>
      <w:r w:rsidR="005D371E" w:rsidRPr="00071E21">
        <w:t>, but one that is al</w:t>
      </w:r>
      <w:r w:rsidR="002E54E0">
        <w:t xml:space="preserve">ways also a site of concern, </w:t>
      </w:r>
      <w:r w:rsidR="00AF3EB3" w:rsidRPr="00071E21">
        <w:t xml:space="preserve">question </w:t>
      </w:r>
      <w:r w:rsidR="002E54E0">
        <w:t xml:space="preserve">and debate </w:t>
      </w:r>
      <w:r w:rsidR="005D371E" w:rsidRPr="00071E21">
        <w:fldChar w:fldCharType="begin"/>
      </w:r>
      <w:r w:rsidR="000D1CB3">
        <w:instrText xml:space="preserve"> ADDIN EN.CITE &lt;EndNote&gt;&lt;Cite&gt;&lt;Author&gt;Ankeny&lt;/Author&gt;&lt;Year&gt;2007&lt;/Year&gt;&lt;RecNum&gt;48&lt;/RecNum&gt;&lt;DisplayText&gt;(Ankeny 2007, Dam and Svendsen 2017, Online)&lt;/DisplayText&gt;&lt;record&gt;&lt;rec-number&gt;48&lt;/rec-number&gt;&lt;foreign-keys&gt;&lt;key app="EN" db-id="5w90da9wep0950edsesxr9z12sfrrx22zdta" timestamp="0"&gt;48&lt;/key&gt;&lt;/foreign-keys&gt;&lt;ref-type name="Book Section"&gt;5&lt;/ref-type&gt;&lt;contributors&gt;&lt;authors&gt;&lt;author&gt;Ankeny, Rachel A.&lt;/author&gt;&lt;/authors&gt;&lt;secondary-authors&gt;&lt;author&gt;Creager, Angela N.H.&lt;/author&gt;&lt;author&gt;Lunbeck, Elizabeth&lt;/author&gt;&lt;author&gt;Wise, M. Norton&lt;/author&gt;&lt;/secondary-authors&gt;&lt;/contributors&gt;&lt;titles&gt;&lt;title&gt;Wormy logic: Model organisms as case-based reasoning&lt;/title&gt;&lt;secondary-title&gt;Science Without Laws: Model Systems, Cases, Exemplary Narratives&lt;/secondary-title&gt;&lt;/titles&gt;&lt;pages&gt;46-58&lt;/pages&gt;&lt;dates&gt;&lt;year&gt;2007&lt;/year&gt;&lt;/dates&gt;&lt;pub-location&gt;Durham, NC&lt;/pub-location&gt;&lt;publisher&gt;Duke University Press&lt;/publisher&gt;&lt;urls&gt;&lt;/urls&gt;&lt;/record&gt;&lt;/Cite&gt;&lt;Cite&gt;&lt;Author&gt;Dam&lt;/Author&gt;&lt;Year&gt;2017, Online&lt;/Year&gt;&lt;RecNum&gt;263&lt;/RecNum&gt;&lt;record&gt;&lt;rec-number&gt;263&lt;/rec-number&gt;&lt;foreign-keys&gt;&lt;key app="EN" db-id="5w90da9wep0950edsesxr9z12sfrrx22zdta" timestamp="1524046627"&gt;263&lt;/key&gt;&lt;/foreign-keys&gt;&lt;ref-type name="Journal Article"&gt;17&lt;/ref-type&gt;&lt;contributors&gt;&lt;authors&gt;&lt;author&gt;Dam, Mie S.&lt;/author&gt;&lt;author&gt;Svendsen, Mette N.&lt;/author&gt;&lt;/authors&gt;&lt;/contributors&gt;&lt;titles&gt;&lt;title&gt;Treating pigs: Balancing standardisation and individual treatments in translational neonatology research&lt;/title&gt;&lt;secondary-title&gt;BioSocieties&lt;/secondary-title&gt;&lt;/titles&gt;&lt;periodical&gt;&lt;full-title&gt;BioSocieties&lt;/full-title&gt;&lt;/periodical&gt;&lt;pages&gt; https://doi.org/10.1057/s41292-017-0071-2&lt;/pages&gt;&lt;dates&gt;&lt;year&gt;2017, Online&lt;/year&gt;&lt;/dates&gt;&lt;urls&gt;&lt;/urls&gt;&lt;/record&gt;&lt;/Cite&gt;&lt;/EndNote&gt;</w:instrText>
      </w:r>
      <w:r w:rsidR="005D371E" w:rsidRPr="00071E21">
        <w:fldChar w:fldCharType="separate"/>
      </w:r>
      <w:r w:rsidR="000D1CB3">
        <w:rPr>
          <w:noProof/>
        </w:rPr>
        <w:t>(Ankeny 2007, Dam and Svendsen 2017, Online)</w:t>
      </w:r>
      <w:r w:rsidR="005D371E" w:rsidRPr="00071E21">
        <w:fldChar w:fldCharType="end"/>
      </w:r>
      <w:r w:rsidR="005F71B7" w:rsidRPr="00071E21">
        <w:t>.</w:t>
      </w:r>
    </w:p>
    <w:p w14:paraId="2820C3A2" w14:textId="2A436852" w:rsidR="002E54E0" w:rsidRDefault="00830BB1" w:rsidP="00942F6C">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rPr>
          <w:lang w:eastAsia="en-US"/>
        </w:rPr>
      </w:pPr>
      <w:r w:rsidRPr="00071E21">
        <w:rPr>
          <w:lang w:eastAsia="en-US"/>
        </w:rPr>
        <w:tab/>
      </w:r>
      <w:r w:rsidR="005F71B7" w:rsidRPr="00071E21">
        <w:rPr>
          <w:lang w:eastAsia="en-US"/>
        </w:rPr>
        <w:t xml:space="preserve">Sociologists, historians and </w:t>
      </w:r>
      <w:r w:rsidR="000366CB">
        <w:rPr>
          <w:lang w:eastAsia="en-US"/>
        </w:rPr>
        <w:t xml:space="preserve">cultural </w:t>
      </w:r>
      <w:r w:rsidR="005F71B7" w:rsidRPr="00071E21">
        <w:rPr>
          <w:lang w:eastAsia="en-US"/>
        </w:rPr>
        <w:t xml:space="preserve">geographers have also probed </w:t>
      </w:r>
      <w:r w:rsidR="00E83434">
        <w:rPr>
          <w:lang w:eastAsia="en-US"/>
        </w:rPr>
        <w:t xml:space="preserve">the entanglement of humans and </w:t>
      </w:r>
      <w:r w:rsidR="00F1186D">
        <w:rPr>
          <w:lang w:eastAsia="en-US"/>
        </w:rPr>
        <w:t>animals</w:t>
      </w:r>
      <w:r w:rsidR="00AF3D47">
        <w:rPr>
          <w:lang w:eastAsia="en-US"/>
        </w:rPr>
        <w:t xml:space="preserve"> </w:t>
      </w:r>
      <w:r w:rsidR="00E83434">
        <w:rPr>
          <w:lang w:eastAsia="en-US"/>
        </w:rPr>
        <w:t xml:space="preserve">in biomedical research by exploring </w:t>
      </w:r>
      <w:r w:rsidR="005F71B7" w:rsidRPr="00071E21">
        <w:rPr>
          <w:lang w:eastAsia="en-US"/>
        </w:rPr>
        <w:t xml:space="preserve">how </w:t>
      </w:r>
      <w:r w:rsidR="00AF3D47">
        <w:rPr>
          <w:lang w:eastAsia="en-US"/>
        </w:rPr>
        <w:t xml:space="preserve">laboratory </w:t>
      </w:r>
      <w:r w:rsidR="005F71B7" w:rsidRPr="00071E21">
        <w:rPr>
          <w:lang w:eastAsia="en-US"/>
        </w:rPr>
        <w:t xml:space="preserve">animal </w:t>
      </w:r>
      <w:r w:rsidR="00423BF4">
        <w:rPr>
          <w:lang w:eastAsia="en-US"/>
        </w:rPr>
        <w:t xml:space="preserve">(e.g., mice and flies) </w:t>
      </w:r>
      <w:r w:rsidR="005F71B7" w:rsidRPr="00071E21">
        <w:rPr>
          <w:lang w:eastAsia="en-US"/>
        </w:rPr>
        <w:t xml:space="preserve">bodies </w:t>
      </w:r>
      <w:r w:rsidR="00AF3D47">
        <w:rPr>
          <w:lang w:eastAsia="en-US"/>
        </w:rPr>
        <w:t>have been</w:t>
      </w:r>
      <w:r w:rsidR="00AF3D47" w:rsidRPr="00071E21">
        <w:rPr>
          <w:lang w:eastAsia="en-US"/>
        </w:rPr>
        <w:t xml:space="preserve"> </w:t>
      </w:r>
      <w:r w:rsidR="00980E45">
        <w:rPr>
          <w:lang w:eastAsia="en-US"/>
        </w:rPr>
        <w:t>‘</w:t>
      </w:r>
      <w:r w:rsidR="005F71B7" w:rsidRPr="00071E21">
        <w:rPr>
          <w:lang w:eastAsia="en-US"/>
        </w:rPr>
        <w:t>standardized</w:t>
      </w:r>
      <w:r w:rsidR="00980E45">
        <w:rPr>
          <w:lang w:eastAsia="en-US"/>
        </w:rPr>
        <w:t>’</w:t>
      </w:r>
      <w:r w:rsidR="005F71B7" w:rsidRPr="00071E21">
        <w:rPr>
          <w:lang w:eastAsia="en-US"/>
        </w:rPr>
        <w:t xml:space="preserve"> in order to better represent human bodies, particularly in the context of biomedical ‘translations’</w:t>
      </w:r>
      <w:r w:rsidR="002E54E0">
        <w:rPr>
          <w:lang w:eastAsia="en-US"/>
        </w:rPr>
        <w:t xml:space="preserve"> </w:t>
      </w:r>
      <w:r w:rsidR="002E54E0">
        <w:rPr>
          <w:lang w:eastAsia="en-US"/>
        </w:rPr>
        <w:fldChar w:fldCharType="begin">
          <w:fldData xml:space="preserve">PEVuZE5vdGU+PENpdGU+PEF1dGhvcj5DbGF1c2U8L0F1dGhvcj48WWVhcj4xOTkzPC9ZZWFyPjxS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</w:fldData>
        </w:fldChar>
      </w:r>
      <w:r w:rsidR="000D1CB3">
        <w:rPr>
          <w:lang w:eastAsia="en-US"/>
        </w:rPr>
        <w:instrText xml:space="preserve"> ADDIN EN.CITE </w:instrText>
      </w:r>
      <w:r w:rsidR="000D1CB3">
        <w:rPr>
          <w:lang w:eastAsia="en-US"/>
        </w:rPr>
        <w:fldChar w:fldCharType="begin">
          <w:fldData xml:space="preserve">PEVuZE5vdGU+PENpdGU+PEF1dGhvcj5DbGF1c2U8L0F1dGhvcj48WWVhcj4xOTkzPC9ZZWFyPjxS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</w:fldData>
        </w:fldChar>
      </w:r>
      <w:r w:rsidR="000D1CB3">
        <w:rPr>
          <w:lang w:eastAsia="en-US"/>
        </w:rPr>
        <w:instrText xml:space="preserve"> ADDIN EN.CITE.DATA </w:instrText>
      </w:r>
      <w:r w:rsidR="000D1CB3">
        <w:rPr>
          <w:lang w:eastAsia="en-US"/>
        </w:rPr>
      </w:r>
      <w:r w:rsidR="000D1CB3">
        <w:rPr>
          <w:lang w:eastAsia="en-US"/>
        </w:rPr>
        <w:fldChar w:fldCharType="end"/>
      </w:r>
      <w:r w:rsidR="002E54E0">
        <w:rPr>
          <w:lang w:eastAsia="en-US"/>
        </w:rPr>
      </w:r>
      <w:r w:rsidR="002E54E0">
        <w:rPr>
          <w:lang w:eastAsia="en-US"/>
        </w:rPr>
        <w:fldChar w:fldCharType="separate"/>
      </w:r>
      <w:r w:rsidR="000D1CB3">
        <w:rPr>
          <w:noProof/>
          <w:lang w:eastAsia="en-US"/>
        </w:rPr>
        <w:t xml:space="preserve">(Clause 1993, Dam and Svendsen </w:t>
      </w:r>
      <w:r w:rsidR="000D1CB3">
        <w:rPr>
          <w:noProof/>
          <w:lang w:eastAsia="en-US"/>
        </w:rPr>
        <w:lastRenderedPageBreak/>
        <w:t>2017, Online, Kirk 2010, 2008, 2012b, Logan 1999, 2002, Rader 2004, Tocher Clause 1993)</w:t>
      </w:r>
      <w:r w:rsidR="002E54E0">
        <w:rPr>
          <w:lang w:eastAsia="en-US"/>
        </w:rPr>
        <w:fldChar w:fldCharType="end"/>
      </w:r>
      <w:r w:rsidR="005F71B7" w:rsidRPr="00071E21">
        <w:rPr>
          <w:lang w:eastAsia="en-US"/>
        </w:rPr>
        <w:t xml:space="preserve">. Selective breeding and transgenics </w:t>
      </w:r>
      <w:r w:rsidR="00E83434">
        <w:rPr>
          <w:lang w:eastAsia="en-US"/>
        </w:rPr>
        <w:t>enable</w:t>
      </w:r>
      <w:r w:rsidR="00AF3D47">
        <w:rPr>
          <w:lang w:eastAsia="en-US"/>
        </w:rPr>
        <w:t>s</w:t>
      </w:r>
      <w:r w:rsidR="005F71B7" w:rsidRPr="00071E21">
        <w:rPr>
          <w:lang w:eastAsia="en-US"/>
        </w:rPr>
        <w:t xml:space="preserve"> animal bodies </w:t>
      </w:r>
      <w:r w:rsidR="00E83434">
        <w:rPr>
          <w:lang w:eastAsia="en-US"/>
        </w:rPr>
        <w:t>to be</w:t>
      </w:r>
      <w:r w:rsidR="00E83434" w:rsidRPr="00071E21">
        <w:rPr>
          <w:lang w:eastAsia="en-US"/>
        </w:rPr>
        <w:t xml:space="preserve"> </w:t>
      </w:r>
      <w:r w:rsidR="00E83434">
        <w:rPr>
          <w:lang w:eastAsia="en-US"/>
        </w:rPr>
        <w:t>imagined</w:t>
      </w:r>
      <w:r w:rsidR="00E83434" w:rsidRPr="00071E21">
        <w:rPr>
          <w:lang w:eastAsia="en-US"/>
        </w:rPr>
        <w:t xml:space="preserve"> </w:t>
      </w:r>
      <w:r w:rsidR="00AF3EB3" w:rsidRPr="00071E21">
        <w:rPr>
          <w:lang w:eastAsia="en-US"/>
        </w:rPr>
        <w:t>as homogen</w:t>
      </w:r>
      <w:r w:rsidR="00337BF2" w:rsidRPr="00071E21">
        <w:rPr>
          <w:lang w:eastAsia="en-US"/>
        </w:rPr>
        <w:t>e</w:t>
      </w:r>
      <w:r w:rsidR="00AF3EB3" w:rsidRPr="00071E21">
        <w:rPr>
          <w:lang w:eastAsia="en-US"/>
        </w:rPr>
        <w:t xml:space="preserve">ous </w:t>
      </w:r>
      <w:r w:rsidR="005F71B7" w:rsidRPr="00071E21">
        <w:rPr>
          <w:lang w:eastAsia="en-US"/>
        </w:rPr>
        <w:t xml:space="preserve">in an effort to stabilise knowledge </w:t>
      </w:r>
      <w:r w:rsidR="005F71B7" w:rsidRPr="00071E21">
        <w:rPr>
          <w:lang w:eastAsia="en-US"/>
        </w:rPr>
        <w:fldChar w:fldCharType="begin">
          <w:fldData xml:space="preserve">PEVuZE5vdGU+PENpdGU+PEF1dGhvcj5SYWRlcjwvQXV0aG9yPjxZZWFyPjIwMDQ8L1llYXI+PFJl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</w:fldData>
        </w:fldChar>
      </w:r>
      <w:r w:rsidR="000D1CB3">
        <w:rPr>
          <w:lang w:eastAsia="en-US"/>
        </w:rPr>
        <w:instrText xml:space="preserve"> ADDIN EN.CITE </w:instrText>
      </w:r>
      <w:r w:rsidR="000D1CB3">
        <w:rPr>
          <w:lang w:eastAsia="en-US"/>
        </w:rPr>
        <w:fldChar w:fldCharType="begin">
          <w:fldData xml:space="preserve">PEVuZE5vdGU+PENpdGU+PEF1dGhvcj5SYWRlcjwvQXV0aG9yPjxZZWFyPjIwMDQ8L1llYXI+PFJl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</w:fldData>
        </w:fldChar>
      </w:r>
      <w:r w:rsidR="000D1CB3">
        <w:rPr>
          <w:lang w:eastAsia="en-US"/>
        </w:rPr>
        <w:instrText xml:space="preserve"> ADDIN EN.CITE.DATA </w:instrText>
      </w:r>
      <w:r w:rsidR="000D1CB3">
        <w:rPr>
          <w:lang w:eastAsia="en-US"/>
        </w:rPr>
      </w:r>
      <w:r w:rsidR="000D1CB3">
        <w:rPr>
          <w:lang w:eastAsia="en-US"/>
        </w:rPr>
        <w:fldChar w:fldCharType="end"/>
      </w:r>
      <w:r w:rsidR="005F71B7" w:rsidRPr="00071E21">
        <w:rPr>
          <w:lang w:eastAsia="en-US"/>
        </w:rPr>
      </w:r>
      <w:r w:rsidR="005F71B7" w:rsidRPr="00071E21">
        <w:rPr>
          <w:lang w:eastAsia="en-US"/>
        </w:rPr>
        <w:fldChar w:fldCharType="separate"/>
      </w:r>
      <w:r w:rsidR="000D1CB3">
        <w:rPr>
          <w:noProof/>
          <w:lang w:eastAsia="en-US"/>
        </w:rPr>
        <w:t>(Rader 2004, Davies 2012b, 2013a, c)</w:t>
      </w:r>
      <w:r w:rsidR="005F71B7" w:rsidRPr="00071E21">
        <w:rPr>
          <w:lang w:eastAsia="en-US"/>
        </w:rPr>
        <w:fldChar w:fldCharType="end"/>
      </w:r>
      <w:r w:rsidR="005F71B7" w:rsidRPr="00071E21">
        <w:rPr>
          <w:lang w:eastAsia="en-US"/>
        </w:rPr>
        <w:t xml:space="preserve">. </w:t>
      </w:r>
      <w:r w:rsidR="0043279A" w:rsidRPr="00071E21">
        <w:rPr>
          <w:lang w:eastAsia="en-US"/>
        </w:rPr>
        <w:t xml:space="preserve">Animal </w:t>
      </w:r>
      <w:r w:rsidR="00C14889" w:rsidRPr="00071E21">
        <w:rPr>
          <w:lang w:eastAsia="en-US"/>
        </w:rPr>
        <w:t xml:space="preserve">bodies </w:t>
      </w:r>
      <w:r w:rsidR="005F71B7" w:rsidRPr="00071E21">
        <w:rPr>
          <w:lang w:eastAsia="en-US"/>
        </w:rPr>
        <w:t>are also standardized through</w:t>
      </w:r>
      <w:r w:rsidR="00C14889" w:rsidRPr="00071E21">
        <w:rPr>
          <w:lang w:eastAsia="en-US"/>
        </w:rPr>
        <w:t xml:space="preserve"> routinized animal care that focus</w:t>
      </w:r>
      <w:r w:rsidR="005E700E">
        <w:rPr>
          <w:lang w:eastAsia="en-US"/>
        </w:rPr>
        <w:t>es</w:t>
      </w:r>
      <w:r w:rsidR="00C14889" w:rsidRPr="00071E21">
        <w:rPr>
          <w:lang w:eastAsia="en-US"/>
        </w:rPr>
        <w:t xml:space="preserve"> on </w:t>
      </w:r>
      <w:r w:rsidR="00E83434">
        <w:rPr>
          <w:lang w:eastAsia="en-US"/>
        </w:rPr>
        <w:t xml:space="preserve">uniform practices of </w:t>
      </w:r>
      <w:r w:rsidR="00C14889" w:rsidRPr="00071E21">
        <w:rPr>
          <w:lang w:eastAsia="en-US"/>
        </w:rPr>
        <w:t>housing, food and handling</w:t>
      </w:r>
      <w:r w:rsidR="0043279A" w:rsidRPr="00071E21">
        <w:rPr>
          <w:lang w:eastAsia="en-US"/>
        </w:rPr>
        <w:t xml:space="preserve"> </w:t>
      </w:r>
      <w:r w:rsidR="0043279A" w:rsidRPr="00071E21">
        <w:rPr>
          <w:lang w:eastAsia="en-US"/>
        </w:rPr>
        <w:fldChar w:fldCharType="begin">
          <w:fldData xml:space="preserve">PEVuZE5vdGU+PENpdGU+PEF1dGhvcj5EYXZpZXM8L0F1dGhvcj48WWVhcj4yMDEzPC9ZZWFyPjxS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</w:fldData>
        </w:fldChar>
      </w:r>
      <w:r w:rsidR="000F5D27">
        <w:rPr>
          <w:lang w:eastAsia="en-US"/>
        </w:rPr>
        <w:instrText xml:space="preserve"> ADDIN EN.CITE </w:instrText>
      </w:r>
      <w:r w:rsidR="000F5D27">
        <w:rPr>
          <w:lang w:eastAsia="en-US"/>
        </w:rPr>
        <w:fldChar w:fldCharType="begin">
          <w:fldData xml:space="preserve">PEVuZE5vdGU+PENpdGU+PEF1dGhvcj5EYXZpZXM8L0F1dGhvcj48WWVhcj4yMDEzPC9ZZWFyPjxS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</w:fldData>
        </w:fldChar>
      </w:r>
      <w:r w:rsidR="000F5D27">
        <w:rPr>
          <w:lang w:eastAsia="en-US"/>
        </w:rPr>
        <w:instrText xml:space="preserve"> ADDIN EN.CITE.DATA </w:instrText>
      </w:r>
      <w:r w:rsidR="000F5D27">
        <w:rPr>
          <w:lang w:eastAsia="en-US"/>
        </w:rPr>
      </w:r>
      <w:r w:rsidR="000F5D27">
        <w:rPr>
          <w:lang w:eastAsia="en-US"/>
        </w:rPr>
        <w:fldChar w:fldCharType="end"/>
      </w:r>
      <w:r w:rsidR="0043279A" w:rsidRPr="00071E21">
        <w:rPr>
          <w:lang w:eastAsia="en-US"/>
        </w:rPr>
      </w:r>
      <w:r w:rsidR="0043279A" w:rsidRPr="00071E21">
        <w:rPr>
          <w:lang w:eastAsia="en-US"/>
        </w:rPr>
        <w:fldChar w:fldCharType="separate"/>
      </w:r>
      <w:r w:rsidR="000F5D27">
        <w:rPr>
          <w:noProof/>
          <w:lang w:eastAsia="en-US"/>
        </w:rPr>
        <w:t>(Davies 2013b, 2010, Kirk 2010, 2014, 2008, 2012b, Kirk 2016, Druglitrø 2017, Dam and Svendsen 2017, Online)</w:t>
      </w:r>
      <w:r w:rsidR="0043279A" w:rsidRPr="00071E21">
        <w:rPr>
          <w:lang w:eastAsia="en-US"/>
        </w:rPr>
        <w:fldChar w:fldCharType="end"/>
      </w:r>
      <w:r w:rsidR="00C14889" w:rsidRPr="00071E21">
        <w:rPr>
          <w:lang w:eastAsia="en-US"/>
        </w:rPr>
        <w:t xml:space="preserve">. </w:t>
      </w:r>
      <w:r w:rsidR="00AF3EB3" w:rsidRPr="00071E21">
        <w:rPr>
          <w:lang w:eastAsia="en-US"/>
        </w:rPr>
        <w:t xml:space="preserve">However, </w:t>
      </w:r>
      <w:r w:rsidR="00C14889" w:rsidRPr="00071E21">
        <w:rPr>
          <w:lang w:eastAsia="en-US"/>
        </w:rPr>
        <w:t xml:space="preserve">Gail Davies </w:t>
      </w:r>
      <w:r w:rsidR="00A00461" w:rsidRPr="00071E21">
        <w:rPr>
          <w:lang w:eastAsia="en-US"/>
        </w:rPr>
        <w:fldChar w:fldCharType="begin">
          <w:fldData xml:space="preserve">PEVuZE5vdGU+PENpdGUgRXhjbHVkZUF1dGg9IjEiPjxBdXRob3I+RGF2aWVzPC9BdXRob3I+PFll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</w:fldData>
        </w:fldChar>
      </w:r>
      <w:r w:rsidR="000D1CB3">
        <w:rPr>
          <w:lang w:eastAsia="en-US"/>
        </w:rPr>
        <w:instrText xml:space="preserve"> ADDIN EN.CITE </w:instrText>
      </w:r>
      <w:r w:rsidR="000D1CB3">
        <w:rPr>
          <w:lang w:eastAsia="en-US"/>
        </w:rPr>
        <w:fldChar w:fldCharType="begin">
          <w:fldData xml:space="preserve">PEVuZE5vdGU+PENpdGUgRXhjbHVkZUF1dGg9IjEiPjxBdXRob3I+RGF2aWVzPC9BdXRob3I+PFll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</w:fldData>
        </w:fldChar>
      </w:r>
      <w:r w:rsidR="000D1CB3">
        <w:rPr>
          <w:lang w:eastAsia="en-US"/>
        </w:rPr>
        <w:instrText xml:space="preserve"> ADDIN EN.CITE.DATA </w:instrText>
      </w:r>
      <w:r w:rsidR="000D1CB3">
        <w:rPr>
          <w:lang w:eastAsia="en-US"/>
        </w:rPr>
      </w:r>
      <w:r w:rsidR="000D1CB3">
        <w:rPr>
          <w:lang w:eastAsia="en-US"/>
        </w:rPr>
        <w:fldChar w:fldCharType="end"/>
      </w:r>
      <w:r w:rsidR="00A00461" w:rsidRPr="00071E21">
        <w:rPr>
          <w:lang w:eastAsia="en-US"/>
        </w:rPr>
      </w:r>
      <w:r w:rsidR="00A00461" w:rsidRPr="00071E21">
        <w:rPr>
          <w:lang w:eastAsia="en-US"/>
        </w:rPr>
        <w:fldChar w:fldCharType="separate"/>
      </w:r>
      <w:r w:rsidR="000D1CB3">
        <w:rPr>
          <w:noProof/>
          <w:lang w:eastAsia="en-US"/>
        </w:rPr>
        <w:t>(2012b, 2013a, b, c, 2012a, 2010, 2011)</w:t>
      </w:r>
      <w:r w:rsidR="00A00461" w:rsidRPr="00071E21">
        <w:rPr>
          <w:lang w:eastAsia="en-US"/>
        </w:rPr>
        <w:fldChar w:fldCharType="end"/>
      </w:r>
      <w:r w:rsidR="002E54E0">
        <w:rPr>
          <w:lang w:eastAsia="en-US"/>
        </w:rPr>
        <w:t xml:space="preserve">, Nicole Nelson </w:t>
      </w:r>
      <w:r w:rsidR="002E54E0">
        <w:rPr>
          <w:lang w:eastAsia="en-US"/>
        </w:rPr>
        <w:fldChar w:fldCharType="begin"/>
      </w:r>
      <w:r w:rsidR="002E54E0">
        <w:rPr>
          <w:lang w:eastAsia="en-US"/>
        </w:rPr>
        <w:instrText xml:space="preserve"> ADDIN EN.CITE &lt;EndNote&gt;&lt;Cite ExcludeAuth="1"&gt;&lt;Author&gt;Nelson&lt;/Author&gt;&lt;Year&gt;2018&lt;/Year&gt;&lt;RecNum&gt;249&lt;/RecNum&gt;&lt;DisplayText&gt;(2018)&lt;/DisplayText&gt;&lt;record&gt;&lt;rec-number&gt;249&lt;/rec-number&gt;&lt;foreign-keys&gt;&lt;key app="EN" db-id="5w90da9wep0950edsesxr9z12sfrrx22zdta" timestamp="0"&gt;249&lt;/key&gt;&lt;/foreign-keys&gt;&lt;ref-type name="Book"&gt;6&lt;/ref-type&gt;&lt;contributors&gt;&lt;authors&gt;&lt;author&gt;Nelson, Nicole C.&lt;/author&gt;&lt;/authors&gt;&lt;/contributors&gt;&lt;titles&gt;&lt;title&gt;Model Behavior: Animal Experiments, Complexity, and the Genetics of Psychiatric Disorders&lt;/title&gt;&lt;/titles&gt;&lt;dates&gt;&lt;year&gt;2018&lt;/year&gt;&lt;/dates&gt;&lt;pub-location&gt;Chicago&lt;/pub-location&gt;&lt;publisher&gt;University of Chicago Press&lt;/publisher&gt;&lt;urls&gt;&lt;/urls&gt;&lt;/record&gt;&lt;/Cite&gt;&lt;/EndNote&gt;</w:instrText>
      </w:r>
      <w:r w:rsidR="002E54E0">
        <w:rPr>
          <w:lang w:eastAsia="en-US"/>
        </w:rPr>
        <w:fldChar w:fldCharType="separate"/>
      </w:r>
      <w:r w:rsidR="002E54E0">
        <w:rPr>
          <w:noProof/>
          <w:lang w:eastAsia="en-US"/>
        </w:rPr>
        <w:t>(2018)</w:t>
      </w:r>
      <w:r w:rsidR="002E54E0">
        <w:rPr>
          <w:lang w:eastAsia="en-US"/>
        </w:rPr>
        <w:fldChar w:fldCharType="end"/>
      </w:r>
      <w:r w:rsidR="002E54E0">
        <w:rPr>
          <w:lang w:eastAsia="en-US"/>
        </w:rPr>
        <w:t xml:space="preserve"> and </w:t>
      </w:r>
      <w:r w:rsidR="0010471D">
        <w:rPr>
          <w:lang w:eastAsia="en-US"/>
        </w:rPr>
        <w:t xml:space="preserve">Mie Dam and Mette Svendsen </w:t>
      </w:r>
      <w:r w:rsidR="0010471D">
        <w:rPr>
          <w:lang w:eastAsia="en-US"/>
        </w:rPr>
        <w:fldChar w:fldCharType="begin"/>
      </w:r>
      <w:r w:rsidR="002E54E0">
        <w:rPr>
          <w:lang w:eastAsia="en-US"/>
        </w:rPr>
        <w:instrText xml:space="preserve"> ADDIN EN.CITE &lt;EndNote&gt;&lt;Cite ExcludeAuth="1"&gt;&lt;Author&gt;Dam&lt;/Author&gt;&lt;Year&gt;2017, Online&lt;/Year&gt;&lt;RecNum&gt;263&lt;/RecNum&gt;&lt;DisplayText&gt;(2017, Online)&lt;/DisplayText&gt;&lt;record&gt;&lt;rec-number&gt;263&lt;/rec-number&gt;&lt;foreign-keys&gt;&lt;key app="EN" db-id="5w90da9wep0950edsesxr9z12sfrrx22zdta" timestamp="1524046627"&gt;263&lt;/key&gt;&lt;/foreign-keys&gt;&lt;ref-type name="Journal Article"&gt;17&lt;/ref-type&gt;&lt;contributors&gt;&lt;authors&gt;&lt;author&gt;Dam, Mie S.&lt;/author&gt;&lt;author&gt;Svendsen, Mette N.&lt;/author&gt;&lt;/authors&gt;&lt;/contributors&gt;&lt;titles&gt;&lt;title&gt;Treating pigs: Balancing standardisation and individual treatments in translational neonatology research&lt;/title&gt;&lt;secondary-title&gt;BioSocieties&lt;/secondary-title&gt;&lt;/titles&gt;&lt;periodical&gt;&lt;full-title&gt;BioSocieties&lt;/full-title&gt;&lt;/periodical&gt;&lt;pages&gt; https://doi.org/10.1057/s41292-017-0071-2&lt;/pages&gt;&lt;dates&gt;&lt;year&gt;2017, Online&lt;/year&gt;&lt;/dates&gt;&lt;urls&gt;&lt;/urls&gt;&lt;/record&gt;&lt;/Cite&gt;&lt;/EndNote&gt;</w:instrText>
      </w:r>
      <w:r w:rsidR="0010471D">
        <w:rPr>
          <w:lang w:eastAsia="en-US"/>
        </w:rPr>
        <w:fldChar w:fldCharType="separate"/>
      </w:r>
      <w:r w:rsidR="002E54E0">
        <w:rPr>
          <w:noProof/>
          <w:lang w:eastAsia="en-US"/>
        </w:rPr>
        <w:t>(2017, Online)</w:t>
      </w:r>
      <w:r w:rsidR="0010471D">
        <w:rPr>
          <w:lang w:eastAsia="en-US"/>
        </w:rPr>
        <w:fldChar w:fldCharType="end"/>
      </w:r>
      <w:r w:rsidR="0010471D">
        <w:rPr>
          <w:lang w:eastAsia="en-US"/>
        </w:rPr>
        <w:t xml:space="preserve"> have</w:t>
      </w:r>
      <w:r w:rsidR="002E54E0">
        <w:rPr>
          <w:lang w:eastAsia="en-US"/>
        </w:rPr>
        <w:t xml:space="preserve"> all</w:t>
      </w:r>
      <w:r w:rsidR="005D371E" w:rsidRPr="00071E21">
        <w:rPr>
          <w:lang w:eastAsia="en-US"/>
        </w:rPr>
        <w:t xml:space="preserve"> shown</w:t>
      </w:r>
      <w:r w:rsidR="00C14889" w:rsidRPr="00071E21">
        <w:rPr>
          <w:lang w:eastAsia="en-US"/>
        </w:rPr>
        <w:t xml:space="preserve"> that </w:t>
      </w:r>
      <w:r w:rsidR="00E83434">
        <w:rPr>
          <w:lang w:eastAsia="en-US"/>
        </w:rPr>
        <w:t xml:space="preserve">standardization </w:t>
      </w:r>
      <w:r w:rsidR="00C54DC6">
        <w:rPr>
          <w:lang w:eastAsia="en-US"/>
        </w:rPr>
        <w:t xml:space="preserve">is often unobtainable, even when </w:t>
      </w:r>
      <w:r w:rsidR="00C14889" w:rsidRPr="00071E21">
        <w:rPr>
          <w:lang w:eastAsia="en-US"/>
        </w:rPr>
        <w:t xml:space="preserve">genetics </w:t>
      </w:r>
      <w:r w:rsidR="00C54DC6">
        <w:rPr>
          <w:lang w:eastAsia="en-US"/>
        </w:rPr>
        <w:t>are held constant,</w:t>
      </w:r>
      <w:r w:rsidR="00C14889" w:rsidRPr="00071E21">
        <w:rPr>
          <w:lang w:eastAsia="en-US"/>
        </w:rPr>
        <w:t xml:space="preserve"> as the very different spaces in which humans and </w:t>
      </w:r>
      <w:r w:rsidR="00AF3D47">
        <w:rPr>
          <w:lang w:eastAsia="en-US"/>
        </w:rPr>
        <w:t xml:space="preserve">laboratory </w:t>
      </w:r>
      <w:r w:rsidR="00C14889" w:rsidRPr="00071E21">
        <w:rPr>
          <w:lang w:eastAsia="en-US"/>
        </w:rPr>
        <w:t xml:space="preserve">animals live </w:t>
      </w:r>
      <w:r w:rsidR="00AF3EB3" w:rsidRPr="00071E21">
        <w:rPr>
          <w:lang w:eastAsia="en-US"/>
        </w:rPr>
        <w:t xml:space="preserve">often </w:t>
      </w:r>
      <w:r w:rsidR="00C14889" w:rsidRPr="00071E21">
        <w:rPr>
          <w:lang w:eastAsia="en-US"/>
        </w:rPr>
        <w:t>thwarts translational efforts.</w:t>
      </w:r>
      <w:r w:rsidRPr="00071E21">
        <w:rPr>
          <w:lang w:eastAsia="en-US"/>
        </w:rPr>
        <w:t xml:space="preserve"> </w:t>
      </w:r>
    </w:p>
    <w:p w14:paraId="3833DF6E" w14:textId="77777777" w:rsidR="00B60774" w:rsidRDefault="0010471D" w:rsidP="00942F6C">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ind w:firstLine="720"/>
      </w:pPr>
      <w:r>
        <w:rPr>
          <w:lang w:eastAsia="en-US"/>
        </w:rPr>
        <w:t xml:space="preserve">Across </w:t>
      </w:r>
      <w:r w:rsidR="00C54DC6">
        <w:rPr>
          <w:lang w:eastAsia="en-US"/>
        </w:rPr>
        <w:t xml:space="preserve">the human-animal entanglement </w:t>
      </w:r>
      <w:r w:rsidR="002E54E0">
        <w:rPr>
          <w:lang w:eastAsia="en-US"/>
        </w:rPr>
        <w:t>scholarship</w:t>
      </w:r>
      <w:r>
        <w:rPr>
          <w:lang w:eastAsia="en-US"/>
        </w:rPr>
        <w:t xml:space="preserve">, </w:t>
      </w:r>
      <w:r w:rsidR="002E54E0">
        <w:rPr>
          <w:lang w:eastAsia="en-US"/>
        </w:rPr>
        <w:t>‘</w:t>
      </w:r>
      <w:r>
        <w:rPr>
          <w:lang w:eastAsia="en-US"/>
        </w:rPr>
        <w:t>care</w:t>
      </w:r>
      <w:r w:rsidR="002E54E0">
        <w:rPr>
          <w:lang w:eastAsia="en-US"/>
        </w:rPr>
        <w:t xml:space="preserve">’ has become a central theme </w:t>
      </w:r>
      <w:r w:rsidR="002E54E0">
        <w:rPr>
          <w:lang w:eastAsia="en-US"/>
        </w:rPr>
        <w:fldChar w:fldCharType="begin">
          <w:fldData xml:space="preserve">PEVuZE5vdGU+PENpdGU+PEF1dGhvcj5EcnVnbGl0csO4PC9BdXRob3I+PFllYXI+MjAxNzwvWWVh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</w:fldData>
        </w:fldChar>
      </w:r>
      <w:r w:rsidR="000F5D27">
        <w:rPr>
          <w:lang w:eastAsia="en-US"/>
        </w:rPr>
        <w:instrText xml:space="preserve"> ADDIN EN.CITE </w:instrText>
      </w:r>
      <w:r w:rsidR="000F5D27">
        <w:rPr>
          <w:lang w:eastAsia="en-US"/>
        </w:rPr>
        <w:fldChar w:fldCharType="begin">
          <w:fldData xml:space="preserve">PEVuZE5vdGU+PENpdGU+PEF1dGhvcj5EcnVnbGl0csO4PC9BdXRob3I+PFllYXI+MjAxNzwvWWVh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</w:fldData>
        </w:fldChar>
      </w:r>
      <w:r w:rsidR="000F5D27">
        <w:rPr>
          <w:lang w:eastAsia="en-US"/>
        </w:rPr>
        <w:instrText xml:space="preserve"> ADDIN EN.CITE.DATA </w:instrText>
      </w:r>
      <w:r w:rsidR="000F5D27">
        <w:rPr>
          <w:lang w:eastAsia="en-US"/>
        </w:rPr>
      </w:r>
      <w:r w:rsidR="000F5D27">
        <w:rPr>
          <w:lang w:eastAsia="en-US"/>
        </w:rPr>
        <w:fldChar w:fldCharType="end"/>
      </w:r>
      <w:r w:rsidR="002E54E0">
        <w:rPr>
          <w:lang w:eastAsia="en-US"/>
        </w:rPr>
      </w:r>
      <w:r w:rsidR="002E54E0">
        <w:rPr>
          <w:lang w:eastAsia="en-US"/>
        </w:rPr>
        <w:fldChar w:fldCharType="separate"/>
      </w:r>
      <w:r w:rsidR="002F5A15">
        <w:rPr>
          <w:noProof/>
          <w:lang w:eastAsia="en-US"/>
        </w:rPr>
        <w:t>(Druglitrø 2017, Friese 2013, Giraud and Hollin 2016, Guerrini 2003, Holmberg 2011, Kirk 2016, Svendsen et al. 2018, Online)</w:t>
      </w:r>
      <w:r w:rsidR="002E54E0">
        <w:rPr>
          <w:lang w:eastAsia="en-US"/>
        </w:rPr>
        <w:fldChar w:fldCharType="end"/>
      </w:r>
      <w:r w:rsidR="002E54E0">
        <w:rPr>
          <w:lang w:eastAsia="en-US"/>
        </w:rPr>
        <w:t xml:space="preserve">. </w:t>
      </w:r>
      <w:r w:rsidR="00E13EA7" w:rsidRPr="00E13EA7">
        <w:rPr>
          <w:i/>
          <w:lang w:eastAsia="en-US"/>
        </w:rPr>
        <w:t>C</w:t>
      </w:r>
      <w:r w:rsidR="00374E88" w:rsidRPr="00E13EA7">
        <w:rPr>
          <w:i/>
          <w:iCs/>
        </w:rPr>
        <w:t>are for</w:t>
      </w:r>
      <w:r w:rsidR="00374E88">
        <w:t xml:space="preserve"> laboratory animals is generally understood in utilitarian terms</w:t>
      </w:r>
      <w:r w:rsidR="00E13EA7">
        <w:t xml:space="preserve"> within medical science</w:t>
      </w:r>
      <w:r w:rsidR="00374E88">
        <w:t xml:space="preserve">, where concern with the wellbeing of animals is crucial for producing high quality science </w:t>
      </w:r>
      <w:r w:rsidR="00374E88">
        <w:fldChar w:fldCharType="begin">
          <w:fldData xml:space="preserve">PEVuZE5vdGU+PENpdGU+PEF1dGhvcj5HaXJhdWQ8L0F1dGhvcj48WWVhcj4yMDE2PC9ZZWFyPjxS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</w:fldData>
        </w:fldChar>
      </w:r>
      <w:r w:rsidR="000F5D27">
        <w:instrText xml:space="preserve"> ADDIN EN.CITE </w:instrText>
      </w:r>
      <w:r w:rsidR="000F5D27">
        <w:fldChar w:fldCharType="begin">
          <w:fldData xml:space="preserve">PEVuZE5vdGU+PENpdGU+PEF1dGhvcj5HaXJhdWQ8L0F1dGhvcj48WWVhcj4yMDE2PC9ZZWFyPjxS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</w:fldData>
        </w:fldChar>
      </w:r>
      <w:r w:rsidR="000F5D27">
        <w:instrText xml:space="preserve"> ADDIN EN.CITE.DATA </w:instrText>
      </w:r>
      <w:r w:rsidR="000F5D27">
        <w:fldChar w:fldCharType="end"/>
      </w:r>
      <w:r w:rsidR="00374E88">
        <w:fldChar w:fldCharType="separate"/>
      </w:r>
      <w:r w:rsidR="002F5A15">
        <w:rPr>
          <w:noProof/>
        </w:rPr>
        <w:t>(Giraud and Hollin 2016, Friese 2013, Kirk 2016)</w:t>
      </w:r>
      <w:r w:rsidR="00374E88">
        <w:fldChar w:fldCharType="end"/>
      </w:r>
      <w:r w:rsidR="00374E88">
        <w:t xml:space="preserve">. </w:t>
      </w:r>
      <w:r w:rsidR="00C54DC6">
        <w:t>H</w:t>
      </w:r>
      <w:r w:rsidR="00980E45">
        <w:t xml:space="preserve">ow </w:t>
      </w:r>
      <w:r w:rsidR="00001F39">
        <w:t>nonhuman animals are cared for</w:t>
      </w:r>
      <w:r w:rsidR="00980E45">
        <w:t xml:space="preserve"> in laboratory science</w:t>
      </w:r>
      <w:r w:rsidR="00C54DC6">
        <w:t xml:space="preserve"> is thought to matter</w:t>
      </w:r>
      <w:r w:rsidR="00E13EA7">
        <w:t xml:space="preserve"> for biomedical knowledge production and is thus</w:t>
      </w:r>
      <w:r w:rsidR="00980E45">
        <w:t xml:space="preserve"> consequential</w:t>
      </w:r>
      <w:r w:rsidR="00001F39">
        <w:t xml:space="preserve"> for </w:t>
      </w:r>
      <w:r w:rsidR="00980E45">
        <w:t>‘</w:t>
      </w:r>
      <w:r w:rsidR="00001F39">
        <w:t>representational targets</w:t>
      </w:r>
      <w:r w:rsidR="00980E45">
        <w:t>’</w:t>
      </w:r>
      <w:r w:rsidR="00001F39">
        <w:t xml:space="preserve"> (e.g. human patients)</w:t>
      </w:r>
      <w:r w:rsidR="00980E45">
        <w:t xml:space="preserve"> </w:t>
      </w:r>
      <w:r w:rsidR="00980E45">
        <w:fldChar w:fldCharType="begin"/>
      </w:r>
      <w:r w:rsidR="000D1CB3">
        <w:instrText xml:space="preserve"> ADDIN EN.CITE &lt;EndNote&gt;&lt;Cite&gt;&lt;Author&gt;Davies&lt;/Author&gt;&lt;Year&gt;2013&lt;/Year&gt;&lt;RecNum&gt;180&lt;/RecNum&gt;&lt;DisplayText&gt;(Davies 2013b, Dam and Svendsen 2017, Online)&lt;/DisplayText&gt;&lt;record&gt;&lt;rec-number&gt;180&lt;/rec-number&gt;&lt;foreign-keys&gt;&lt;key app="EN" db-id="5w90da9wep0950edsesxr9z12sfrrx22zdta" timestamp="0"&gt;180&lt;/key&gt;&lt;/foreign-keys&gt;&lt;ref-type name="Journal Article"&gt;17&lt;/ref-type&gt;&lt;contributors&gt;&lt;authors&gt;&lt;author&gt;Davies, Gail F.&lt;/author&gt;&lt;/authors&gt;&lt;/contributors&gt;&lt;titles&gt;&lt;title&gt;Mobilizing experimental life: Spaces of becoming with mutant mice&lt;/title&gt;&lt;secondary-title&gt;Theory, Culture &amp;amp; Society&lt;/secondary-title&gt;&lt;/titles&gt;&lt;periodical&gt;&lt;full-title&gt;Theory, Culture &amp;amp; Society&lt;/full-title&gt;&lt;/periodical&gt;&lt;pages&gt;129-153&lt;/pages&gt;&lt;volume&gt;30&lt;/volume&gt;&lt;dates&gt;&lt;year&gt;2013&lt;/year&gt;&lt;/dates&gt;&lt;urls&gt;&lt;/urls&gt;&lt;/record&gt;&lt;/Cite&gt;&lt;Cite&gt;&lt;Author&gt;Dam&lt;/Author&gt;&lt;Year&gt;2017, Online&lt;/Year&gt;&lt;RecNum&gt;263&lt;/RecNum&gt;&lt;record&gt;&lt;rec-number&gt;263&lt;/rec-number&gt;&lt;foreign-keys&gt;&lt;key app="EN" db-id="5w90da9wep0950edsesxr9z12sfrrx22zdta" timestamp="1524046627"&gt;263&lt;/key&gt;&lt;/foreign-keys&gt;&lt;ref-type name="Journal Article"&gt;17&lt;/ref-type&gt;&lt;contributors&gt;&lt;authors&gt;&lt;author&gt;Dam, Mie S.&lt;/author&gt;&lt;author&gt;Svendsen, Mette N.&lt;/author&gt;&lt;/authors&gt;&lt;/contributors&gt;&lt;titles&gt;&lt;title&gt;Treating pigs: Balancing standardisation and individual treatments in translational neonatology research&lt;/title&gt;&lt;secondary-title&gt;BioSocieties&lt;/secondary-title&gt;&lt;/titles&gt;&lt;periodical&gt;&lt;full-title&gt;BioSocieties&lt;/full-title&gt;&lt;/periodical&gt;&lt;pages&gt; https://doi.org/10.1057/s41292-017-0071-2&lt;/pages&gt;&lt;dates&gt;&lt;year&gt;2017, Online&lt;/year&gt;&lt;/dates&gt;&lt;urls&gt;&lt;/urls&gt;&lt;/record&gt;&lt;/Cite&gt;&lt;/EndNote&gt;</w:instrText>
      </w:r>
      <w:r w:rsidR="00980E45">
        <w:fldChar w:fldCharType="separate"/>
      </w:r>
      <w:r w:rsidR="000D1CB3">
        <w:rPr>
          <w:noProof/>
        </w:rPr>
        <w:t>(Davies 2013b, Dam and Svendsen 2017, Online)</w:t>
      </w:r>
      <w:r w:rsidR="00980E45">
        <w:fldChar w:fldCharType="end"/>
      </w:r>
      <w:r w:rsidR="00001F39">
        <w:t xml:space="preserve">. </w:t>
      </w:r>
    </w:p>
    <w:p w14:paraId="102C0AA7" w14:textId="7705D0E0" w:rsidR="00886323" w:rsidRDefault="00C54DC6" w:rsidP="00B60774">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ind w:firstLine="720"/>
      </w:pPr>
      <w:r>
        <w:t>Adding to</w:t>
      </w:r>
      <w:r w:rsidR="00001F39">
        <w:t xml:space="preserve"> this literature</w:t>
      </w:r>
      <w:r>
        <w:t>,</w:t>
      </w:r>
      <w:r w:rsidR="00001F39">
        <w:t xml:space="preserve"> </w:t>
      </w:r>
      <w:r>
        <w:t xml:space="preserve">we explore </w:t>
      </w:r>
      <w:r w:rsidR="00001F39">
        <w:t xml:space="preserve">how </w:t>
      </w:r>
      <w:r w:rsidR="00AF3D47">
        <w:t>caregiving affects not only the model organisms</w:t>
      </w:r>
      <w:r w:rsidR="00001F39">
        <w:t xml:space="preserve">, </w:t>
      </w:r>
      <w:r w:rsidR="00AF3D47">
        <w:t>but also the</w:t>
      </w:r>
      <w:r w:rsidR="00001F39">
        <w:t xml:space="preserve"> health and wellbeing of their caregivers (</w:t>
      </w:r>
      <w:r>
        <w:t>specifically</w:t>
      </w:r>
      <w:r w:rsidR="00001F39">
        <w:t xml:space="preserve"> animal technicians and scientists) in ways that</w:t>
      </w:r>
      <w:r>
        <w:t xml:space="preserve"> shape</w:t>
      </w:r>
      <w:r w:rsidR="00001F39">
        <w:t xml:space="preserve"> </w:t>
      </w:r>
      <w:r w:rsidR="00CD509F">
        <w:t>bio</w:t>
      </w:r>
      <w:r w:rsidR="00001F39">
        <w:t>medical knowledge.</w:t>
      </w:r>
      <w:r w:rsidR="00B60774">
        <w:t xml:space="preserve"> </w:t>
      </w:r>
      <w:r w:rsidR="003428A8">
        <w:t xml:space="preserve">In contemporary </w:t>
      </w:r>
      <w:r w:rsidR="008D307A">
        <w:t>STS</w:t>
      </w:r>
      <w:r w:rsidR="003428A8">
        <w:t xml:space="preserve"> literatures,</w:t>
      </w:r>
      <w:r w:rsidR="00F35871">
        <w:t xml:space="preserve"> care is </w:t>
      </w:r>
      <w:r w:rsidR="00980E45">
        <w:t>understood</w:t>
      </w:r>
      <w:r w:rsidR="001F18CE" w:rsidRPr="006038F8">
        <w:t xml:space="preserve"> </w:t>
      </w:r>
      <w:r w:rsidR="003D2579">
        <w:t>a</w:t>
      </w:r>
      <w:r w:rsidR="001F18CE" w:rsidRPr="006038F8">
        <w:t xml:space="preserve">s </w:t>
      </w:r>
      <w:r w:rsidR="00001F39">
        <w:t xml:space="preserve">a </w:t>
      </w:r>
      <w:r w:rsidR="001F18CE" w:rsidRPr="006038F8">
        <w:t xml:space="preserve">highly relational, highly productive </w:t>
      </w:r>
      <w:r w:rsidR="00001F39">
        <w:t xml:space="preserve">practice that constitutes the </w:t>
      </w:r>
      <w:r w:rsidR="001F18CE" w:rsidRPr="006038F8">
        <w:t>world</w:t>
      </w:r>
      <w:r w:rsidR="00001F39">
        <w:t>s</w:t>
      </w:r>
      <w:r w:rsidR="001F18CE" w:rsidRPr="006038F8">
        <w:t xml:space="preserve"> within which we live, but also </w:t>
      </w:r>
      <w:r w:rsidR="00001F39">
        <w:t xml:space="preserve">a practice that is </w:t>
      </w:r>
      <w:r w:rsidR="001F18CE" w:rsidRPr="006038F8">
        <w:t>very messy, complicated and uncertain</w:t>
      </w:r>
      <w:r w:rsidR="001F18CE">
        <w:t xml:space="preserve"> </w:t>
      </w:r>
      <w:r w:rsidR="005E5798">
        <w:rPr>
          <w:noProof/>
        </w:rPr>
        <w:fldChar w:fldCharType="begin">
          <w:fldData xml:space="preserve">PEVuZE5vdGU+PENpdGU+PEF1dGhvcj5IYXJhd2F5PC9BdXRob3I+PFllYXI+MjAwODwvWWVhcj48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</w:fldData>
        </w:fldChar>
      </w:r>
      <w:r w:rsidR="000D1CB3">
        <w:rPr>
          <w:noProof/>
        </w:rPr>
        <w:instrText xml:space="preserve"> ADDIN EN.CITE </w:instrText>
      </w:r>
      <w:r w:rsidR="000D1CB3">
        <w:rPr>
          <w:noProof/>
        </w:rPr>
        <w:fldChar w:fldCharType="begin">
          <w:fldData xml:space="preserve">PEVuZE5vdGU+PENpdGU+PEF1dGhvcj5IYXJhd2F5PC9BdXRob3I+PFllYXI+MjAwODwvWWVhcj48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</w:fldData>
        </w:fldChar>
      </w:r>
      <w:r w:rsidR="000D1CB3">
        <w:rPr>
          <w:noProof/>
        </w:rPr>
        <w:instrText xml:space="preserve"> ADDIN EN.CITE.DATA </w:instrText>
      </w:r>
      <w:r w:rsidR="000D1CB3">
        <w:rPr>
          <w:noProof/>
        </w:rPr>
      </w:r>
      <w:r w:rsidR="000D1CB3">
        <w:rPr>
          <w:noProof/>
        </w:rPr>
        <w:fldChar w:fldCharType="end"/>
      </w:r>
      <w:r w:rsidR="005E5798">
        <w:rPr>
          <w:noProof/>
        </w:rPr>
      </w:r>
      <w:r w:rsidR="005E5798">
        <w:rPr>
          <w:noProof/>
        </w:rPr>
        <w:fldChar w:fldCharType="separate"/>
      </w:r>
      <w:r w:rsidR="000D1CB3">
        <w:rPr>
          <w:noProof/>
        </w:rPr>
        <w:t xml:space="preserve">(Haraway 2008, Latimer 2000, 2013, Latimer and Miele 2013, </w:t>
      </w:r>
      <w:r w:rsidR="000D1CB3">
        <w:rPr>
          <w:noProof/>
        </w:rPr>
        <w:lastRenderedPageBreak/>
        <w:t>Puig de la Bellacasa 2011, 2015)</w:t>
      </w:r>
      <w:r w:rsidR="005E5798">
        <w:rPr>
          <w:noProof/>
        </w:rPr>
        <w:fldChar w:fldCharType="end"/>
      </w:r>
      <w:r w:rsidR="001F18CE" w:rsidRPr="006038F8">
        <w:t xml:space="preserve">. </w:t>
      </w:r>
      <w:r w:rsidR="00AF3D47">
        <w:t xml:space="preserve">STS </w:t>
      </w:r>
      <w:r w:rsidR="004C40DC">
        <w:t>scholarship</w:t>
      </w:r>
      <w:r w:rsidR="00AF3D47">
        <w:t xml:space="preserve"> has argued that care </w:t>
      </w:r>
      <w:r w:rsidR="001F18CE" w:rsidRPr="006038F8">
        <w:t xml:space="preserve">is not innocent </w:t>
      </w:r>
      <w:r w:rsidR="001F18CE">
        <w:t>and cannot be valorized as a way out of unequal relations</w:t>
      </w:r>
      <w:r w:rsidR="00F35871">
        <w:t>;</w:t>
      </w:r>
      <w:r w:rsidR="001F18CE">
        <w:t xml:space="preserve"> care can just as often also cement hierarchies </w:t>
      </w:r>
      <w:r w:rsidR="008E5AB5">
        <w:rPr>
          <w:noProof/>
        </w:rPr>
        <w:fldChar w:fldCharType="begin">
          <w:fldData xml:space="preserve">PEVuZE5vdGU+PENpdGU+PEF1dGhvcj5HaXJhdWQ8L0F1dGhvcj48WWVhcj4yMDE2PC9ZZWFyPjxS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</w:fldData>
        </w:fldChar>
      </w:r>
      <w:r w:rsidR="000D1CB3">
        <w:rPr>
          <w:noProof/>
        </w:rPr>
        <w:instrText xml:space="preserve"> ADDIN EN.CITE </w:instrText>
      </w:r>
      <w:r w:rsidR="000D1CB3">
        <w:rPr>
          <w:noProof/>
        </w:rPr>
        <w:fldChar w:fldCharType="begin">
          <w:fldData xml:space="preserve">PEVuZE5vdGU+PENpdGU+PEF1dGhvcj5HaXJhdWQ8L0F1dGhvcj48WWVhcj4yMDE2PC9ZZWFyPjxS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</w:fldData>
        </w:fldChar>
      </w:r>
      <w:r w:rsidR="000D1CB3">
        <w:rPr>
          <w:noProof/>
        </w:rPr>
        <w:instrText xml:space="preserve"> ADDIN EN.CITE.DATA </w:instrText>
      </w:r>
      <w:r w:rsidR="000D1CB3">
        <w:rPr>
          <w:noProof/>
        </w:rPr>
      </w:r>
      <w:r w:rsidR="000D1CB3">
        <w:rPr>
          <w:noProof/>
        </w:rPr>
        <w:fldChar w:fldCharType="end"/>
      </w:r>
      <w:r w:rsidR="008E5AB5">
        <w:rPr>
          <w:noProof/>
        </w:rPr>
      </w:r>
      <w:r w:rsidR="008E5AB5">
        <w:rPr>
          <w:noProof/>
        </w:rPr>
        <w:fldChar w:fldCharType="separate"/>
      </w:r>
      <w:r w:rsidR="000D1CB3">
        <w:rPr>
          <w:noProof/>
        </w:rPr>
        <w:t>(Giraud and Hollin 2016, Martin, Myers, and Viseu 2015, Murphy 2015)</w:t>
      </w:r>
      <w:r w:rsidR="008E5AB5">
        <w:rPr>
          <w:noProof/>
        </w:rPr>
        <w:fldChar w:fldCharType="end"/>
      </w:r>
      <w:r w:rsidR="001F18CE" w:rsidRPr="006038F8">
        <w:t>.</w:t>
      </w:r>
      <w:r w:rsidR="003D2579">
        <w:t xml:space="preserve"> </w:t>
      </w:r>
      <w:r w:rsidR="00AF3D47" w:rsidRPr="00886323">
        <w:t xml:space="preserve">These arguments intersect with </w:t>
      </w:r>
      <w:r w:rsidR="004C40DC" w:rsidRPr="00886323">
        <w:t xml:space="preserve">longstanding </w:t>
      </w:r>
      <w:r w:rsidR="00AF3D47" w:rsidRPr="00886323">
        <w:t xml:space="preserve">feminist explorations of care </w:t>
      </w:r>
      <w:r w:rsidR="004C40DC" w:rsidRPr="00886323">
        <w:t xml:space="preserve">work </w:t>
      </w:r>
      <w:r w:rsidR="00AF3D47" w:rsidRPr="00886323">
        <w:t>across a rang</w:t>
      </w:r>
      <w:r w:rsidR="00370D13" w:rsidRPr="00886323">
        <w:t>e of disciplines, which emphasize</w:t>
      </w:r>
      <w:r w:rsidR="00AF3D47" w:rsidRPr="00886323">
        <w:t xml:space="preserve"> </w:t>
      </w:r>
      <w:r w:rsidR="004C40DC" w:rsidRPr="00886323">
        <w:t>the unequal relations that ca</w:t>
      </w:r>
      <w:r w:rsidR="00731644" w:rsidRPr="00886323">
        <w:t>ring practices both rely</w:t>
      </w:r>
      <w:r w:rsidR="004776D8" w:rsidRPr="00886323">
        <w:t xml:space="preserve"> upon and reproduce</w:t>
      </w:r>
      <w:r w:rsidR="004C40DC" w:rsidRPr="00886323">
        <w:t xml:space="preserve"> </w:t>
      </w:r>
      <w:r w:rsidR="004C40DC" w:rsidRPr="00886323">
        <w:fldChar w:fldCharType="begin">
          <w:fldData xml:space="preserve">PEVuZE5vdGU+PENpdGU+PEF1dGhvcj5Db2xlbjwvQXV0aG9yPjxZZWFyPjE5OTU8L1llYXI+PFJl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</w:fldData>
        </w:fldChar>
      </w:r>
      <w:r w:rsidR="00731644" w:rsidRPr="00886323">
        <w:instrText xml:space="preserve"> ADDIN EN.CITE </w:instrText>
      </w:r>
      <w:r w:rsidR="00731644" w:rsidRPr="00886323">
        <w:fldChar w:fldCharType="begin">
          <w:fldData xml:space="preserve">PEVuZE5vdGU+PENpdGU+PEF1dGhvcj5Db2xlbjwvQXV0aG9yPjxZZWFyPjE5OTU8L1llYXI+PFJl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</w:fldData>
        </w:fldChar>
      </w:r>
      <w:r w:rsidR="00731644" w:rsidRPr="00886323">
        <w:instrText xml:space="preserve"> ADDIN EN.CITE.DATA </w:instrText>
      </w:r>
      <w:r w:rsidR="00731644" w:rsidRPr="00886323">
        <w:fldChar w:fldCharType="end"/>
      </w:r>
      <w:r w:rsidR="004C40DC" w:rsidRPr="00886323">
        <w:fldChar w:fldCharType="separate"/>
      </w:r>
      <w:r w:rsidR="00731644" w:rsidRPr="00886323">
        <w:rPr>
          <w:noProof/>
        </w:rPr>
        <w:t>(Colen 1995, Buch 2013, Hochschild 2012, Vora 2015, Gilligan 1982)</w:t>
      </w:r>
      <w:r w:rsidR="004C40DC" w:rsidRPr="00886323">
        <w:fldChar w:fldCharType="end"/>
      </w:r>
      <w:r w:rsidR="004C40DC" w:rsidRPr="00886323">
        <w:t xml:space="preserve">. </w:t>
      </w:r>
    </w:p>
    <w:p w14:paraId="3689C77D" w14:textId="525DC064" w:rsidR="005E5798" w:rsidRDefault="004C40DC" w:rsidP="00942F6C">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ind w:firstLine="720"/>
      </w:pPr>
      <w:r w:rsidRPr="00886323">
        <w:t xml:space="preserve">In her </w:t>
      </w:r>
      <w:r w:rsidR="005229A0" w:rsidRPr="00886323">
        <w:t>review</w:t>
      </w:r>
      <w:r w:rsidRPr="00886323">
        <w:t xml:space="preserve">, Elana Buch </w:t>
      </w:r>
      <w:r w:rsidR="00731644" w:rsidRPr="00886323">
        <w:fldChar w:fldCharType="begin"/>
      </w:r>
      <w:r w:rsidR="00731644" w:rsidRPr="00886323">
        <w:instrText xml:space="preserve"> ADDIN EN.CITE &lt;EndNote&gt;&lt;Cite ExcludeAuth="1"&gt;&lt;Author&gt;Buch&lt;/Author&gt;&lt;Year&gt;2015&lt;/Year&gt;&lt;RecNum&gt;275&lt;/RecNum&gt;&lt;Suffix&gt;: 279&lt;/Suffix&gt;&lt;DisplayText&gt;(2015: 279)&lt;/DisplayText&gt;&lt;record&gt;&lt;rec-number&gt;275&lt;/rec-number&gt;&lt;foreign-keys&gt;&lt;key app="EN" db-id="5w90da9wep0950edsesxr9z12sfrrx22zdta" timestamp="1527421379"&gt;275&lt;/key&gt;&lt;/foreign-keys&gt;&lt;ref-type name="Journal Article"&gt;17&lt;/ref-type&gt;&lt;contributors&gt;&lt;authors&gt;&lt;author&gt;Buch, Elana D.&lt;/author&gt;&lt;/authors&gt;&lt;/contributors&gt;&lt;titles&gt;&lt;title&gt;Anthropology of aging and care&lt;/title&gt;&lt;secondary-title&gt;Annual Review of Anthropology&lt;/secondary-title&gt;&lt;/titles&gt;&lt;periodical&gt;&lt;full-title&gt;Annual Review of Anthropology&lt;/full-title&gt;&lt;/periodical&gt;&lt;pages&gt;277-293&lt;/pages&gt;&lt;volume&gt;44&lt;/volume&gt;&lt;dates&gt;&lt;year&gt;2015&lt;/year&gt;&lt;/dates&gt;&lt;urls&gt;&lt;/urls&gt;&lt;/record&gt;&lt;/Cite&gt;&lt;/EndNote&gt;</w:instrText>
      </w:r>
      <w:r w:rsidR="00731644" w:rsidRPr="00886323">
        <w:fldChar w:fldCharType="separate"/>
      </w:r>
      <w:r w:rsidR="00731644" w:rsidRPr="00886323">
        <w:rPr>
          <w:noProof/>
        </w:rPr>
        <w:t>(2015: 279)</w:t>
      </w:r>
      <w:r w:rsidR="00731644" w:rsidRPr="00886323">
        <w:fldChar w:fldCharType="end"/>
      </w:r>
      <w:r w:rsidR="00731644" w:rsidRPr="00886323">
        <w:t xml:space="preserve"> argues that care is thus a shifting and unstable </w:t>
      </w:r>
      <w:r w:rsidR="004776D8" w:rsidRPr="00886323">
        <w:t xml:space="preserve">anthropological </w:t>
      </w:r>
      <w:r w:rsidR="00731644" w:rsidRPr="00886323">
        <w:t xml:space="preserve">concept, </w:t>
      </w:r>
      <w:r w:rsidR="004776D8" w:rsidRPr="00886323">
        <w:t xml:space="preserve">one that can </w:t>
      </w:r>
      <w:r w:rsidR="00731644" w:rsidRPr="00886323">
        <w:t>refer to everyday practices, engagements with biomedicine, biopolitic</w:t>
      </w:r>
      <w:r w:rsidR="00F1186D" w:rsidRPr="00886323">
        <w:t>s</w:t>
      </w:r>
      <w:r w:rsidR="00731644" w:rsidRPr="00886323">
        <w:t>, affective states, forms of moral experience and obligation, structur</w:t>
      </w:r>
      <w:r w:rsidR="00F1186D" w:rsidRPr="00886323">
        <w:t>es of exploitation,</w:t>
      </w:r>
      <w:r w:rsidR="00731644" w:rsidRPr="00886323">
        <w:t xml:space="preserve"> and the relationships between these various things. Like Buch, we do not insist on one definition of care, but instead </w:t>
      </w:r>
      <w:r w:rsidR="00423BF4">
        <w:t xml:space="preserve">explore </w:t>
      </w:r>
      <w:r w:rsidR="00731644" w:rsidRPr="00886323">
        <w:t xml:space="preserve">the multiple ways in which care gets enacted and articulated as affective concern and practical action </w:t>
      </w:r>
      <w:r w:rsidR="00AE5518" w:rsidRPr="00886323">
        <w:t>with</w:t>
      </w:r>
      <w:r w:rsidR="00731644" w:rsidRPr="00886323">
        <w:t xml:space="preserve">in our field site </w:t>
      </w:r>
      <w:r w:rsidR="00731644" w:rsidRPr="00886323">
        <w:fldChar w:fldCharType="begin"/>
      </w:r>
      <w:r w:rsidR="00731644" w:rsidRPr="00886323">
        <w:instrText xml:space="preserve"> ADDIN EN.CITE &lt;EndNote&gt;&lt;Cite&gt;&lt;Author&gt;Tronto&lt;/Author&gt;&lt;Year&gt;1994&lt;/Year&gt;&lt;RecNum&gt;276&lt;/RecNum&gt;&lt;Prefix&gt;see also &lt;/Prefix&gt;&lt;DisplayText&gt;(see also Tronto 1994)&lt;/DisplayText&gt;&lt;record&gt;&lt;rec-number&gt;276&lt;/rec-number&gt;&lt;foreign-keys&gt;&lt;key app="EN" db-id="5w90da9wep0950edsesxr9z12sfrrx22zdta" timestamp="1527421492"&gt;276&lt;/key&gt;&lt;/foreign-keys&gt;&lt;ref-type name="Book Section"&gt;5&lt;/ref-type&gt;&lt;contributors&gt;&lt;authors&gt;&lt;author&gt;Tronto, J.&lt;/author&gt;&lt;/authors&gt;&lt;/contributors&gt;&lt;titles&gt;&lt;title&gt;Moral Boundaries: A Political ARgument for an Ethic of Care&lt;/title&gt;&lt;/titles&gt;&lt;volume&gt;Routledge&lt;/volume&gt;&lt;dates&gt;&lt;year&gt;1994&lt;/year&gt;&lt;/dates&gt;&lt;publisher&gt;London&lt;/publisher&gt;&lt;urls&gt;&lt;/urls&gt;&lt;/record&gt;&lt;/Cite&gt;&lt;/EndNote&gt;</w:instrText>
      </w:r>
      <w:r w:rsidR="00731644" w:rsidRPr="00886323">
        <w:fldChar w:fldCharType="separate"/>
      </w:r>
      <w:r w:rsidR="00731644" w:rsidRPr="00886323">
        <w:rPr>
          <w:noProof/>
        </w:rPr>
        <w:t>(see also Tronto 1994)</w:t>
      </w:r>
      <w:r w:rsidR="00731644" w:rsidRPr="00886323">
        <w:fldChar w:fldCharType="end"/>
      </w:r>
      <w:r w:rsidR="00731644" w:rsidRPr="00886323">
        <w:t>.</w:t>
      </w:r>
      <w:r w:rsidRPr="00886323">
        <w:t xml:space="preserve"> </w:t>
      </w:r>
      <w:r w:rsidR="00731644" w:rsidRPr="00886323">
        <w:t xml:space="preserve">But where Buch </w:t>
      </w:r>
      <w:r w:rsidR="000845BA" w:rsidRPr="00886323">
        <w:fldChar w:fldCharType="begin"/>
      </w:r>
      <w:r w:rsidR="000845BA" w:rsidRPr="00886323">
        <w:instrText xml:space="preserve"> ADDIN EN.CITE &lt;EndNote&gt;&lt;Cite ExcludeAuth="1"&gt;&lt;Author&gt;Buch&lt;/Author&gt;&lt;Year&gt;2015&lt;/Year&gt;&lt;RecNum&gt;275&lt;/RecNum&gt;&lt;DisplayText&gt;(2015, 2013)&lt;/DisplayText&gt;&lt;record&gt;&lt;rec-number&gt;275&lt;/rec-number&gt;&lt;foreign-keys&gt;&lt;key app="EN" db-id="5w90da9wep0950edsesxr9z12sfrrx22zdta" timestamp="1527421379"&gt;275&lt;/key&gt;&lt;/foreign-keys&gt;&lt;ref-type name="Journal Article"&gt;17&lt;/ref-type&gt;&lt;contributors&gt;&lt;authors&gt;&lt;author&gt;Buch, Elana D.&lt;/author&gt;&lt;/authors&gt;&lt;/contributors&gt;&lt;titles&gt;&lt;title&gt;Anthropology of aging and care&lt;/title&gt;&lt;secondary-title&gt;Annual Review of Anthropology&lt;/secondary-title&gt;&lt;/titles&gt;&lt;periodical&gt;&lt;full-title&gt;Annual Review of Anthropology&lt;/full-title&gt;&lt;/periodical&gt;&lt;pages&gt;277-293&lt;/pages&gt;&lt;volume&gt;44&lt;/volume&gt;&lt;dates&gt;&lt;year&gt;2015&lt;/year&gt;&lt;/dates&gt;&lt;urls&gt;&lt;/urls&gt;&lt;/record&gt;&lt;/Cite&gt;&lt;Cite&gt;&lt;Author&gt;Buch&lt;/Author&gt;&lt;Year&gt;2013&lt;/Year&gt;&lt;RecNum&gt;271&lt;/RecNum&gt;&lt;record&gt;&lt;rec-number&gt;271&lt;/rec-number&gt;&lt;foreign-keys&gt;&lt;key app="EN" db-id="5w90da9wep0950edsesxr9z12sfrrx22zdta" timestamp="1527417197"&gt;271&lt;/key&gt;&lt;/foreign-keys&gt;&lt;ref-type name="Journal Article"&gt;17&lt;/ref-type&gt;&lt;contributors&gt;&lt;authors&gt;&lt;author&gt;Buch, Elana D.&lt;/author&gt;&lt;/authors&gt;&lt;/contributors&gt;&lt;titles&gt;&lt;title&gt;Senses of care: Embodying inequality and sustaining personhood in the home care of older adults in Chicago&lt;/title&gt;&lt;secondary-title&gt;American Ethnologist&lt;/secondary-title&gt;&lt;/titles&gt;&lt;periodical&gt;&lt;full-title&gt;American Ethnologist&lt;/full-title&gt;&lt;/periodical&gt;&lt;pages&gt;637-650&lt;/pages&gt;&lt;volume&gt;40&lt;/volume&gt;&lt;number&gt;4&lt;/number&gt;&lt;dates&gt;&lt;year&gt;2013&lt;/year&gt;&lt;/dates&gt;&lt;urls&gt;&lt;/urls&gt;&lt;/record&gt;&lt;/Cite&gt;&lt;/EndNote&gt;</w:instrText>
      </w:r>
      <w:r w:rsidR="000845BA" w:rsidRPr="00886323">
        <w:fldChar w:fldCharType="separate"/>
      </w:r>
      <w:r w:rsidR="000845BA" w:rsidRPr="00886323">
        <w:rPr>
          <w:noProof/>
        </w:rPr>
        <w:t>(2015, 2013)</w:t>
      </w:r>
      <w:r w:rsidR="000845BA" w:rsidRPr="00886323">
        <w:fldChar w:fldCharType="end"/>
      </w:r>
      <w:r w:rsidR="000845BA" w:rsidRPr="00886323">
        <w:t xml:space="preserve"> </w:t>
      </w:r>
      <w:r w:rsidR="00731644" w:rsidRPr="00886323">
        <w:t xml:space="preserve">sees care </w:t>
      </w:r>
      <w:r w:rsidR="000845BA" w:rsidRPr="00886323">
        <w:t xml:space="preserve">as </w:t>
      </w:r>
      <w:r w:rsidR="00AE5518" w:rsidRPr="00886323">
        <w:t xml:space="preserve">important for </w:t>
      </w:r>
      <w:r w:rsidR="000845BA" w:rsidRPr="00886323">
        <w:t xml:space="preserve">generating </w:t>
      </w:r>
      <w:r w:rsidR="000845BA" w:rsidRPr="00886323">
        <w:rPr>
          <w:i/>
        </w:rPr>
        <w:t>social personhood</w:t>
      </w:r>
      <w:r w:rsidR="000845BA" w:rsidRPr="00886323">
        <w:t xml:space="preserve"> that is distinctly human, we build upon Maria Puig de la Bellacasa</w:t>
      </w:r>
      <w:r w:rsidR="001A5A17">
        <w:t>’s</w:t>
      </w:r>
      <w:r w:rsidR="000845BA" w:rsidRPr="00886323">
        <w:t xml:space="preserve"> </w:t>
      </w:r>
      <w:r w:rsidR="000845BA" w:rsidRPr="00886323">
        <w:fldChar w:fldCharType="begin"/>
      </w:r>
      <w:r w:rsidR="00F1186D" w:rsidRPr="00886323">
        <w:instrText xml:space="preserve"> ADDIN EN.CITE &lt;EndNote&gt;&lt;Cite ExcludeAuth="1"&gt;&lt;Author&gt;Puig de la Bellacasa&lt;/Author&gt;&lt;Year&gt;2017&lt;/Year&gt;&lt;RecNum&gt;3&lt;/RecNum&gt;&lt;DisplayText&gt;(2017)&lt;/DisplayText&gt;&lt;record&gt;&lt;rec-number&gt;3&lt;/rec-number&gt;&lt;foreign-keys&gt;&lt;key app="EN" db-id="rer5vzfxv20ffje5esyvrdr0eawa0rw0ffdz" timestamp="1527417207"&gt;3&lt;/key&gt;&lt;/foreign-keys&gt;&lt;ref-type name="Book"&gt;6&lt;/ref-type&gt;&lt;contributors&gt;&lt;authors&gt;&lt;author&gt;Puig de la Bellacasa, Maria&lt;/author&gt;&lt;/authors&gt;&lt;/contributors&gt;&lt;titles&gt;&lt;title&gt;Matters of Care: Speculative Ethics in More than Human Worlds&lt;/title&gt;&lt;/titles&gt;&lt;dates&gt;&lt;year&gt;2017&lt;/year&gt;&lt;/dates&gt;&lt;pub-location&gt;Minneapolis, MN&lt;/pub-location&gt;&lt;publisher&gt;University of Minnesota Press&lt;/publisher&gt;&lt;urls&gt;&lt;/urls&gt;&lt;/record&gt;&lt;/Cite&gt;&lt;/EndNote&gt;</w:instrText>
      </w:r>
      <w:r w:rsidR="000845BA" w:rsidRPr="00886323">
        <w:fldChar w:fldCharType="separate"/>
      </w:r>
      <w:r w:rsidR="00F1186D" w:rsidRPr="00886323">
        <w:rPr>
          <w:noProof/>
        </w:rPr>
        <w:t>(2017)</w:t>
      </w:r>
      <w:r w:rsidR="000845BA" w:rsidRPr="00886323">
        <w:fldChar w:fldCharType="end"/>
      </w:r>
      <w:r w:rsidR="000845BA" w:rsidRPr="00886323">
        <w:t xml:space="preserve"> </w:t>
      </w:r>
      <w:r w:rsidR="001A5A17">
        <w:t xml:space="preserve">work </w:t>
      </w:r>
      <w:r w:rsidR="000845BA" w:rsidRPr="00886323">
        <w:t xml:space="preserve">to explore care as generating </w:t>
      </w:r>
      <w:r w:rsidR="000845BA" w:rsidRPr="00886323">
        <w:rPr>
          <w:i/>
        </w:rPr>
        <w:t>more than human socialities</w:t>
      </w:r>
      <w:r w:rsidR="000845BA" w:rsidRPr="00886323">
        <w:t>, where ‘neglected things’ like mice</w:t>
      </w:r>
      <w:r w:rsidR="00152FA6" w:rsidRPr="00886323">
        <w:t xml:space="preserve"> and particularly those animals assumed to be insentient</w:t>
      </w:r>
      <w:r w:rsidR="001A5A17">
        <w:t>,</w:t>
      </w:r>
      <w:r w:rsidR="00152FA6" w:rsidRPr="00886323">
        <w:t xml:space="preserve"> such as </w:t>
      </w:r>
      <w:r w:rsidR="000845BA" w:rsidRPr="00886323">
        <w:t>worms</w:t>
      </w:r>
      <w:r w:rsidR="001A5A17">
        <w:t>,</w:t>
      </w:r>
      <w:r w:rsidR="000845BA" w:rsidRPr="00886323">
        <w:t xml:space="preserve"> are involved in constituting </w:t>
      </w:r>
      <w:r w:rsidR="00F1186D" w:rsidRPr="00886323">
        <w:t>not only the human person but also scientific knowledge and organization</w:t>
      </w:r>
      <w:r w:rsidR="000845BA" w:rsidRPr="00886323">
        <w:t>.</w:t>
      </w:r>
      <w:r w:rsidR="005E5798" w:rsidRPr="00886323">
        <w:t xml:space="preserve"> </w:t>
      </w:r>
      <w:r w:rsidR="001A025C" w:rsidRPr="00886323">
        <w:t xml:space="preserve"> </w:t>
      </w:r>
      <w:r w:rsidR="001A6C70">
        <w:t>W</w:t>
      </w:r>
      <w:r w:rsidR="001A025C" w:rsidRPr="00886323">
        <w:t xml:space="preserve">e stress </w:t>
      </w:r>
      <w:r w:rsidR="00CE0D68" w:rsidRPr="00886323">
        <w:t xml:space="preserve">how </w:t>
      </w:r>
      <w:r w:rsidR="001A025C" w:rsidRPr="00886323">
        <w:t xml:space="preserve">care </w:t>
      </w:r>
      <w:r w:rsidR="00CE0D68" w:rsidRPr="00886323">
        <w:t xml:space="preserve">can appear as </w:t>
      </w:r>
      <w:r w:rsidR="00725AF3" w:rsidRPr="00886323">
        <w:rPr>
          <w:rFonts w:ascii="Times" w:hAnsi="Times"/>
        </w:rPr>
        <w:t>‘</w:t>
      </w:r>
      <w:r w:rsidR="00EC66C4" w:rsidRPr="00886323">
        <w:rPr>
          <w:rFonts w:ascii="Times" w:hAnsi="Times" w:cs="TimesNewRomanPSMT"/>
        </w:rPr>
        <w:t>a selective mode of attention’, one that ‘circumscribes and cherishes some things, lives, or phenomena as its objects’ as it excludes others</w:t>
      </w:r>
      <w:r w:rsidR="00EC66C4" w:rsidRPr="00886323">
        <w:rPr>
          <w:rFonts w:ascii="TimesNewRomanPSMT" w:hAnsi="TimesNewRomanPSMT" w:cs="TimesNewRomanPSMT"/>
          <w:sz w:val="20"/>
          <w:szCs w:val="20"/>
        </w:rPr>
        <w:t xml:space="preserve"> </w:t>
      </w:r>
      <w:r w:rsidR="00622440" w:rsidRPr="001A6C70">
        <w:rPr>
          <w:rFonts w:ascii="TimesNewRomanPSMT" w:hAnsi="TimesNewRomanPSMT" w:cs="TimesNewRomanPSMT"/>
        </w:rPr>
        <w:fldChar w:fldCharType="begin"/>
      </w:r>
      <w:r w:rsidR="00622440" w:rsidRPr="001A6C70">
        <w:rPr>
          <w:rFonts w:ascii="TimesNewRomanPSMT" w:hAnsi="TimesNewRomanPSMT" w:cs="TimesNewRomanPSMT"/>
        </w:rPr>
        <w:instrText xml:space="preserve"> ADDIN EN.CITE &lt;EndNote&gt;&lt;Cite&gt;&lt;Author&gt;Martin&lt;/Author&gt;&lt;Year&gt;2015&lt;/Year&gt;&lt;RecNum&gt;150&lt;/RecNum&gt;&lt;Suffix&gt;: 3&lt;/Suffix&gt;&lt;DisplayText&gt;(Martin, Myers, and Viseu 2015: 3)&lt;/DisplayText&gt;&lt;record&gt;&lt;rec-number&gt;150&lt;/rec-number&gt;&lt;foreign-keys&gt;&lt;key app="EN" db-id="5w90da9wep0950edsesxr9z12sfrrx22zdta" timestamp="0"&gt;150&lt;/key&gt;&lt;/foreign-keys&gt;&lt;ref-type name="Journal Article"&gt;17&lt;/ref-type&gt;&lt;contributors&gt;&lt;authors&gt;&lt;author&gt;Martin, Aryn&lt;/author&gt;&lt;author&gt;Myers, Natasha&lt;/author&gt;&lt;author&gt;Viseu, Ana&lt;/author&gt;&lt;/authors&gt;&lt;/contributors&gt;&lt;titles&gt;&lt;title&gt;The politics of care in technoscience&lt;/title&gt;&lt;secondary-title&gt;Social Studies of Science&lt;/secondary-title&gt;&lt;/titles&gt;&lt;pages&gt;625-641&lt;/pages&gt;&lt;volume&gt;45&lt;/volume&gt;&lt;number&gt;5&lt;/number&gt;&lt;dates&gt;&lt;year&gt;2015&lt;/year&gt;&lt;/dates&gt;&lt;urls&gt;&lt;/urls&gt;&lt;/record&gt;&lt;/Cite&gt;&lt;/EndNote&gt;</w:instrText>
      </w:r>
      <w:r w:rsidR="00622440" w:rsidRPr="001A6C70">
        <w:rPr>
          <w:rFonts w:ascii="TimesNewRomanPSMT" w:hAnsi="TimesNewRomanPSMT" w:cs="TimesNewRomanPSMT"/>
        </w:rPr>
        <w:fldChar w:fldCharType="separate"/>
      </w:r>
      <w:r w:rsidR="00622440" w:rsidRPr="001A6C70">
        <w:rPr>
          <w:rFonts w:ascii="TimesNewRomanPSMT" w:hAnsi="TimesNewRomanPSMT" w:cs="TimesNewRomanPSMT"/>
          <w:noProof/>
        </w:rPr>
        <w:t>(Martin, Myers, and Viseu 2015: 3)</w:t>
      </w:r>
      <w:r w:rsidR="00622440" w:rsidRPr="001A6C70">
        <w:rPr>
          <w:rFonts w:ascii="TimesNewRomanPSMT" w:hAnsi="TimesNewRomanPSMT" w:cs="TimesNewRomanPSMT"/>
        </w:rPr>
        <w:fldChar w:fldCharType="end"/>
      </w:r>
      <w:r w:rsidR="00956EB6" w:rsidRPr="00886323">
        <w:t xml:space="preserve">.  </w:t>
      </w:r>
      <w:r w:rsidR="001A6C70">
        <w:t xml:space="preserve">We therefore explore </w:t>
      </w:r>
      <w:r w:rsidR="00956EB6" w:rsidRPr="00886323">
        <w:t xml:space="preserve">care </w:t>
      </w:r>
      <w:r w:rsidR="001A6C70">
        <w:t>as</w:t>
      </w:r>
      <w:r w:rsidR="00956EB6" w:rsidRPr="00886323">
        <w:t xml:space="preserve"> </w:t>
      </w:r>
      <w:r w:rsidR="001A025C" w:rsidRPr="00886323">
        <w:t xml:space="preserve">an emergent property </w:t>
      </w:r>
      <w:r w:rsidR="001A6C70">
        <w:t>of complex interactions, and</w:t>
      </w:r>
      <w:r w:rsidR="00956EB6" w:rsidRPr="00886323">
        <w:t xml:space="preserve"> </w:t>
      </w:r>
      <w:r w:rsidR="001A6C70">
        <w:t>do not over</w:t>
      </w:r>
      <w:r w:rsidR="001A025C" w:rsidRPr="00886323">
        <w:t xml:space="preserve">determine </w:t>
      </w:r>
      <w:r w:rsidR="00956EB6" w:rsidRPr="00886323">
        <w:t xml:space="preserve">when or how care represents </w:t>
      </w:r>
      <w:r w:rsidR="001A025C" w:rsidRPr="00886323">
        <w:t>‘ethical doings’</w:t>
      </w:r>
      <w:r w:rsidR="001A6C70">
        <w:t xml:space="preserve"> </w:t>
      </w:r>
      <w:r w:rsidR="001A6C70">
        <w:fldChar w:fldCharType="begin"/>
      </w:r>
      <w:r w:rsidR="001A6C70">
        <w:instrText xml:space="preserve"> ADDIN EN.CITE &lt;EndNote&gt;&lt;Cite&gt;&lt;Author&gt;Latimer&lt;/Author&gt;&lt;Year&gt;2013&lt;/Year&gt;&lt;RecNum&gt;279&lt;/RecNum&gt;&lt;DisplayText&gt;(Latimer and Bellacasa 2013)&lt;/DisplayText&gt;&lt;record&gt;&lt;rec-number&gt;279&lt;/rec-number&gt;&lt;foreign-keys&gt;&lt;key app="EN" db-id="5w90da9wep0950edsesxr9z12sfrrx22zdta" timestamp="1528211940"&gt;279&lt;/key&gt;&lt;/foreign-keys&gt;&lt;ref-type name="Audiovisual Material"&gt;3&lt;/ref-type&gt;&lt;contributors&gt;&lt;authors&gt;&lt;author&gt;Latimer, Joanna&lt;/author&gt;&lt;author&gt;Puig de la Bellacasa&lt;/author&gt;&lt;/authors&gt;&lt;secondary-authors&gt;&lt;author&gt;Priaulx, N&lt;/author&gt;&lt;author&gt;Wrigley, A&lt;/author&gt;&lt;/secondary-authors&gt;&lt;/contributors&gt;&lt;titles&gt;&lt;title&gt;Re-thinking the ethical: Everyday shifts of care in biogerontology&lt;/title&gt;&lt;secondary-title&gt;Ethics, Law and Society&lt;/secondary-title&gt;&lt;/titles&gt;&lt;pages&gt;153-174&lt;/pages&gt;&lt;volume&gt;V&lt;/volume&gt;&lt;dates&gt;&lt;year&gt;2013&lt;/year&gt;&lt;/dates&gt;&lt;pub-location&gt;Farnham&lt;/pub-location&gt;&lt;publisher&gt;Ashgate&lt;/publisher&gt;&lt;urls&gt;&lt;/urls&gt;&lt;/record&gt;&lt;/Cite&gt;&lt;/EndNote&gt;</w:instrText>
      </w:r>
      <w:r w:rsidR="001A6C70">
        <w:fldChar w:fldCharType="separate"/>
      </w:r>
      <w:r w:rsidR="001A6C70">
        <w:rPr>
          <w:noProof/>
        </w:rPr>
        <w:t>(Latimer and Bellacasa 2013)</w:t>
      </w:r>
      <w:r w:rsidR="001A6C70">
        <w:fldChar w:fldCharType="end"/>
      </w:r>
      <w:r w:rsidR="002153DB">
        <w:t xml:space="preserve">. This </w:t>
      </w:r>
      <w:r w:rsidR="001A6C70">
        <w:t>interpretation of care means that such work variously</w:t>
      </w:r>
      <w:r w:rsidR="002153DB">
        <w:t xml:space="preserve"> </w:t>
      </w:r>
      <w:r w:rsidR="001A6C70">
        <w:t>focuses on</w:t>
      </w:r>
      <w:r w:rsidR="002153DB">
        <w:t xml:space="preserve"> </w:t>
      </w:r>
      <w:r w:rsidR="001A025C" w:rsidRPr="00886323">
        <w:t xml:space="preserve">the </w:t>
      </w:r>
      <w:r w:rsidR="00943910" w:rsidRPr="00886323">
        <w:t>‘health’ of</w:t>
      </w:r>
      <w:r w:rsidR="00956EB6" w:rsidRPr="00886323">
        <w:t xml:space="preserve"> the </w:t>
      </w:r>
      <w:r w:rsidR="001A025C" w:rsidRPr="00886323">
        <w:t xml:space="preserve">human or non-human animal, the </w:t>
      </w:r>
      <w:r w:rsidR="00956EB6" w:rsidRPr="00886323">
        <w:t xml:space="preserve">‘model’ as metonymic for the </w:t>
      </w:r>
      <w:r w:rsidR="001A025C" w:rsidRPr="00886323">
        <w:t xml:space="preserve">experiment, </w:t>
      </w:r>
      <w:r w:rsidR="00956EB6" w:rsidRPr="00886323">
        <w:t xml:space="preserve">or even </w:t>
      </w:r>
      <w:r w:rsidR="001A025C" w:rsidRPr="00886323">
        <w:t xml:space="preserve">the </w:t>
      </w:r>
      <w:r w:rsidR="00956EB6" w:rsidRPr="00886323">
        <w:t xml:space="preserve">individual’s, the laboratory’s and/or the </w:t>
      </w:r>
      <w:r w:rsidR="001A025C" w:rsidRPr="00886323">
        <w:t>institution</w:t>
      </w:r>
      <w:r w:rsidR="00956EB6" w:rsidRPr="00886323">
        <w:t xml:space="preserve">’s </w:t>
      </w:r>
      <w:r w:rsidR="00725AF3" w:rsidRPr="00886323">
        <w:t xml:space="preserve">ambitions and </w:t>
      </w:r>
      <w:r w:rsidR="00956EB6" w:rsidRPr="00886323">
        <w:lastRenderedPageBreak/>
        <w:t>reputation.</w:t>
      </w:r>
      <w:r w:rsidR="00725AF3" w:rsidRPr="00886323">
        <w:t xml:space="preserve"> </w:t>
      </w:r>
      <w:r w:rsidR="00C96CC0" w:rsidRPr="00886323">
        <w:t xml:space="preserve"> </w:t>
      </w:r>
    </w:p>
    <w:p w14:paraId="6D7198FC" w14:textId="17B5DA70" w:rsidR="00EF2D23" w:rsidRPr="00071E21" w:rsidRDefault="00EF2D23" w:rsidP="00942F6C">
      <w:pPr>
        <w:spacing w:line="480" w:lineRule="auto"/>
        <w:rPr>
          <w:b/>
        </w:rPr>
      </w:pPr>
    </w:p>
    <w:p w14:paraId="4972B820" w14:textId="77777777" w:rsidR="00C14889" w:rsidRPr="00071E21" w:rsidRDefault="00C14889" w:rsidP="00942F6C">
      <w:pPr>
        <w:pStyle w:val="Normal1"/>
        <w:spacing w:line="480" w:lineRule="auto"/>
        <w:outlineLvl w:val="0"/>
        <w:rPr>
          <w:b/>
        </w:rPr>
      </w:pPr>
      <w:r w:rsidRPr="00071E21">
        <w:rPr>
          <w:b/>
        </w:rPr>
        <w:t>Materials and Methods</w:t>
      </w:r>
    </w:p>
    <w:p w14:paraId="6D3B2ACF" w14:textId="6B08B4F6" w:rsidR="00A362C1" w:rsidRDefault="00C14889" w:rsidP="00942F6C">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pPr>
      <w:r w:rsidRPr="00071E21">
        <w:t xml:space="preserve">This paper draws upon ethnographic fieldwork </w:t>
      </w:r>
      <w:r w:rsidR="008B4319" w:rsidRPr="00071E21">
        <w:t>from</w:t>
      </w:r>
      <w:r w:rsidRPr="00071E21">
        <w:t xml:space="preserve"> 201</w:t>
      </w:r>
      <w:r w:rsidR="008B4319" w:rsidRPr="00071E21">
        <w:t>5</w:t>
      </w:r>
      <w:r w:rsidRPr="00071E21">
        <w:t xml:space="preserve">-2017 at a </w:t>
      </w:r>
      <w:r w:rsidR="00471040" w:rsidRPr="00071E21">
        <w:t xml:space="preserve">life sciences </w:t>
      </w:r>
      <w:r w:rsidRPr="00071E21">
        <w:t>research institute in the UK</w:t>
      </w:r>
      <w:r w:rsidR="0083242D">
        <w:t>,</w:t>
      </w:r>
      <w:r w:rsidRPr="00071E21">
        <w:t xml:space="preserve"> </w:t>
      </w:r>
      <w:r w:rsidR="008B4319" w:rsidRPr="00071E21">
        <w:t xml:space="preserve">conducted </w:t>
      </w:r>
      <w:r w:rsidR="00152773" w:rsidRPr="00071E21">
        <w:t xml:space="preserve">by both </w:t>
      </w:r>
      <w:r w:rsidR="00E6774C">
        <w:t xml:space="preserve">Carrie </w:t>
      </w:r>
      <w:r w:rsidR="00152773" w:rsidRPr="00071E21">
        <w:t xml:space="preserve"> and </w:t>
      </w:r>
      <w:r w:rsidR="00E2677D">
        <w:t>Joanna</w:t>
      </w:r>
      <w:r w:rsidRPr="00071E21">
        <w:t>. We attended several meetings at the Institute</w:t>
      </w:r>
      <w:r w:rsidR="00F35871">
        <w:t>,</w:t>
      </w:r>
      <w:r w:rsidRPr="00071E21">
        <w:t xml:space="preserve"> </w:t>
      </w:r>
      <w:r w:rsidR="008B4319" w:rsidRPr="00071E21">
        <w:t>through which we introduced our research and discussed how we woul</w:t>
      </w:r>
      <w:r w:rsidR="00152773" w:rsidRPr="00071E21">
        <w:t>d undertake a study of how the I</w:t>
      </w:r>
      <w:r w:rsidR="008B4319" w:rsidRPr="00071E21">
        <w:t>nstitute modelled ageing and care</w:t>
      </w:r>
      <w:r w:rsidR="00590ED1" w:rsidRPr="00071E21">
        <w:t>d</w:t>
      </w:r>
      <w:r w:rsidR="008B4319" w:rsidRPr="00071E21">
        <w:t xml:space="preserve"> for the animals used in their research.  Over the next year and half we </w:t>
      </w:r>
      <w:r w:rsidRPr="00071E21">
        <w:t xml:space="preserve">shadowed animal technicians, </w:t>
      </w:r>
      <w:r w:rsidR="00EF2D23" w:rsidRPr="00071E21">
        <w:t xml:space="preserve">laboratory heads, </w:t>
      </w:r>
      <w:r w:rsidRPr="00071E21">
        <w:t xml:space="preserve">postdoctoral </w:t>
      </w:r>
      <w:r w:rsidR="00EF2D23" w:rsidRPr="00071E21">
        <w:t xml:space="preserve">and post-graduate </w:t>
      </w:r>
      <w:r w:rsidRPr="00071E21">
        <w:t>research scientists</w:t>
      </w:r>
      <w:r w:rsidR="00471040" w:rsidRPr="00071E21">
        <w:t xml:space="preserve">, and </w:t>
      </w:r>
      <w:r w:rsidRPr="00071E21">
        <w:t>a veterinaria</w:t>
      </w:r>
      <w:r w:rsidR="00471040" w:rsidRPr="00071E21">
        <w:t>n</w:t>
      </w:r>
      <w:r w:rsidR="0083242D">
        <w:t xml:space="preserve">. </w:t>
      </w:r>
      <w:r w:rsidR="00471040" w:rsidRPr="00071E21">
        <w:t>As well as positioning ourselves at</w:t>
      </w:r>
      <w:r w:rsidR="0061626E" w:rsidRPr="00071E21">
        <w:t xml:space="preserve"> the benchside </w:t>
      </w:r>
      <w:r w:rsidR="00471040" w:rsidRPr="00071E21">
        <w:t>in</w:t>
      </w:r>
      <w:r w:rsidR="0061626E" w:rsidRPr="00071E21">
        <w:t xml:space="preserve"> the laboratories, </w:t>
      </w:r>
      <w:r w:rsidR="00E6774C">
        <w:t xml:space="preserve">Carrie </w:t>
      </w:r>
      <w:r w:rsidR="00152773" w:rsidRPr="00071E21">
        <w:t xml:space="preserve"> immersed herself in the I</w:t>
      </w:r>
      <w:r w:rsidR="0061626E" w:rsidRPr="00071E21">
        <w:t>nstitute</w:t>
      </w:r>
      <w:r w:rsidR="00E67137" w:rsidRPr="00071E21">
        <w:t>’</w:t>
      </w:r>
      <w:r w:rsidR="0061626E" w:rsidRPr="00071E21">
        <w:t xml:space="preserve">s ‘biological services facility’ (BSU), or </w:t>
      </w:r>
      <w:r w:rsidR="00471040" w:rsidRPr="00071E21">
        <w:t>‘</w:t>
      </w:r>
      <w:r w:rsidR="00E31D70">
        <w:t>animal</w:t>
      </w:r>
      <w:r w:rsidR="0061626E" w:rsidRPr="00071E21">
        <w:t xml:space="preserve"> house</w:t>
      </w:r>
      <w:r w:rsidR="00471040" w:rsidRPr="00071E21">
        <w:t>’</w:t>
      </w:r>
      <w:r w:rsidR="0061626E" w:rsidRPr="00071E21">
        <w:t>, where mice were bred, modified</w:t>
      </w:r>
      <w:r w:rsidR="00471040" w:rsidRPr="00071E21">
        <w:t>, and euthanised</w:t>
      </w:r>
      <w:r w:rsidR="0061626E" w:rsidRPr="00071E21">
        <w:t xml:space="preserve"> in preparation for their use </w:t>
      </w:r>
      <w:r w:rsidR="008B4319" w:rsidRPr="00071E21">
        <w:t>at the bench</w:t>
      </w:r>
      <w:r w:rsidR="0061626E" w:rsidRPr="00071E21">
        <w:t xml:space="preserve">. </w:t>
      </w:r>
      <w:r w:rsidR="00E6774C">
        <w:t xml:space="preserve">Carrie </w:t>
      </w:r>
      <w:r w:rsidR="00423BF4">
        <w:t xml:space="preserve"> then ‘followed’ these mice into various laboratories.</w:t>
      </w:r>
      <w:r w:rsidR="0061626E" w:rsidRPr="00071E21">
        <w:t xml:space="preserve"> </w:t>
      </w:r>
      <w:r w:rsidR="00E6774C">
        <w:t xml:space="preserve">Joanna </w:t>
      </w:r>
      <w:r w:rsidR="0083242D" w:rsidRPr="00886323">
        <w:t xml:space="preserve">also conducted semi-structured, tape-recorded, qualitative interviews </w:t>
      </w:r>
      <w:r w:rsidR="00E13EA7" w:rsidRPr="00886323">
        <w:t xml:space="preserve">at the </w:t>
      </w:r>
      <w:r w:rsidR="00560741" w:rsidRPr="00886323">
        <w:t xml:space="preserve">scientists’ offices at the </w:t>
      </w:r>
      <w:r w:rsidR="00E13EA7" w:rsidRPr="00886323">
        <w:t xml:space="preserve">Institute </w:t>
      </w:r>
      <w:r w:rsidR="0083242D" w:rsidRPr="00886323">
        <w:t>after periods of participant observation</w:t>
      </w:r>
      <w:r w:rsidR="001A5A17">
        <w:t xml:space="preserve"> in the laboratories</w:t>
      </w:r>
      <w:r w:rsidR="0083242D" w:rsidRPr="00886323">
        <w:t xml:space="preserve">.  </w:t>
      </w:r>
      <w:r w:rsidR="00294D55" w:rsidRPr="00886323">
        <w:t>These scientists</w:t>
      </w:r>
      <w:r w:rsidR="00423BF4">
        <w:t>,</w:t>
      </w:r>
      <w:r w:rsidR="00294D55" w:rsidRPr="00886323">
        <w:t xml:space="preserve"> </w:t>
      </w:r>
      <w:r w:rsidR="008C3A7F" w:rsidRPr="00886323">
        <w:t xml:space="preserve">observed and intervewed by </w:t>
      </w:r>
      <w:r w:rsidR="00E2677D">
        <w:t>Joanna</w:t>
      </w:r>
      <w:r w:rsidR="00423BF4">
        <w:t>,</w:t>
      </w:r>
      <w:r w:rsidR="008C3A7F" w:rsidRPr="00886323">
        <w:t xml:space="preserve"> </w:t>
      </w:r>
      <w:r w:rsidR="00294D55" w:rsidRPr="00886323">
        <w:t>worked with mice, yeast, worms, and cells derived from human blood.</w:t>
      </w:r>
      <w:r w:rsidR="00294D55" w:rsidRPr="005E700E">
        <w:rPr>
          <w:highlight w:val="yellow"/>
        </w:rPr>
        <w:t xml:space="preserve"> </w:t>
      </w:r>
    </w:p>
    <w:p w14:paraId="6528FF86" w14:textId="2484FBF7" w:rsidR="008C3A7F" w:rsidRPr="00886323" w:rsidRDefault="00B3338C" w:rsidP="00942F6C">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ind w:firstLine="720"/>
      </w:pPr>
      <w:r>
        <w:t>Throughout the research w</w:t>
      </w:r>
      <w:r w:rsidR="00CB0C78">
        <w:t>e</w:t>
      </w:r>
      <w:r w:rsidR="0061626E" w:rsidRPr="00071E21">
        <w:t xml:space="preserve"> ‘follow</w:t>
      </w:r>
      <w:r w:rsidR="00CB0C78">
        <w:t>ed</w:t>
      </w:r>
      <w:r w:rsidR="0061626E" w:rsidRPr="00071E21">
        <w:t xml:space="preserve"> the models’ </w:t>
      </w:r>
      <w:r w:rsidR="00CB0C78">
        <w:t xml:space="preserve">to understand how </w:t>
      </w:r>
      <w:r>
        <w:t>care</w:t>
      </w:r>
      <w:r w:rsidR="00CB0C78">
        <w:t xml:space="preserve"> is </w:t>
      </w:r>
      <w:r w:rsidR="00CB0C78" w:rsidRPr="00886323">
        <w:t xml:space="preserve">practiced in this specific research </w:t>
      </w:r>
      <w:r w:rsidR="001A5A17">
        <w:t>site</w:t>
      </w:r>
      <w:r w:rsidR="00590ED1" w:rsidRPr="00886323">
        <w:t xml:space="preserve">. </w:t>
      </w:r>
      <w:r w:rsidR="00A362C1" w:rsidRPr="00886323">
        <w:t xml:space="preserve"> </w:t>
      </w:r>
      <w:r w:rsidR="00560741" w:rsidRPr="00886323">
        <w:t>In the context of our research, mice were unique organisms</w:t>
      </w:r>
      <w:r w:rsidR="007E4C73">
        <w:t>;</w:t>
      </w:r>
      <w:r w:rsidR="00560741" w:rsidRPr="00886323">
        <w:t xml:space="preserve"> as regulated species </w:t>
      </w:r>
      <w:r w:rsidR="009B72CA" w:rsidRPr="00886323">
        <w:t>their</w:t>
      </w:r>
      <w:r w:rsidR="00560741" w:rsidRPr="00886323">
        <w:t xml:space="preserve"> </w:t>
      </w:r>
      <w:r w:rsidR="00E132D1" w:rsidRPr="00886323">
        <w:t xml:space="preserve">breeding and </w:t>
      </w:r>
      <w:r w:rsidR="00560741" w:rsidRPr="00886323">
        <w:t>care was largely provided by animal technicians</w:t>
      </w:r>
      <w:r w:rsidR="00AE5518" w:rsidRPr="00886323">
        <w:t xml:space="preserve"> and veterinarians</w:t>
      </w:r>
      <w:r w:rsidR="00560741" w:rsidRPr="00886323">
        <w:t xml:space="preserve"> in the animal house</w:t>
      </w:r>
      <w:r w:rsidR="00E132D1" w:rsidRPr="00886323">
        <w:t xml:space="preserve"> from which the scientists were </w:t>
      </w:r>
      <w:r w:rsidR="007E4C73">
        <w:t xml:space="preserve">inadvertently </w:t>
      </w:r>
      <w:r w:rsidR="00E132D1" w:rsidRPr="00886323">
        <w:t>excluded</w:t>
      </w:r>
      <w:r w:rsidR="00560741" w:rsidRPr="00886323">
        <w:t xml:space="preserve">. </w:t>
      </w:r>
      <w:r w:rsidR="00F1186D" w:rsidRPr="00886323">
        <w:t>On all but one i</w:t>
      </w:r>
      <w:r w:rsidR="00EA52FA" w:rsidRPr="00886323">
        <w:t>nstan</w:t>
      </w:r>
      <w:r w:rsidR="00AE5518" w:rsidRPr="00886323">
        <w:t xml:space="preserve">ce, </w:t>
      </w:r>
      <w:r w:rsidR="001A5A17">
        <w:t>both authors</w:t>
      </w:r>
      <w:r w:rsidR="00AE5518" w:rsidRPr="00886323">
        <w:t xml:space="preserve"> saw only dead mouse body parts </w:t>
      </w:r>
      <w:r w:rsidR="00EA52FA" w:rsidRPr="00886323">
        <w:t>when shadowi</w:t>
      </w:r>
      <w:r w:rsidR="00AE5518" w:rsidRPr="00886323">
        <w:t>ng scientists who used the mice in their experiments</w:t>
      </w:r>
      <w:r w:rsidR="00EA52FA" w:rsidRPr="00886323">
        <w:t xml:space="preserve">. Care </w:t>
      </w:r>
      <w:r w:rsidR="009B72CA" w:rsidRPr="00886323">
        <w:t xml:space="preserve">of living things </w:t>
      </w:r>
      <w:r w:rsidR="00EA52FA" w:rsidRPr="00886323">
        <w:t xml:space="preserve">did not arise as a generative concept in </w:t>
      </w:r>
      <w:r w:rsidR="00AE5518" w:rsidRPr="00886323">
        <w:t>these laborator</w:t>
      </w:r>
      <w:r w:rsidR="009B72CA" w:rsidRPr="00886323">
        <w:t>y</w:t>
      </w:r>
      <w:r w:rsidR="00AE5518" w:rsidRPr="00886323">
        <w:t xml:space="preserve"> contexts</w:t>
      </w:r>
      <w:r w:rsidR="00EA52FA" w:rsidRPr="00886323">
        <w:t xml:space="preserve">. </w:t>
      </w:r>
      <w:r w:rsidR="001A6C70">
        <w:t>W</w:t>
      </w:r>
      <w:r w:rsidR="00560741" w:rsidRPr="00886323">
        <w:t>orms</w:t>
      </w:r>
      <w:r w:rsidR="001A6C70">
        <w:t>,</w:t>
      </w:r>
      <w:r w:rsidR="00560741" w:rsidRPr="00886323">
        <w:t xml:space="preserve"> as </w:t>
      </w:r>
      <w:r w:rsidR="007E4C73">
        <w:t xml:space="preserve">an </w:t>
      </w:r>
      <w:r w:rsidR="00560741" w:rsidRPr="00886323">
        <w:t xml:space="preserve">unregulated </w:t>
      </w:r>
      <w:r w:rsidR="007E4C73">
        <w:t xml:space="preserve">animal </w:t>
      </w:r>
      <w:r w:rsidR="00560741" w:rsidRPr="00886323">
        <w:t>species</w:t>
      </w:r>
      <w:r w:rsidR="009B72CA" w:rsidRPr="00886323">
        <w:t>,</w:t>
      </w:r>
      <w:r w:rsidR="00EA52FA" w:rsidRPr="00886323">
        <w:t xml:space="preserve"> are</w:t>
      </w:r>
      <w:r w:rsidR="00560741" w:rsidRPr="00886323">
        <w:t xml:space="preserve"> </w:t>
      </w:r>
      <w:r w:rsidR="001A6C70">
        <w:t xml:space="preserve">in contrast </w:t>
      </w:r>
      <w:r w:rsidR="00A91814" w:rsidRPr="00886323">
        <w:t>sustained</w:t>
      </w:r>
      <w:r w:rsidR="00EA52FA" w:rsidRPr="00886323">
        <w:t xml:space="preserve"> as living </w:t>
      </w:r>
      <w:r w:rsidR="009B72CA" w:rsidRPr="00886323">
        <w:t>things</w:t>
      </w:r>
      <w:r w:rsidR="00560741" w:rsidRPr="00886323">
        <w:t xml:space="preserve"> by scientists in the laboratories</w:t>
      </w:r>
      <w:r w:rsidR="00C96CC0" w:rsidRPr="00886323">
        <w:t xml:space="preserve"> </w:t>
      </w:r>
      <w:r w:rsidR="00C96CC0" w:rsidRPr="00886323">
        <w:lastRenderedPageBreak/>
        <w:t>because they are instituted as non-sentient</w:t>
      </w:r>
      <w:r w:rsidR="00560741" w:rsidRPr="00886323">
        <w:t xml:space="preserve">. </w:t>
      </w:r>
      <w:r w:rsidR="009B72CA" w:rsidRPr="00886323">
        <w:t xml:space="preserve">Thus we observed how worms are enacted by laboratory processes and practices as </w:t>
      </w:r>
      <w:r w:rsidR="001A6C70">
        <w:t xml:space="preserve">not only </w:t>
      </w:r>
      <w:r w:rsidR="009B72CA" w:rsidRPr="00886323">
        <w:t xml:space="preserve">‘instrumental objects’ but also as </w:t>
      </w:r>
      <w:r w:rsidR="009B72CA" w:rsidRPr="00886323">
        <w:rPr>
          <w:i/>
        </w:rPr>
        <w:t>living</w:t>
      </w:r>
      <w:r w:rsidR="009B72CA" w:rsidRPr="00886323">
        <w:t xml:space="preserve"> organisms that require care. </w:t>
      </w:r>
      <w:r w:rsidR="004347D6" w:rsidRPr="00886323">
        <w:t xml:space="preserve"> </w:t>
      </w:r>
      <w:r w:rsidR="00EA52FA" w:rsidRPr="00886323">
        <w:t>Care thus did arise as a generative concept in these laboratories</w:t>
      </w:r>
      <w:r w:rsidR="000E167F" w:rsidRPr="00886323">
        <w:t xml:space="preserve"> (see also Latimer and Puig</w:t>
      </w:r>
      <w:r w:rsidR="007B1512" w:rsidRPr="00886323">
        <w:t xml:space="preserve"> de la Bellacasa 2013)</w:t>
      </w:r>
      <w:r w:rsidR="00EA52FA" w:rsidRPr="00886323">
        <w:t xml:space="preserve">. </w:t>
      </w:r>
      <w:r w:rsidR="00AE5518" w:rsidRPr="00886323">
        <w:t xml:space="preserve">As such, care </w:t>
      </w:r>
      <w:r w:rsidR="000E167F" w:rsidRPr="00886323">
        <w:t>practices</w:t>
      </w:r>
      <w:r w:rsidR="00AE5518" w:rsidRPr="00886323">
        <w:t xml:space="preserve"> </w:t>
      </w:r>
      <w:r w:rsidR="000E167F" w:rsidRPr="00886323">
        <w:t>were</w:t>
      </w:r>
      <w:r w:rsidR="00AE5518" w:rsidRPr="00886323">
        <w:t xml:space="preserve"> unevenly distributed and very much linked to the </w:t>
      </w:r>
      <w:r w:rsidR="000E167F" w:rsidRPr="00886323">
        <w:t>type</w:t>
      </w:r>
      <w:r w:rsidR="00AE5518" w:rsidRPr="00886323">
        <w:t xml:space="preserve"> of model organism</w:t>
      </w:r>
      <w:r w:rsidR="000E167F" w:rsidRPr="00886323">
        <w:t xml:space="preserve"> used </w:t>
      </w:r>
      <w:r w:rsidR="007E4C73">
        <w:t xml:space="preserve">by the laboratory </w:t>
      </w:r>
      <w:r w:rsidR="000E167F" w:rsidRPr="00886323">
        <w:t xml:space="preserve">in </w:t>
      </w:r>
      <w:r w:rsidR="001A6C70">
        <w:t>the</w:t>
      </w:r>
      <w:r w:rsidR="007E4C73">
        <w:t>ir</w:t>
      </w:r>
      <w:r w:rsidR="000E167F" w:rsidRPr="00886323">
        <w:t xml:space="preserve"> experiments</w:t>
      </w:r>
      <w:r w:rsidR="004347D6" w:rsidRPr="00886323">
        <w:t xml:space="preserve">, </w:t>
      </w:r>
      <w:r w:rsidR="007E4C73">
        <w:t xml:space="preserve">which was linked to the </w:t>
      </w:r>
      <w:r w:rsidR="001A6C70">
        <w:t xml:space="preserve">regulation </w:t>
      </w:r>
      <w:r w:rsidR="007E4C73">
        <w:t xml:space="preserve">and corresponding spatial distribution of </w:t>
      </w:r>
      <w:r w:rsidR="001A5A17">
        <w:t xml:space="preserve">different </w:t>
      </w:r>
      <w:r w:rsidR="007E4C73">
        <w:t xml:space="preserve">species </w:t>
      </w:r>
      <w:r w:rsidR="001A6C70">
        <w:t>across the Institute.</w:t>
      </w:r>
    </w:p>
    <w:p w14:paraId="7B207D49" w14:textId="139E5A4B" w:rsidR="00BD60C8" w:rsidRDefault="004347D6" w:rsidP="00942F6C">
      <w:pPr>
        <w:widowControl w:val="0"/>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ind w:firstLine="720"/>
      </w:pPr>
      <w:r w:rsidRPr="00886323">
        <w:t>C</w:t>
      </w:r>
      <w:r w:rsidR="00EA52FA" w:rsidRPr="00886323">
        <w:t>omparing care across species as well as across different kinds of scientific sites</w:t>
      </w:r>
      <w:r w:rsidRPr="00886323">
        <w:t>, including foregrounding care of worms grown and used in the laboratory,</w:t>
      </w:r>
      <w:r w:rsidR="006B148F" w:rsidRPr="00886323">
        <w:t xml:space="preserve"> require</w:t>
      </w:r>
      <w:r w:rsidR="00837EC6" w:rsidRPr="00886323">
        <w:t>s</w:t>
      </w:r>
      <w:r w:rsidR="006B148F" w:rsidRPr="00886323">
        <w:t xml:space="preserve"> that we</w:t>
      </w:r>
      <w:r w:rsidR="00C362BC" w:rsidRPr="00886323">
        <w:t xml:space="preserve"> mak</w:t>
      </w:r>
      <w:r w:rsidR="006B148F" w:rsidRPr="00886323">
        <w:t>e certain</w:t>
      </w:r>
      <w:r w:rsidR="00C362BC" w:rsidRPr="00886323">
        <w:t xml:space="preserve"> awkward </w:t>
      </w:r>
      <w:r w:rsidR="00C03C62" w:rsidRPr="00886323">
        <w:t xml:space="preserve">juxtapositions and comparisons </w:t>
      </w:r>
      <w:r w:rsidRPr="00886323">
        <w:t xml:space="preserve">(Strathern 1997) </w:t>
      </w:r>
      <w:r w:rsidR="00C362BC" w:rsidRPr="00886323">
        <w:t xml:space="preserve">between </w:t>
      </w:r>
      <w:r w:rsidR="00C03C62" w:rsidRPr="00886323">
        <w:t xml:space="preserve">care of different kinds of </w:t>
      </w:r>
      <w:r w:rsidR="00C362BC" w:rsidRPr="00886323">
        <w:t>living things</w:t>
      </w:r>
      <w:r w:rsidR="00C03C62" w:rsidRPr="00886323">
        <w:t xml:space="preserve">: </w:t>
      </w:r>
      <w:r w:rsidR="00C362BC" w:rsidRPr="00886323">
        <w:t xml:space="preserve">human and nonhuman </w:t>
      </w:r>
      <w:r w:rsidR="006B148F" w:rsidRPr="00886323">
        <w:t xml:space="preserve">animal </w:t>
      </w:r>
      <w:r w:rsidR="00C362BC" w:rsidRPr="00886323">
        <w:t>but also human technician</w:t>
      </w:r>
      <w:r w:rsidR="00C03C62" w:rsidRPr="00886323">
        <w:t xml:space="preserve">, </w:t>
      </w:r>
      <w:r w:rsidR="008D2422" w:rsidRPr="00886323">
        <w:t>veterinarian</w:t>
      </w:r>
      <w:r w:rsidR="00C03C62" w:rsidRPr="00886323">
        <w:t xml:space="preserve"> and </w:t>
      </w:r>
      <w:r w:rsidR="008D2422" w:rsidRPr="00886323">
        <w:t>scientist;</w:t>
      </w:r>
      <w:r w:rsidR="007E4C73">
        <w:t xml:space="preserve"> regulated, sentient, vertebrate animals </w:t>
      </w:r>
      <w:r w:rsidR="00C362BC" w:rsidRPr="00886323">
        <w:t>like mice versus unregul</w:t>
      </w:r>
      <w:r w:rsidR="007E4C73">
        <w:t xml:space="preserve">ated, non-sentient, invertebrate animals like worms; </w:t>
      </w:r>
      <w:r w:rsidR="00AE5518" w:rsidRPr="00886323">
        <w:t>occupational health and animal welfare; care for other and care for self</w:t>
      </w:r>
      <w:r w:rsidR="00C362BC" w:rsidRPr="00886323">
        <w:t xml:space="preserve">. </w:t>
      </w:r>
      <w:r w:rsidR="00837EC6" w:rsidRPr="00886323">
        <w:t>In comparing and juxtaposing</w:t>
      </w:r>
      <w:r w:rsidR="007E4C73">
        <w:t xml:space="preserve"> human and non-human animals</w:t>
      </w:r>
      <w:r w:rsidR="00837EC6" w:rsidRPr="00886323">
        <w:t>, we are deliberately troubling the very divisions that underpin and dominate social as well as biological taxonom</w:t>
      </w:r>
      <w:r w:rsidR="001A5A17">
        <w:t>ies</w:t>
      </w:r>
      <w:r w:rsidR="00837EC6" w:rsidRPr="00886323">
        <w:t xml:space="preserve">.   </w:t>
      </w:r>
    </w:p>
    <w:p w14:paraId="2ECB1B5A" w14:textId="77777777" w:rsidR="00FA7AB8" w:rsidRPr="00071E21" w:rsidRDefault="00FA7AB8" w:rsidP="00942F6C">
      <w:pPr>
        <w:pStyle w:val="Normal1"/>
        <w:spacing w:line="480" w:lineRule="auto"/>
        <w:outlineLvl w:val="0"/>
        <w:rPr>
          <w:b/>
        </w:rPr>
      </w:pPr>
    </w:p>
    <w:p w14:paraId="28517132" w14:textId="30C776C3" w:rsidR="008C0701" w:rsidRPr="00071E21" w:rsidRDefault="009800A9" w:rsidP="00942F6C">
      <w:pPr>
        <w:pStyle w:val="Normal1"/>
        <w:spacing w:line="480" w:lineRule="auto"/>
        <w:outlineLvl w:val="0"/>
        <w:rPr>
          <w:b/>
        </w:rPr>
      </w:pPr>
      <w:r>
        <w:rPr>
          <w:b/>
        </w:rPr>
        <w:t xml:space="preserve">Pathogenic </w:t>
      </w:r>
      <w:r w:rsidR="005248DA">
        <w:rPr>
          <w:b/>
        </w:rPr>
        <w:t>Exchange</w:t>
      </w:r>
    </w:p>
    <w:p w14:paraId="0EDC6CC8" w14:textId="1892EC77" w:rsidR="00AD6FD0" w:rsidRDefault="008C0701" w:rsidP="00942F6C">
      <w:pPr>
        <w:pStyle w:val="Normal1"/>
        <w:spacing w:line="480" w:lineRule="auto"/>
      </w:pPr>
      <w:r w:rsidRPr="00071E21">
        <w:t xml:space="preserve">The risk of </w:t>
      </w:r>
      <w:r w:rsidR="00FD5C5D">
        <w:t>pathogenic exchange</w:t>
      </w:r>
      <w:r w:rsidRPr="00071E21">
        <w:t xml:space="preserve"> </w:t>
      </w:r>
      <w:r w:rsidR="00060707">
        <w:t xml:space="preserve">between animals </w:t>
      </w:r>
      <w:r w:rsidR="00EA52FA">
        <w:t xml:space="preserve">and </w:t>
      </w:r>
      <w:r w:rsidR="00060707">
        <w:t xml:space="preserve">humans is high among those </w:t>
      </w:r>
      <w:r w:rsidR="008D307A">
        <w:t xml:space="preserve">caring for animal models in </w:t>
      </w:r>
      <w:r w:rsidR="00060707">
        <w:t>laboratory</w:t>
      </w:r>
      <w:r w:rsidR="008D307A">
        <w:t xml:space="preserve"> research.  </w:t>
      </w:r>
      <w:r w:rsidR="00060707">
        <w:t>At the same time, risk can be mediated through care</w:t>
      </w:r>
      <w:r w:rsidR="008D307A">
        <w:t xml:space="preserve">.  </w:t>
      </w:r>
      <w:r w:rsidR="00B3338C">
        <w:t>C</w:t>
      </w:r>
      <w:r w:rsidR="00FD5C5D">
        <w:t xml:space="preserve">ontrolling pathogenic exchange is </w:t>
      </w:r>
      <w:r w:rsidR="008619C7">
        <w:t>indeed</w:t>
      </w:r>
      <w:r w:rsidR="00B3338C">
        <w:t xml:space="preserve"> </w:t>
      </w:r>
      <w:r w:rsidR="00FD5C5D">
        <w:t xml:space="preserve">central to the work of the Institute’s </w:t>
      </w:r>
      <w:r w:rsidR="008619C7">
        <w:t>animal house</w:t>
      </w:r>
      <w:r w:rsidR="00FD5C5D">
        <w:t>.</w:t>
      </w:r>
      <w:r w:rsidR="00D37E8D">
        <w:t xml:space="preserve"> </w:t>
      </w:r>
      <w:r w:rsidR="00EF65DC">
        <w:t xml:space="preserve">Not only </w:t>
      </w:r>
      <w:r w:rsidR="00B3338C">
        <w:t>does the facility</w:t>
      </w:r>
      <w:r w:rsidR="00AD6FD0">
        <w:t xml:space="preserve"> </w:t>
      </w:r>
      <w:r w:rsidR="00EF65DC">
        <w:t>exclusively use ventilated cages and racks that provide filtered air and water</w:t>
      </w:r>
      <w:r w:rsidR="00C200FF">
        <w:t xml:space="preserve"> to the mice</w:t>
      </w:r>
      <w:r w:rsidR="00EF65DC">
        <w:t>, but</w:t>
      </w:r>
      <w:r w:rsidR="006B148F">
        <w:t xml:space="preserve"> </w:t>
      </w:r>
      <w:r w:rsidR="00F87C8C">
        <w:t>it</w:t>
      </w:r>
      <w:r w:rsidR="00EF65DC">
        <w:t xml:space="preserve"> also h</w:t>
      </w:r>
      <w:r w:rsidR="00F87C8C">
        <w:t>as</w:t>
      </w:r>
      <w:r w:rsidR="00EF65DC">
        <w:t xml:space="preserve"> a whole set of procedures in place meant to minimize pathogenic exchanges between the </w:t>
      </w:r>
      <w:r w:rsidR="006B148F">
        <w:t xml:space="preserve">laboratory </w:t>
      </w:r>
      <w:r w:rsidR="00EF65DC">
        <w:t>animals and the</w:t>
      </w:r>
      <w:r w:rsidR="006B148F">
        <w:t>ir human caregivers</w:t>
      </w:r>
      <w:r w:rsidR="00EF65DC">
        <w:t xml:space="preserve">. </w:t>
      </w:r>
      <w:r w:rsidR="007635ED">
        <w:t xml:space="preserve"> In this </w:t>
      </w:r>
      <w:r w:rsidR="007635ED">
        <w:lastRenderedPageBreak/>
        <w:t xml:space="preserve">section, we will explore how </w:t>
      </w:r>
      <w:r w:rsidR="00384691">
        <w:t xml:space="preserve">the Institute has responded to high levels of animal allergies </w:t>
      </w:r>
      <w:r w:rsidR="002F2319">
        <w:t>amongst</w:t>
      </w:r>
      <w:r w:rsidR="00384691">
        <w:t xml:space="preserve"> BSU staff</w:t>
      </w:r>
      <w:r w:rsidR="002F2319">
        <w:t>, which is caused by interaction with the mice</w:t>
      </w:r>
      <w:r w:rsidR="00384691">
        <w:t>.</w:t>
      </w:r>
      <w:r w:rsidR="003937F3">
        <w:t xml:space="preserve"> We show that controlling pathogenic exchange is directed at </w:t>
      </w:r>
      <w:r w:rsidR="003937F3" w:rsidRPr="003937F3">
        <w:rPr>
          <w:i/>
        </w:rPr>
        <w:t>both</w:t>
      </w:r>
      <w:r w:rsidR="003937F3">
        <w:t xml:space="preserve"> the human and the animal in modelling practices, with the aim of facilitating health among interacting species.</w:t>
      </w:r>
    </w:p>
    <w:p w14:paraId="53D7970F" w14:textId="0C46E3B6" w:rsidR="00384691" w:rsidRDefault="00AD6FD0" w:rsidP="00942F6C">
      <w:pPr>
        <w:pStyle w:val="Normal1"/>
        <w:spacing w:line="480" w:lineRule="auto"/>
        <w:ind w:firstLine="720"/>
      </w:pPr>
      <w:r>
        <w:t xml:space="preserve">Robert Kirk has shown how, since the middle of the twentieth century, limiting and controlling the intercorporeal mixing of animals in laboratories </w:t>
      </w:r>
      <w:r w:rsidR="00F35871">
        <w:t>has been</w:t>
      </w:r>
      <w:r>
        <w:t xml:space="preserve"> central to standardizing animals as model organisms. This has been done through the creation of germ free animals</w:t>
      </w:r>
      <w:r w:rsidRPr="007E048F">
        <w:t xml:space="preserve"> </w:t>
      </w:r>
      <w:r>
        <w:t xml:space="preserve">as well as the conversion of isolation technologies into laboratory animal cages </w:t>
      </w:r>
      <w:r>
        <w:fldChar w:fldCharType="begin"/>
      </w:r>
      <w:r w:rsidR="000F5D27">
        <w:instrText xml:space="preserve"> ADDIN EN.CITE &lt;EndNote&gt;&lt;Cite&gt;&lt;Author&gt;Kirk&lt;/Author&gt;&lt;Year&gt;2012&lt;/Year&gt;&lt;RecNum&gt;261&lt;/RecNum&gt;&lt;DisplayText&gt;(Kirk 2012a, Kirk 2012b)&lt;/DisplayText&gt;&lt;record&gt;&lt;rec-number&gt;261&lt;/rec-number&gt;&lt;foreign-keys&gt;&lt;key app="EN" db-id="5w90da9wep0950edsesxr9z12sfrrx22zdta" timestamp="1523965760"&gt;261&lt;/key&gt;&lt;/foreign-keys&gt;&lt;ref-type name="Journal Article"&gt;17&lt;/ref-type&gt;&lt;contributors&gt;&lt;authors&gt;&lt;author&gt;Kirk, Robert G. W.&lt;/author&gt;&lt;/authors&gt;&lt;/contributors&gt;&lt;titles&gt;&lt;title&gt;&amp;quot;Life in a germ-free world&amp;quot;: Isolating life from the laboratory animal to the bubble boy&lt;/title&gt;&lt;secondary-title&gt;Bulletin in the History of Medicine&lt;/secondary-title&gt;&lt;/titles&gt;&lt;periodical&gt;&lt;full-title&gt;Bulletin in the History of Medicine&lt;/full-title&gt;&lt;/periodical&gt;&lt;pages&gt;237-275&lt;/pages&gt;&lt;volume&gt;86&lt;/volume&gt;&lt;dates&gt;&lt;year&gt;2012&lt;/year&gt;&lt;/dates&gt;&lt;urls&gt;&lt;/urls&gt;&lt;/record&gt;&lt;/Cite&gt;&lt;Cite&gt;&lt;Author&gt;Kirk&lt;/Author&gt;&lt;Year&gt;2012&lt;/Year&gt;&lt;RecNum&gt;245&lt;/RecNum&gt;&lt;record&gt;&lt;rec-number&gt;245&lt;/rec-number&gt;&lt;foreign-keys&gt;&lt;key app="EN" db-id="5w90da9wep0950edsesxr9z12sfrrx22zdta" timestamp="0"&gt;245&lt;/key&gt;&lt;/foreign-keys&gt;&lt;ref-type name="Journal Article"&gt;17&lt;/ref-type&gt;&lt;contributors&gt;&lt;authors&gt;&lt;author&gt;Kirk, Robert G.W.&lt;/author&gt;&lt;/authors&gt;&lt;/contributors&gt;&lt;titles&gt;&lt;title&gt;Standardization through Mechanization: Germ Free Life and the Engineering of the Ideal Laboratory Animal&lt;/title&gt;&lt;secondary-title&gt;Technology and Culture&lt;/secondary-title&gt;&lt;/titles&gt;&lt;pages&gt;61-93&lt;/pages&gt;&lt;volume&gt;53&lt;/volume&gt;&lt;number&gt;1&lt;/number&gt;&lt;dates&gt;&lt;year&gt;2012&lt;/year&gt;&lt;/dates&gt;&lt;urls&gt;&lt;/urls&gt;&lt;/record&gt;&lt;/Cite&gt;&lt;/EndNote&gt;</w:instrText>
      </w:r>
      <w:r>
        <w:fldChar w:fldCharType="separate"/>
      </w:r>
      <w:r w:rsidR="000F5D27">
        <w:rPr>
          <w:noProof/>
        </w:rPr>
        <w:t>(Kirk 2012a, Kirk 2012b)</w:t>
      </w:r>
      <w:r>
        <w:fldChar w:fldCharType="end"/>
      </w:r>
      <w:r>
        <w:t xml:space="preserve">. Isolating laboratory animals from specific pathogens has also been crucial in maintaining genetically modified animals, several of which are immunocompromised </w:t>
      </w:r>
      <w:r>
        <w:fldChar w:fldCharType="begin"/>
      </w:r>
      <w:r>
        <w:instrText xml:space="preserve"> ADDIN EN.CITE &lt;EndNote&gt;&lt;Cite&gt;&lt;Author&gt;Davies&lt;/Author&gt;&lt;Year&gt;2012&lt;/Year&gt;&lt;RecNum&gt;12&lt;/RecNum&gt;&lt;DisplayText&gt;(Davies 2012b)&lt;/DisplayText&gt;&lt;record&gt;&lt;rec-number&gt;12&lt;/rec-number&gt;&lt;foreign-keys&gt;&lt;key app="EN" db-id="5w90da9wep0950edsesxr9z12sfrrx22zdta" timestamp="0"&gt;12&lt;/key&gt;&lt;/foreign-keys&gt;&lt;ref-type name="Journal Article"&gt;17&lt;/ref-type&gt;&lt;contributors&gt;&lt;authors&gt;&lt;author&gt;Davies, Gail F.&lt;/author&gt;&lt;/authors&gt;&lt;/contributors&gt;&lt;titles&gt;&lt;title&gt;What is a humanized mouse? Remaking the species and spaces of translational medicine&lt;/title&gt;&lt;secondary-title&gt;Body &amp;amp; Society&lt;/secondary-title&gt;&lt;/titles&gt;&lt;pages&gt;126-155&lt;/pages&gt;&lt;volume&gt;18&lt;/volume&gt;&lt;dates&gt;&lt;year&gt;2012&lt;/year&gt;&lt;/dates&gt;&lt;urls&gt;&lt;/urls&gt;&lt;/record&gt;&lt;/Cite&gt;&lt;/EndNote&gt;</w:instrText>
      </w:r>
      <w:r>
        <w:fldChar w:fldCharType="separate"/>
      </w:r>
      <w:r>
        <w:rPr>
          <w:noProof/>
        </w:rPr>
        <w:t>(Davies 2012b)</w:t>
      </w:r>
      <w:r>
        <w:fldChar w:fldCharType="end"/>
      </w:r>
      <w:r>
        <w:t xml:space="preserve">. </w:t>
      </w:r>
      <w:r w:rsidR="00384691">
        <w:t xml:space="preserve">Controlling pathogenic exchange has thus been understood as a key way of acting upon </w:t>
      </w:r>
      <w:r w:rsidR="00EA52FA">
        <w:t xml:space="preserve">laboratory </w:t>
      </w:r>
      <w:r w:rsidR="00384691">
        <w:t>animals, transforming them into standardized models for biomedical research.</w:t>
      </w:r>
      <w:r w:rsidR="00EA52FA">
        <w:t xml:space="preserve"> </w:t>
      </w:r>
    </w:p>
    <w:p w14:paraId="5067C0E1" w14:textId="77777777" w:rsidR="00C200FF" w:rsidRDefault="008619C7" w:rsidP="00942F6C">
      <w:pPr>
        <w:pStyle w:val="Normal1"/>
        <w:spacing w:line="480" w:lineRule="auto"/>
        <w:ind w:firstLine="720"/>
        <w:rPr>
          <w:rStyle w:val="normaltextrun"/>
        </w:rPr>
      </w:pPr>
      <w:r>
        <w:t xml:space="preserve">Both </w:t>
      </w:r>
      <w:r w:rsidR="007701EC">
        <w:t xml:space="preserve">Kirk </w:t>
      </w:r>
      <w:r w:rsidR="007701EC">
        <w:fldChar w:fldCharType="begin"/>
      </w:r>
      <w:r w:rsidR="000F5D27">
        <w:instrText xml:space="preserve"> ADDIN EN.CITE &lt;EndNote&gt;&lt;Cite ExcludeAuth="1"&gt;&lt;Author&gt;Kirk&lt;/Author&gt;&lt;Year&gt;2016&lt;/Year&gt;&lt;RecNum&gt;262&lt;/RecNum&gt;&lt;DisplayText&gt;(2016)&lt;/DisplayText&gt;&lt;record&gt;&lt;rec-number&gt;262&lt;/rec-number&gt;&lt;foreign-keys&gt;&lt;key app="EN" db-id="5w90da9wep0950edsesxr9z12sfrrx22zdta" timestamp="1523974138"&gt;262&lt;/key&gt;&lt;/foreign-keys&gt;&lt;ref-type name="Book Section"&gt;5&lt;/ref-type&gt;&lt;contributors&gt;&lt;authors&gt;&lt;author&gt;Kirk, Robert G. W.&lt;/author&gt;&lt;/authors&gt;&lt;secondary-authors&gt;&lt;author&gt;Bjorkdahl, Kristian&lt;/author&gt;&lt;author&gt;Druglitro, Tone&lt;/author&gt;&lt;/secondary-authors&gt;&lt;/contributors&gt;&lt;titles&gt;&lt;title&gt;Care in the cage: Materializing moral economies of animal care in the biomedical sciences, c. 1945-&lt;/title&gt;&lt;secondary-title&gt;Animal Housing and Human-Animal Relations: Politics, Practices and Infrastructures&lt;/secondary-title&gt;&lt;/titles&gt;&lt;pages&gt;167-184&lt;/pages&gt;&lt;dates&gt;&lt;year&gt;2016&lt;/year&gt;&lt;/dates&gt;&lt;pub-location&gt;London&lt;/pub-location&gt;&lt;publisher&gt;Routledge&lt;/publisher&gt;&lt;urls&gt;&lt;/urls&gt;&lt;/record&gt;&lt;/Cite&gt;&lt;/EndNote&gt;</w:instrText>
      </w:r>
      <w:r w:rsidR="007701EC">
        <w:fldChar w:fldCharType="separate"/>
      </w:r>
      <w:r w:rsidR="002F5A15">
        <w:rPr>
          <w:noProof/>
        </w:rPr>
        <w:t>(2016)</w:t>
      </w:r>
      <w:r w:rsidR="007701EC">
        <w:fldChar w:fldCharType="end"/>
      </w:r>
      <w:r w:rsidR="007701EC">
        <w:t xml:space="preserve"> as well as Giraud and Hollin </w:t>
      </w:r>
      <w:r w:rsidR="007701EC">
        <w:fldChar w:fldCharType="begin"/>
      </w:r>
      <w:r w:rsidR="000D27BB">
        <w:instrText xml:space="preserve"> ADDIN EN.CITE &lt;EndNote&gt;&lt;Cite ExcludeAuth="1"&gt;&lt;Author&gt;Giraud&lt;/Author&gt;&lt;Year&gt;2016&lt;/Year&gt;&lt;RecNum&gt;186&lt;/RecNum&gt;&lt;DisplayText&gt;(2016)&lt;/DisplayText&gt;&lt;record&gt;&lt;rec-number&gt;186&lt;/rec-number&gt;&lt;foreign-keys&gt;&lt;key app="EN" db-id="5w90da9wep0950edsesxr9z12sfrrx22zdta" timestamp="0"&gt;186&lt;/key&gt;&lt;/foreign-keys&gt;&lt;ref-type name="Journal Article"&gt;17&lt;/ref-type&gt;&lt;contributors&gt;&lt;authors&gt;&lt;author&gt;Giraud, Eva&lt;/author&gt;&lt;author&gt;Hollin, Gregory&lt;/author&gt;&lt;/authors&gt;&lt;/contributors&gt;&lt;titles&gt;&lt;title&gt;Care, Laboratory Beagles and Affective Utopia&lt;/title&gt;&lt;secondary-title&gt;Theory, Culture &amp;amp; Society&lt;/secondary-title&gt;&lt;/titles&gt;&lt;periodical&gt;&lt;full-title&gt;Theory, Culture &amp;amp; Society&lt;/full-title&gt;&lt;/periodical&gt;&lt;pages&gt;Published online before print, doi: 10.1177/0263276415619685&lt;/pages&gt;&lt;dates&gt;&lt;year&gt;2016&lt;/year&gt;&lt;/dates&gt;&lt;urls&gt;&lt;/urls&gt;&lt;/record&gt;&lt;/Cite&gt;&lt;/EndNote&gt;</w:instrText>
      </w:r>
      <w:r w:rsidR="007701EC">
        <w:fldChar w:fldCharType="separate"/>
      </w:r>
      <w:r w:rsidR="000D27BB">
        <w:rPr>
          <w:noProof/>
        </w:rPr>
        <w:t>(2016)</w:t>
      </w:r>
      <w:r w:rsidR="007701EC">
        <w:fldChar w:fldCharType="end"/>
      </w:r>
      <w:r w:rsidR="007701EC">
        <w:t xml:space="preserve"> have shown </w:t>
      </w:r>
      <w:r>
        <w:t>that</w:t>
      </w:r>
      <w:r w:rsidR="007701EC">
        <w:t xml:space="preserve"> </w:t>
      </w:r>
      <w:r w:rsidR="00C55F60">
        <w:t>healthy animals and quality care have been equated in laboratory animal welfare since the mid-twentieth century</w:t>
      </w:r>
      <w:r w:rsidR="001A5A17">
        <w:t>.</w:t>
      </w:r>
      <w:r w:rsidR="00753AAB">
        <w:t xml:space="preserve"> </w:t>
      </w:r>
      <w:r w:rsidR="00C55F60">
        <w:t xml:space="preserve"> This was seen at the Institute, which attributed the health of its animal</w:t>
      </w:r>
      <w:r w:rsidR="001A5A17">
        <w:t>s</w:t>
      </w:r>
      <w:r w:rsidR="00C55F60">
        <w:t xml:space="preserve"> to its biosecurity measures, which they and other scientists understood as high quality ‘care’.</w:t>
      </w:r>
      <w:r w:rsidR="002F2319">
        <w:t xml:space="preserve"> Indeed, we were recommend</w:t>
      </w:r>
      <w:r w:rsidR="001A5A17">
        <w:t>ed</w:t>
      </w:r>
      <w:r w:rsidR="002F2319">
        <w:t xml:space="preserve"> to conduct participant observation at this site in part because the longevity of the mice at this facility was far greater than many would expect, and the Institute was thus deemed exemplary in providing animal </w:t>
      </w:r>
      <w:r w:rsidR="002F2319" w:rsidRPr="00EA52FA">
        <w:t>care</w:t>
      </w:r>
      <w:r w:rsidR="002F2319">
        <w:t>.</w:t>
      </w:r>
      <w:r w:rsidR="00D37E8D">
        <w:rPr>
          <w:rStyle w:val="normaltextrun"/>
        </w:rPr>
        <w:t xml:space="preserve"> </w:t>
      </w:r>
    </w:p>
    <w:p w14:paraId="08BBF5D8" w14:textId="7FED1A20" w:rsidR="00643319" w:rsidRDefault="00E6774C" w:rsidP="00942F6C">
      <w:pPr>
        <w:pStyle w:val="Normal1"/>
        <w:spacing w:line="480" w:lineRule="auto"/>
        <w:ind w:firstLine="720"/>
        <w:rPr>
          <w:rStyle w:val="normaltextrun"/>
        </w:rPr>
      </w:pPr>
      <w:r>
        <w:rPr>
          <w:rStyle w:val="normaltextrun"/>
        </w:rPr>
        <w:t xml:space="preserve">Carrie </w:t>
      </w:r>
      <w:r w:rsidR="00D37E8D">
        <w:rPr>
          <w:rStyle w:val="normaltextrun"/>
        </w:rPr>
        <w:t xml:space="preserve"> </w:t>
      </w:r>
      <w:r w:rsidR="00C55F60">
        <w:rPr>
          <w:rStyle w:val="normaltextrun"/>
        </w:rPr>
        <w:t xml:space="preserve">has to learn this form of care in order to enter the </w:t>
      </w:r>
      <w:r w:rsidR="00EA52FA">
        <w:rPr>
          <w:rStyle w:val="normaltextrun"/>
        </w:rPr>
        <w:t>mouse house</w:t>
      </w:r>
      <w:r w:rsidR="00C200FF">
        <w:rPr>
          <w:rStyle w:val="normaltextrun"/>
        </w:rPr>
        <w:t>, which involves</w:t>
      </w:r>
      <w:r w:rsidR="00C55F60">
        <w:rPr>
          <w:rStyle w:val="normaltextrun"/>
        </w:rPr>
        <w:t xml:space="preserve"> </w:t>
      </w:r>
      <w:r w:rsidR="001A5A17">
        <w:rPr>
          <w:rStyle w:val="normaltextrun"/>
        </w:rPr>
        <w:t>passing</w:t>
      </w:r>
      <w:r w:rsidR="00C55F60">
        <w:rPr>
          <w:rStyle w:val="normaltextrun"/>
        </w:rPr>
        <w:t xml:space="preserve"> </w:t>
      </w:r>
      <w:r w:rsidR="001A5A17">
        <w:rPr>
          <w:rStyle w:val="normaltextrun"/>
        </w:rPr>
        <w:t xml:space="preserve">correctly </w:t>
      </w:r>
      <w:r w:rsidR="00C55F60">
        <w:rPr>
          <w:rStyle w:val="normaltextrun"/>
        </w:rPr>
        <w:t>through the space of the locker room as well as the</w:t>
      </w:r>
      <w:r w:rsidR="00D37E8D" w:rsidRPr="00B877C7">
        <w:rPr>
          <w:rStyle w:val="normaltextrun"/>
        </w:rPr>
        <w:t xml:space="preserve"> air shower</w:t>
      </w:r>
      <w:r w:rsidR="008A23B4">
        <w:rPr>
          <w:rStyle w:val="normaltextrun"/>
        </w:rPr>
        <w:t xml:space="preserve">. </w:t>
      </w:r>
      <w:r w:rsidR="00C200FF">
        <w:rPr>
          <w:rStyle w:val="normaltextrun"/>
        </w:rPr>
        <w:t>Escorted by</w:t>
      </w:r>
      <w:r w:rsidR="00C55F60">
        <w:rPr>
          <w:rStyle w:val="normaltextrun"/>
        </w:rPr>
        <w:t xml:space="preserve"> </w:t>
      </w:r>
      <w:r w:rsidR="004931F2">
        <w:rPr>
          <w:rStyle w:val="normaltextrun"/>
        </w:rPr>
        <w:t>Evelyn</w:t>
      </w:r>
      <w:r w:rsidR="00C55F60">
        <w:rPr>
          <w:rStyle w:val="normaltextrun"/>
        </w:rPr>
        <w:t>, an animal technician,</w:t>
      </w:r>
      <w:r w:rsidR="008A23B4">
        <w:rPr>
          <w:rStyle w:val="normaltextrun"/>
        </w:rPr>
        <w:t xml:space="preserve"> </w:t>
      </w:r>
      <w:r>
        <w:rPr>
          <w:rStyle w:val="normaltextrun"/>
        </w:rPr>
        <w:t xml:space="preserve">Carrie </w:t>
      </w:r>
      <w:r w:rsidR="008A23B4">
        <w:rPr>
          <w:rStyle w:val="normaltextrun"/>
        </w:rPr>
        <w:t xml:space="preserve"> </w:t>
      </w:r>
      <w:r w:rsidR="00C200FF">
        <w:rPr>
          <w:rStyle w:val="normaltextrun"/>
        </w:rPr>
        <w:t xml:space="preserve">is told </w:t>
      </w:r>
      <w:r w:rsidR="008A23B4">
        <w:rPr>
          <w:rStyle w:val="normaltextrun"/>
        </w:rPr>
        <w:t>that</w:t>
      </w:r>
      <w:r w:rsidR="00D37E8D" w:rsidRPr="00B877C7">
        <w:rPr>
          <w:rStyle w:val="normaltextrun"/>
        </w:rPr>
        <w:t xml:space="preserve"> </w:t>
      </w:r>
      <w:r w:rsidR="00C200FF">
        <w:rPr>
          <w:rStyle w:val="normaltextrun"/>
        </w:rPr>
        <w:t>she can</w:t>
      </w:r>
      <w:r w:rsidR="00D37E8D" w:rsidRPr="00B877C7">
        <w:rPr>
          <w:rStyle w:val="normaltextrun"/>
        </w:rPr>
        <w:t xml:space="preserve"> enter </w:t>
      </w:r>
      <w:r w:rsidR="008A23B4">
        <w:rPr>
          <w:rStyle w:val="normaltextrun"/>
        </w:rPr>
        <w:t xml:space="preserve">the BSU through the air shower </w:t>
      </w:r>
      <w:r w:rsidR="00C200FF">
        <w:rPr>
          <w:rStyle w:val="normaltextrun"/>
        </w:rPr>
        <w:t>with an employee</w:t>
      </w:r>
      <w:r w:rsidR="008A23B4">
        <w:rPr>
          <w:rStyle w:val="normaltextrun"/>
        </w:rPr>
        <w:t>,</w:t>
      </w:r>
      <w:r w:rsidR="00D37E8D" w:rsidRPr="00B877C7">
        <w:rPr>
          <w:rStyle w:val="normaltextrun"/>
        </w:rPr>
        <w:t xml:space="preserve"> but </w:t>
      </w:r>
      <w:r w:rsidR="005B23D7">
        <w:rPr>
          <w:rStyle w:val="normaltextrun"/>
        </w:rPr>
        <w:t xml:space="preserve">that </w:t>
      </w:r>
      <w:r w:rsidR="00D37E8D" w:rsidRPr="00B877C7">
        <w:rPr>
          <w:rStyle w:val="normaltextrun"/>
        </w:rPr>
        <w:t xml:space="preserve">upon leaving </w:t>
      </w:r>
      <w:r w:rsidR="00C200FF">
        <w:rPr>
          <w:rStyle w:val="normaltextrun"/>
        </w:rPr>
        <w:t>she will have to leave through the</w:t>
      </w:r>
      <w:r w:rsidR="008A23B4">
        <w:rPr>
          <w:rStyle w:val="normaltextrun"/>
        </w:rPr>
        <w:t xml:space="preserve"> air </w:t>
      </w:r>
      <w:r w:rsidR="00C55F60">
        <w:rPr>
          <w:rStyle w:val="normaltextrun"/>
        </w:rPr>
        <w:lastRenderedPageBreak/>
        <w:t>sh</w:t>
      </w:r>
      <w:r w:rsidR="008A23B4">
        <w:rPr>
          <w:rStyle w:val="normaltextrun"/>
        </w:rPr>
        <w:t>ower</w:t>
      </w:r>
      <w:r w:rsidR="00EF65DC">
        <w:rPr>
          <w:rStyle w:val="normaltextrun"/>
        </w:rPr>
        <w:t xml:space="preserve"> </w:t>
      </w:r>
      <w:r w:rsidR="00C200FF">
        <w:rPr>
          <w:rStyle w:val="normaltextrun"/>
        </w:rPr>
        <w:t>on her own</w:t>
      </w:r>
      <w:r w:rsidR="00D37E8D" w:rsidRPr="00B877C7">
        <w:rPr>
          <w:rStyle w:val="normaltextrun"/>
        </w:rPr>
        <w:t xml:space="preserve">. </w:t>
      </w:r>
      <w:r w:rsidR="004931F2">
        <w:rPr>
          <w:rStyle w:val="normaltextrun"/>
        </w:rPr>
        <w:t>Evelyn</w:t>
      </w:r>
      <w:r w:rsidR="00C200FF">
        <w:rPr>
          <w:rStyle w:val="normaltextrun"/>
        </w:rPr>
        <w:t xml:space="preserve"> presses</w:t>
      </w:r>
      <w:r w:rsidR="00D37E8D" w:rsidRPr="00B877C7">
        <w:rPr>
          <w:rStyle w:val="normaltextrun"/>
        </w:rPr>
        <w:t xml:space="preserve"> the button for the shower to begin, and air was blown o</w:t>
      </w:r>
      <w:r w:rsidR="00C55F60">
        <w:rPr>
          <w:rStyle w:val="normaltextrun"/>
        </w:rPr>
        <w:t xml:space="preserve">n </w:t>
      </w:r>
      <w:r w:rsidR="00C200FF">
        <w:rPr>
          <w:rStyle w:val="normaltextrun"/>
        </w:rPr>
        <w:t>the two of us</w:t>
      </w:r>
      <w:r w:rsidR="00D37E8D" w:rsidRPr="00B877C7">
        <w:rPr>
          <w:rStyle w:val="normaltextrun"/>
        </w:rPr>
        <w:t xml:space="preserve"> from multiple directions for about 60 seconds. </w:t>
      </w:r>
      <w:r w:rsidR="007701EC">
        <w:rPr>
          <w:rStyle w:val="normaltextrun"/>
        </w:rPr>
        <w:t xml:space="preserve">As </w:t>
      </w:r>
      <w:r w:rsidR="00C200FF">
        <w:rPr>
          <w:rStyle w:val="normaltextrun"/>
        </w:rPr>
        <w:t>they</w:t>
      </w:r>
      <w:r w:rsidR="008619C7">
        <w:rPr>
          <w:rStyle w:val="normaltextrun"/>
        </w:rPr>
        <w:t xml:space="preserve"> enter</w:t>
      </w:r>
      <w:r w:rsidR="00C200FF">
        <w:rPr>
          <w:rStyle w:val="normaltextrun"/>
        </w:rPr>
        <w:t xml:space="preserve"> </w:t>
      </w:r>
      <w:r w:rsidR="00D37E8D" w:rsidRPr="00B877C7">
        <w:rPr>
          <w:rStyle w:val="normaltextrun"/>
        </w:rPr>
        <w:t>the experimental unit</w:t>
      </w:r>
      <w:r w:rsidR="007701EC">
        <w:rPr>
          <w:rStyle w:val="normaltextrun"/>
        </w:rPr>
        <w:t xml:space="preserve"> of the BSU,</w:t>
      </w:r>
      <w:r w:rsidR="00D37E8D" w:rsidRPr="00B877C7">
        <w:rPr>
          <w:rStyle w:val="normaltextrun"/>
        </w:rPr>
        <w:t xml:space="preserve"> </w:t>
      </w:r>
      <w:r>
        <w:rPr>
          <w:rStyle w:val="normaltextrun"/>
        </w:rPr>
        <w:t xml:space="preserve">Carrie </w:t>
      </w:r>
      <w:r w:rsidR="00C200FF">
        <w:rPr>
          <w:rStyle w:val="normaltextrun"/>
        </w:rPr>
        <w:t xml:space="preserve"> asked </w:t>
      </w:r>
      <w:r w:rsidR="00D37E8D">
        <w:rPr>
          <w:rStyle w:val="normaltextrun"/>
        </w:rPr>
        <w:t xml:space="preserve">why </w:t>
      </w:r>
      <w:r w:rsidR="00C200FF">
        <w:rPr>
          <w:rStyle w:val="normaltextrun"/>
        </w:rPr>
        <w:t>they can enter</w:t>
      </w:r>
      <w:r w:rsidR="008A23B4">
        <w:rPr>
          <w:rStyle w:val="normaltextrun"/>
        </w:rPr>
        <w:t xml:space="preserve"> the BSU through the air shower together, but </w:t>
      </w:r>
      <w:r w:rsidR="008619C7">
        <w:rPr>
          <w:rStyle w:val="normaltextrun"/>
        </w:rPr>
        <w:t>have</w:t>
      </w:r>
      <w:r w:rsidR="008A23B4">
        <w:rPr>
          <w:rStyle w:val="normaltextrun"/>
        </w:rPr>
        <w:t xml:space="preserve"> to leave the unit through the air shower alone. </w:t>
      </w:r>
      <w:r w:rsidR="00540149">
        <w:rPr>
          <w:rStyle w:val="normaltextrun"/>
        </w:rPr>
        <w:t>Evelyn</w:t>
      </w:r>
      <w:r w:rsidR="008A23B4">
        <w:rPr>
          <w:rStyle w:val="normaltextrun"/>
        </w:rPr>
        <w:t xml:space="preserve"> </w:t>
      </w:r>
      <w:r w:rsidR="00C200FF">
        <w:rPr>
          <w:rStyle w:val="normaltextrun"/>
        </w:rPr>
        <w:t>responds</w:t>
      </w:r>
      <w:r w:rsidR="008A23B4">
        <w:rPr>
          <w:rStyle w:val="normaltextrun"/>
        </w:rPr>
        <w:t xml:space="preserve"> that they want to make sure any animal pathogens d</w:t>
      </w:r>
      <w:r w:rsidR="008619C7">
        <w:rPr>
          <w:rStyle w:val="normaltextrun"/>
        </w:rPr>
        <w:t>o</w:t>
      </w:r>
      <w:r w:rsidR="008A23B4">
        <w:rPr>
          <w:rStyle w:val="normaltextrun"/>
        </w:rPr>
        <w:t xml:space="preserve"> not get out</w:t>
      </w:r>
      <w:r w:rsidR="00C200FF">
        <w:rPr>
          <w:rStyle w:val="normaltextrun"/>
        </w:rPr>
        <w:t xml:space="preserve"> with us</w:t>
      </w:r>
      <w:r w:rsidR="008A23B4">
        <w:rPr>
          <w:rStyle w:val="normaltextrun"/>
        </w:rPr>
        <w:t>.</w:t>
      </w:r>
      <w:r w:rsidR="00C55F60">
        <w:rPr>
          <w:rStyle w:val="normaltextrun"/>
        </w:rPr>
        <w:t xml:space="preserve"> Where </w:t>
      </w:r>
      <w:r>
        <w:rPr>
          <w:rStyle w:val="normaltextrun"/>
        </w:rPr>
        <w:t xml:space="preserve">Carrie </w:t>
      </w:r>
      <w:r w:rsidR="00C55F60">
        <w:rPr>
          <w:rStyle w:val="normaltextrun"/>
        </w:rPr>
        <w:t xml:space="preserve"> presumed the biosecurity measures were for the </w:t>
      </w:r>
      <w:r w:rsidR="003937F3">
        <w:rPr>
          <w:rStyle w:val="normaltextrun"/>
        </w:rPr>
        <w:t xml:space="preserve">health of the </w:t>
      </w:r>
      <w:r w:rsidR="00C200FF">
        <w:rPr>
          <w:rStyle w:val="normaltextrun"/>
        </w:rPr>
        <w:t xml:space="preserve">mice, she learns </w:t>
      </w:r>
      <w:r w:rsidR="00C55F60">
        <w:rPr>
          <w:rStyle w:val="normaltextrun"/>
        </w:rPr>
        <w:t xml:space="preserve">that airshowers </w:t>
      </w:r>
      <w:r w:rsidR="00C200FF">
        <w:rPr>
          <w:rStyle w:val="normaltextrun"/>
        </w:rPr>
        <w:t>were</w:t>
      </w:r>
      <w:r w:rsidR="00C55F60">
        <w:rPr>
          <w:rStyle w:val="normaltextrun"/>
        </w:rPr>
        <w:t xml:space="preserve"> also there for the </w:t>
      </w:r>
      <w:r w:rsidR="003937F3">
        <w:rPr>
          <w:rStyle w:val="normaltextrun"/>
        </w:rPr>
        <w:t xml:space="preserve">health of the </w:t>
      </w:r>
      <w:r w:rsidR="00C55F60">
        <w:rPr>
          <w:rStyle w:val="normaltextrun"/>
        </w:rPr>
        <w:t>humans.</w:t>
      </w:r>
    </w:p>
    <w:p w14:paraId="2D9940E4" w14:textId="2CDDA9A3" w:rsidR="009800A9" w:rsidRDefault="00D04E47" w:rsidP="00942F6C">
      <w:pPr>
        <w:pStyle w:val="paragraph"/>
        <w:spacing w:line="480" w:lineRule="auto"/>
        <w:ind w:firstLine="720"/>
        <w:textAlignment w:val="baseline"/>
      </w:pPr>
      <w:r>
        <w:t>We generally think that isolating laboratory animals is for the purpose of animal health and standardization</w:t>
      </w:r>
      <w:r w:rsidR="00643319">
        <w:t xml:space="preserve">. </w:t>
      </w:r>
      <w:r>
        <w:t xml:space="preserve">By being more healthy, these animals will be better models </w:t>
      </w:r>
      <w:r w:rsidR="00DC7568">
        <w:t xml:space="preserve">- </w:t>
      </w:r>
      <w:r>
        <w:t>capable of improving the health of human patients</w:t>
      </w:r>
      <w:r w:rsidR="00DC7568">
        <w:t xml:space="preserve"> </w:t>
      </w:r>
      <w:r w:rsidR="00DC7568" w:rsidRPr="00DC7568">
        <w:rPr>
          <w:i/>
        </w:rPr>
        <w:t>downstream</w:t>
      </w:r>
      <w:r>
        <w:t xml:space="preserve">. </w:t>
      </w:r>
      <w:r w:rsidR="00753AAB">
        <w:t>But</w:t>
      </w:r>
      <w:r w:rsidR="008A23B4">
        <w:t xml:space="preserve"> </w:t>
      </w:r>
      <w:r>
        <w:t>the air shower shows how</w:t>
      </w:r>
      <w:r w:rsidR="004931F2">
        <w:t xml:space="preserve"> controlling pathogenic exchange </w:t>
      </w:r>
      <w:r>
        <w:t xml:space="preserve">is also </w:t>
      </w:r>
      <w:r w:rsidR="004931F2">
        <w:t>for the purpose of creating healthy</w:t>
      </w:r>
      <w:r w:rsidR="008A23B4">
        <w:t xml:space="preserve"> caretakers</w:t>
      </w:r>
      <w:r w:rsidR="004931F2">
        <w:t>. Indeed, b</w:t>
      </w:r>
      <w:r w:rsidR="008C0701" w:rsidRPr="00071E21">
        <w:t xml:space="preserve">efore undertaking </w:t>
      </w:r>
      <w:r w:rsidR="00C60E7C">
        <w:t xml:space="preserve">fieldwork </w:t>
      </w:r>
      <w:r w:rsidR="008D2422">
        <w:t xml:space="preserve">in the </w:t>
      </w:r>
      <w:r w:rsidR="008619C7">
        <w:t>animal</w:t>
      </w:r>
      <w:r w:rsidR="008D2422">
        <w:t xml:space="preserve"> house, </w:t>
      </w:r>
      <w:r w:rsidR="00E6774C">
        <w:t xml:space="preserve">Carrie </w:t>
      </w:r>
      <w:r w:rsidR="008A23B4">
        <w:t xml:space="preserve"> </w:t>
      </w:r>
      <w:r w:rsidR="008619C7">
        <w:t>has</w:t>
      </w:r>
      <w:r w:rsidR="008C0701" w:rsidRPr="00071E21">
        <w:t xml:space="preserve"> to have a number of tests taken at occupational health and safety: blood tests, a lung test and an hour-long mask fitting test along with training on how to properly fit a mask. She </w:t>
      </w:r>
      <w:r w:rsidR="008619C7">
        <w:t>is</w:t>
      </w:r>
      <w:r w:rsidR="008C0701" w:rsidRPr="00071E21">
        <w:t xml:space="preserve"> told that occupational health has been slow to address the working co</w:t>
      </w:r>
      <w:r w:rsidR="0013249A">
        <w:t>nditions of animal technicians and</w:t>
      </w:r>
      <w:r w:rsidR="005B23D7">
        <w:t xml:space="preserve"> that</w:t>
      </w:r>
      <w:r w:rsidR="0013249A">
        <w:t xml:space="preserve"> t</w:t>
      </w:r>
      <w:r w:rsidR="008C0701" w:rsidRPr="00071E21">
        <w:t>his has pose</w:t>
      </w:r>
      <w:r w:rsidR="008D2422">
        <w:t xml:space="preserve">d problems for the Institute; </w:t>
      </w:r>
      <w:r w:rsidR="008C0701" w:rsidRPr="00071E21">
        <w:t>a rising number of people in the BSU have developed</w:t>
      </w:r>
      <w:r>
        <w:t xml:space="preserve"> severe animal allergies. Bruce, the head of occupational health, </w:t>
      </w:r>
      <w:r w:rsidR="00FB47E3">
        <w:t>tells</w:t>
      </w:r>
      <w:r w:rsidR="00B3338C">
        <w:t xml:space="preserve"> </w:t>
      </w:r>
      <w:r w:rsidR="00E6774C">
        <w:t xml:space="preserve">Carrie </w:t>
      </w:r>
      <w:r w:rsidR="008C0701" w:rsidRPr="00071E21">
        <w:t xml:space="preserve"> that some of the most senior BSU staff can barely enter the </w:t>
      </w:r>
      <w:r w:rsidR="00B3338C">
        <w:t>animal</w:t>
      </w:r>
      <w:r w:rsidR="008C0701" w:rsidRPr="00071E21">
        <w:t xml:space="preserve"> house</w:t>
      </w:r>
      <w:r w:rsidR="00C60E7C">
        <w:t xml:space="preserve"> anymore</w:t>
      </w:r>
      <w:r w:rsidR="008C0701" w:rsidRPr="00071E21">
        <w:t xml:space="preserve">, as they have developed such severe animal allergies. </w:t>
      </w:r>
      <w:r w:rsidR="004931F2">
        <w:t>Both the laboratory animal and the animal technician need to be cared for</w:t>
      </w:r>
      <w:r w:rsidR="0013249A">
        <w:t xml:space="preserve"> </w:t>
      </w:r>
      <w:r w:rsidR="000C275E">
        <w:t>by</w:t>
      </w:r>
      <w:r w:rsidR="0013249A">
        <w:t xml:space="preserve"> </w:t>
      </w:r>
      <w:r w:rsidR="00C55F60">
        <w:t xml:space="preserve">the institution </w:t>
      </w:r>
      <w:r w:rsidR="00C200FF">
        <w:t>in this context, by</w:t>
      </w:r>
      <w:r w:rsidR="00C55F60">
        <w:t xml:space="preserve"> </w:t>
      </w:r>
      <w:r w:rsidR="00FB47E3">
        <w:t xml:space="preserve">carefully </w:t>
      </w:r>
      <w:r w:rsidR="0013249A">
        <w:t>m</w:t>
      </w:r>
      <w:r w:rsidR="000C275E">
        <w:t>odulat</w:t>
      </w:r>
      <w:r w:rsidR="00C200FF">
        <w:t>ing</w:t>
      </w:r>
      <w:r w:rsidR="0013249A">
        <w:t xml:space="preserve"> </w:t>
      </w:r>
      <w:r w:rsidR="00C200FF">
        <w:t>interspecies</w:t>
      </w:r>
      <w:r w:rsidR="0013249A">
        <w:t xml:space="preserve"> relationship</w:t>
      </w:r>
      <w:r w:rsidR="00C200FF">
        <w:t>s</w:t>
      </w:r>
      <w:r w:rsidR="003937F3">
        <w:t xml:space="preserve"> for the purpose of interspecies health</w:t>
      </w:r>
      <w:r w:rsidR="00C200FF">
        <w:t>. This is required for both species</w:t>
      </w:r>
      <w:r w:rsidR="0013249A">
        <w:t xml:space="preserve"> (</w:t>
      </w:r>
      <w:r w:rsidR="00C200FF">
        <w:t xml:space="preserve">animal </w:t>
      </w:r>
      <w:r w:rsidR="0013249A">
        <w:t xml:space="preserve">technician and animal model) </w:t>
      </w:r>
      <w:r w:rsidR="004931F2">
        <w:t>to care for another</w:t>
      </w:r>
      <w:r w:rsidR="0013249A">
        <w:t xml:space="preserve"> (animal model and downstream human patient)</w:t>
      </w:r>
      <w:r w:rsidR="004931F2">
        <w:t>.</w:t>
      </w:r>
    </w:p>
    <w:p w14:paraId="12A29769" w14:textId="70132BAA" w:rsidR="00F87C8C" w:rsidRDefault="00F87C8C" w:rsidP="00942F6C">
      <w:pPr>
        <w:pStyle w:val="paragraph"/>
        <w:spacing w:line="480" w:lineRule="auto"/>
        <w:ind w:firstLine="720"/>
        <w:textAlignment w:val="baseline"/>
      </w:pPr>
      <w:r>
        <w:t>The effort to</w:t>
      </w:r>
      <w:r w:rsidR="00CF569B">
        <w:t xml:space="preserve"> control pathogenic exchange between humans and animals, for the health of both species, has the unintended consequence of keeping many of the scientists out </w:t>
      </w:r>
      <w:r w:rsidR="00CF569B">
        <w:lastRenderedPageBreak/>
        <w:t>of the BSU</w:t>
      </w:r>
      <w:r w:rsidR="005248DA">
        <w:t xml:space="preserve"> at the Institute</w:t>
      </w:r>
      <w:r w:rsidR="00CF569B">
        <w:t xml:space="preserve">. ‘The shower’ was a continual point of reference in our discussions with </w:t>
      </w:r>
      <w:r w:rsidR="0013249A">
        <w:t xml:space="preserve">scientists, who frequently told us </w:t>
      </w:r>
      <w:r w:rsidR="005248DA">
        <w:t xml:space="preserve">both </w:t>
      </w:r>
      <w:r w:rsidR="00B50F0A">
        <w:t xml:space="preserve">formally </w:t>
      </w:r>
      <w:r w:rsidR="005248DA">
        <w:t xml:space="preserve">in the interviews conducted by </w:t>
      </w:r>
      <w:r w:rsidR="00E6774C">
        <w:t xml:space="preserve">Joanna </w:t>
      </w:r>
      <w:r w:rsidR="00B50F0A">
        <w:t xml:space="preserve">and informally </w:t>
      </w:r>
      <w:r w:rsidR="00D04E47">
        <w:t xml:space="preserve">during participant observations </w:t>
      </w:r>
      <w:r w:rsidR="0013249A">
        <w:t xml:space="preserve">that they would like to see ‘their mice’ </w:t>
      </w:r>
      <w:r w:rsidR="00B50F0A">
        <w:t>a lot more</w:t>
      </w:r>
      <w:r w:rsidR="005248DA">
        <w:t>. However,</w:t>
      </w:r>
      <w:r w:rsidR="0013249A">
        <w:t xml:space="preserve"> </w:t>
      </w:r>
      <w:r w:rsidR="001165A1">
        <w:t>as one scientist put it</w:t>
      </w:r>
      <w:r w:rsidR="00C200FF">
        <w:t>,</w:t>
      </w:r>
      <w:r w:rsidR="001165A1">
        <w:t xml:space="preserve"> </w:t>
      </w:r>
      <w:r w:rsidR="0013249A">
        <w:t xml:space="preserve">they simply </w:t>
      </w:r>
      <w:r w:rsidR="00FB47E3">
        <w:t>do</w:t>
      </w:r>
      <w:r w:rsidR="0013249A">
        <w:t xml:space="preserve"> not have time to ‘take all those showers’</w:t>
      </w:r>
      <w:r w:rsidR="00B50F0A">
        <w:t xml:space="preserve">. </w:t>
      </w:r>
    </w:p>
    <w:p w14:paraId="14BE6878" w14:textId="77FD5AFD" w:rsidR="00CF569B" w:rsidRPr="004931F2" w:rsidRDefault="00A40E43" w:rsidP="00942F6C">
      <w:pPr>
        <w:pStyle w:val="paragraph"/>
        <w:spacing w:line="480" w:lineRule="auto"/>
        <w:ind w:firstLine="720"/>
        <w:textAlignment w:val="baseline"/>
      </w:pPr>
      <w:r>
        <w:t>T</w:t>
      </w:r>
      <w:r w:rsidR="00B50F0A">
        <w:t xml:space="preserve">he problems of physical contact </w:t>
      </w:r>
      <w:r w:rsidR="005248DA">
        <w:t xml:space="preserve">in the context of </w:t>
      </w:r>
      <w:r w:rsidR="002F2319">
        <w:t>biosecurity</w:t>
      </w:r>
      <w:r w:rsidR="005248DA">
        <w:t xml:space="preserve"> </w:t>
      </w:r>
      <w:r w:rsidR="00B50F0A">
        <w:t>ha</w:t>
      </w:r>
      <w:r w:rsidR="005248DA">
        <w:t>s</w:t>
      </w:r>
      <w:r w:rsidR="00B50F0A">
        <w:t xml:space="preserve"> tended to focus on</w:t>
      </w:r>
      <w:r w:rsidR="000C275E">
        <w:t xml:space="preserve"> t</w:t>
      </w:r>
      <w:r w:rsidR="00C200FF">
        <w:t>he ways that infant-</w:t>
      </w:r>
      <w:r w:rsidR="000C275E">
        <w:t xml:space="preserve">maternal attachments </w:t>
      </w:r>
      <w:r w:rsidR="00C200FF">
        <w:t xml:space="preserve">– particularly in laboratory primates - </w:t>
      </w:r>
      <w:r w:rsidR="000C275E">
        <w:t>are interrupted</w:t>
      </w:r>
      <w:r w:rsidR="00B50F0A">
        <w:t xml:space="preserve"> through attachment theory </w:t>
      </w:r>
      <w:r w:rsidR="00B50F0A">
        <w:fldChar w:fldCharType="begin"/>
      </w:r>
      <w:r w:rsidR="000F5D27">
        <w:instrText xml:space="preserve"> ADDIN EN.CITE &lt;EndNote&gt;&lt;Cite&gt;&lt;Author&gt;Kirk&lt;/Author&gt;&lt;Year&gt;2012&lt;/Year&gt;&lt;RecNum&gt;261&lt;/RecNum&gt;&lt;DisplayText&gt;(Kirk 2012a)&lt;/DisplayText&gt;&lt;record&gt;&lt;rec-number&gt;261&lt;/rec-number&gt;&lt;foreign-keys&gt;&lt;key app="EN" db-id="5w90da9wep0950edsesxr9z12sfrrx22zdta" timestamp="1523965760"&gt;261&lt;/key&gt;&lt;/foreign-keys&gt;&lt;ref-type name="Journal Article"&gt;17&lt;/ref-type&gt;&lt;contributors&gt;&lt;authors&gt;&lt;author&gt;Kirk, Robert G. W.&lt;/author&gt;&lt;/authors&gt;&lt;/contributors&gt;&lt;titles&gt;&lt;title&gt;&amp;quot;Life in a germ-free world&amp;quot;: Isolating life from the laboratory animal to the bubble boy&lt;/title&gt;&lt;secondary-title&gt;Bulletin in the History of Medicine&lt;/secondary-title&gt;&lt;/titles&gt;&lt;periodical&gt;&lt;full-title&gt;Bulletin in the History of Medicine&lt;/full-title&gt;&lt;/periodical&gt;&lt;pages&gt;237-275&lt;/pages&gt;&lt;volume&gt;86&lt;/volume&gt;&lt;dates&gt;&lt;year&gt;2012&lt;/year&gt;&lt;/dates&gt;&lt;urls&gt;&lt;/urls&gt;&lt;/record&gt;&lt;/Cite&gt;&lt;/EndNote&gt;</w:instrText>
      </w:r>
      <w:r w:rsidR="00B50F0A">
        <w:fldChar w:fldCharType="separate"/>
      </w:r>
      <w:r w:rsidR="00B50F0A">
        <w:rPr>
          <w:noProof/>
        </w:rPr>
        <w:t>(Kirk 2012a)</w:t>
      </w:r>
      <w:r w:rsidR="00B50F0A">
        <w:fldChar w:fldCharType="end"/>
      </w:r>
      <w:r w:rsidR="00B50F0A">
        <w:t xml:space="preserve">, </w:t>
      </w:r>
      <w:r w:rsidR="005248DA">
        <w:t>and hence on</w:t>
      </w:r>
      <w:r w:rsidR="00FB47E3">
        <w:t xml:space="preserve"> the</w:t>
      </w:r>
      <w:r w:rsidR="005248DA">
        <w:t xml:space="preserve"> </w:t>
      </w:r>
      <w:r>
        <w:t xml:space="preserve">consequences of limited </w:t>
      </w:r>
      <w:r w:rsidR="005248DA">
        <w:t xml:space="preserve">relationships </w:t>
      </w:r>
      <w:r w:rsidR="005248DA" w:rsidRPr="00902C8D">
        <w:rPr>
          <w:i/>
        </w:rPr>
        <w:t>wit</w:t>
      </w:r>
      <w:r w:rsidRPr="00902C8D">
        <w:rPr>
          <w:i/>
        </w:rPr>
        <w:t>hin</w:t>
      </w:r>
      <w:r>
        <w:t xml:space="preserve"> species for</w:t>
      </w:r>
      <w:r w:rsidR="002F2319">
        <w:t xml:space="preserve"> the</w:t>
      </w:r>
      <w:r>
        <w:t xml:space="preserve"> psychological wellbeing</w:t>
      </w:r>
      <w:r w:rsidR="002F2319">
        <w:t xml:space="preserve"> of laboratory animals</w:t>
      </w:r>
      <w:r>
        <w:t>. We</w:t>
      </w:r>
      <w:r w:rsidR="005248DA">
        <w:t xml:space="preserve"> find that </w:t>
      </w:r>
      <w:r>
        <w:t xml:space="preserve">delimited physical contact </w:t>
      </w:r>
      <w:r w:rsidRPr="00902C8D">
        <w:rPr>
          <w:i/>
        </w:rPr>
        <w:t>across</w:t>
      </w:r>
      <w:r>
        <w:t xml:space="preserve"> species</w:t>
      </w:r>
      <w:r w:rsidR="00DB13DA">
        <w:t xml:space="preserve"> </w:t>
      </w:r>
      <w:r w:rsidR="00FB47E3">
        <w:t xml:space="preserve">also </w:t>
      </w:r>
      <w:r w:rsidR="00DB13DA">
        <w:t xml:space="preserve">shapes </w:t>
      </w:r>
      <w:r w:rsidR="000C275E">
        <w:t xml:space="preserve">day to day experiences </w:t>
      </w:r>
      <w:r w:rsidR="00902C8D">
        <w:t>in</w:t>
      </w:r>
      <w:r w:rsidR="000C275E">
        <w:t xml:space="preserve"> producing</w:t>
      </w:r>
      <w:r w:rsidR="00DB13DA">
        <w:t xml:space="preserve"> </w:t>
      </w:r>
      <w:r w:rsidR="00902C8D">
        <w:t>bioscientific</w:t>
      </w:r>
      <w:r w:rsidR="00DB13DA">
        <w:t xml:space="preserve"> knowledge</w:t>
      </w:r>
      <w:r w:rsidR="00FB47E3">
        <w:t>, isolating scientists from the animals that their research is based upon</w:t>
      </w:r>
      <w:r w:rsidR="00DB13DA">
        <w:t>.</w:t>
      </w:r>
      <w:r w:rsidR="002F2319">
        <w:t xml:space="preserve"> </w:t>
      </w:r>
      <w:r w:rsidR="00AD1951">
        <w:t>The scientists are thus unable to engage in the kind of caring relations with their mice that at least some would like.</w:t>
      </w:r>
      <w:r w:rsidR="00EB48FB">
        <w:t xml:space="preserve"> This could be seen as a site of unintended </w:t>
      </w:r>
      <w:r w:rsidR="00EB48FB" w:rsidRPr="00EB48FB">
        <w:rPr>
          <w:i/>
        </w:rPr>
        <w:t>dis</w:t>
      </w:r>
      <w:r w:rsidR="00EB48FB">
        <w:t>-entanglement.</w:t>
      </w:r>
    </w:p>
    <w:p w14:paraId="6692CC45" w14:textId="77777777" w:rsidR="00AA7194" w:rsidRDefault="00AA7194" w:rsidP="00942F6C">
      <w:pPr>
        <w:pStyle w:val="Normal1"/>
        <w:spacing w:line="480" w:lineRule="auto"/>
        <w:rPr>
          <w:b/>
        </w:rPr>
      </w:pPr>
    </w:p>
    <w:p w14:paraId="5D91F2C9" w14:textId="38166411" w:rsidR="009800A9" w:rsidRPr="009800A9" w:rsidRDefault="009800A9" w:rsidP="00942F6C">
      <w:pPr>
        <w:pStyle w:val="Normal1"/>
        <w:spacing w:line="480" w:lineRule="auto"/>
        <w:rPr>
          <w:b/>
        </w:rPr>
      </w:pPr>
      <w:r w:rsidRPr="009800A9">
        <w:rPr>
          <w:b/>
        </w:rPr>
        <w:t>Stress</w:t>
      </w:r>
    </w:p>
    <w:p w14:paraId="435074C6" w14:textId="767F86A7" w:rsidR="00F82480" w:rsidRDefault="00A64366" w:rsidP="00942F6C">
      <w:pPr>
        <w:pStyle w:val="Normal1"/>
        <w:spacing w:line="480" w:lineRule="auto"/>
        <w:ind w:firstLine="720"/>
      </w:pPr>
      <w:r>
        <w:t xml:space="preserve">Stress is another site where the health of </w:t>
      </w:r>
      <w:r w:rsidRPr="00071E21">
        <w:t xml:space="preserve">human </w:t>
      </w:r>
      <w:r>
        <w:t>scientists, animal technicians</w:t>
      </w:r>
      <w:r w:rsidR="00FB47E3">
        <w:t>,</w:t>
      </w:r>
      <w:r>
        <w:t xml:space="preserve"> and laboratory animals </w:t>
      </w:r>
      <w:r w:rsidR="00102881">
        <w:t xml:space="preserve">is </w:t>
      </w:r>
      <w:r>
        <w:t xml:space="preserve">entangled. </w:t>
      </w:r>
      <w:r w:rsidR="00BE357F">
        <w:t xml:space="preserve">Kirk </w:t>
      </w:r>
      <w:r w:rsidR="00FF2880">
        <w:fldChar w:fldCharType="begin"/>
      </w:r>
      <w:r w:rsidR="00FF2880">
        <w:instrText xml:space="preserve"> ADDIN EN.CITE &lt;EndNote&gt;&lt;Cite ExcludeAuth="1"&gt;&lt;Author&gt;Kirk&lt;/Author&gt;&lt;Year&gt;2014&lt;/Year&gt;&lt;RecNum&gt;214&lt;/RecNum&gt;&lt;DisplayText&gt;(2014)&lt;/DisplayText&gt;&lt;record&gt;&lt;rec-number&gt;214&lt;/rec-number&gt;&lt;foreign-keys&gt;&lt;key app="EN" db-id="5w90da9wep0950edsesxr9z12sfrrx22zdta" timestamp="0"&gt;214&lt;/key&gt;&lt;/foreign-keys&gt;&lt;ref-type name="Book Section"&gt;5&lt;/ref-type&gt;&lt;contributors&gt;&lt;authors&gt;&lt;author&gt;Kirk, Robert G.W.&lt;/author&gt;&lt;/authors&gt;&lt;/contributors&gt;&lt;titles&gt;&lt;title&gt;The invention of the &amp;apos;stressed animal&amp;apos; and the development of a science of animal welfare, 1947-86&lt;/title&gt;&lt;secondary-title&gt;Stress, Shock, and Adaptation in the Twentieth Century&lt;/secondary-title&gt;&lt;/titles&gt;&lt;pages&gt;241-263&lt;/pages&gt;&lt;dates&gt;&lt;year&gt;2014&lt;/year&gt;&lt;/dates&gt;&lt;pub-location&gt;Rochester, NY&lt;/pub-location&gt;&lt;publisher&gt;University of Rochester Press&lt;/publisher&gt;&lt;urls&gt;&lt;/urls&gt;&lt;/record&gt;&lt;/Cite&gt;&lt;/EndNote&gt;</w:instrText>
      </w:r>
      <w:r w:rsidR="00FF2880">
        <w:fldChar w:fldCharType="separate"/>
      </w:r>
      <w:r w:rsidR="00FF2880">
        <w:rPr>
          <w:noProof/>
        </w:rPr>
        <w:t>(2014)</w:t>
      </w:r>
      <w:r w:rsidR="00FF2880">
        <w:fldChar w:fldCharType="end"/>
      </w:r>
      <w:r w:rsidR="00FF2880">
        <w:t xml:space="preserve"> </w:t>
      </w:r>
      <w:r w:rsidR="00BE357F">
        <w:t xml:space="preserve">has shown how the idea of ‘stress’ transformed the ethics and eventual regulation of laboratory animal use in British science, expanding the scope of how an animal may suffer beyond physical pain </w:t>
      </w:r>
      <w:r w:rsidR="00F87C8C">
        <w:t xml:space="preserve">-- </w:t>
      </w:r>
      <w:r w:rsidR="00BE357F">
        <w:t>includ</w:t>
      </w:r>
      <w:r w:rsidR="00F87C8C">
        <w:t>ing</w:t>
      </w:r>
      <w:r w:rsidR="00BE357F">
        <w:t xml:space="preserve"> social and mental distress. Building upon ethological knowledge, stress</w:t>
      </w:r>
      <w:r w:rsidR="00891055">
        <w:t xml:space="preserve"> in these studies</w:t>
      </w:r>
      <w:r w:rsidR="00BE357F">
        <w:t xml:space="preserve"> included not only how the animals related to one another in the cage but also how the animals related to the scientists and animal technicians working with them. </w:t>
      </w:r>
      <w:r w:rsidR="00F82480">
        <w:t xml:space="preserve">From </w:t>
      </w:r>
      <w:r w:rsidR="005248DA">
        <w:t>the 1960s</w:t>
      </w:r>
      <w:r w:rsidR="00F82480">
        <w:t xml:space="preserve"> to the </w:t>
      </w:r>
      <w:r w:rsidR="005248DA">
        <w:t>1980s</w:t>
      </w:r>
      <w:r w:rsidR="00902C8D">
        <w:t xml:space="preserve">, the focus shifted </w:t>
      </w:r>
      <w:r w:rsidR="005248DA">
        <w:t xml:space="preserve">from </w:t>
      </w:r>
      <w:r w:rsidR="00902C8D">
        <w:t xml:space="preserve">not only </w:t>
      </w:r>
      <w:r w:rsidR="005248DA">
        <w:t>mitigating animal pain to</w:t>
      </w:r>
      <w:r w:rsidR="00891055">
        <w:t xml:space="preserve"> also</w:t>
      </w:r>
      <w:r w:rsidR="005248DA">
        <w:t xml:space="preserve"> promoting animal </w:t>
      </w:r>
      <w:r w:rsidR="005248DA" w:rsidRPr="005248DA">
        <w:rPr>
          <w:i/>
        </w:rPr>
        <w:t>wellbeing</w:t>
      </w:r>
      <w:r w:rsidR="005248DA">
        <w:t xml:space="preserve"> </w:t>
      </w:r>
      <w:r w:rsidR="005248DA">
        <w:fldChar w:fldCharType="begin"/>
      </w:r>
      <w:r w:rsidR="005248DA">
        <w:instrText xml:space="preserve"> ADDIN EN.CITE &lt;EndNote&gt;&lt;Cite&gt;&lt;Author&gt;Kirk&lt;/Author&gt;&lt;Year&gt;2014&lt;/Year&gt;&lt;RecNum&gt;214&lt;/RecNum&gt;&lt;Suffix&gt;: 251&lt;/Suffix&gt;&lt;DisplayText&gt;(Kirk 2014: 251)&lt;/DisplayText&gt;&lt;record&gt;&lt;rec-number&gt;214&lt;/rec-number&gt;&lt;foreign-keys&gt;&lt;key app="EN" db-id="5w90da9wep0950edsesxr9z12sfrrx22zdta" timestamp="0"&gt;214&lt;/key&gt;&lt;/foreign-keys&gt;&lt;ref-type name="Book Section"&gt;5&lt;/ref-type&gt;&lt;contributors&gt;&lt;authors&gt;&lt;author&gt;Kirk, Robert G.W.&lt;/author&gt;&lt;/authors&gt;&lt;/contributors&gt;&lt;titles&gt;&lt;title&gt;The invention of the &amp;apos;stressed animal&amp;apos; and the development of a science of animal welfare, 1947-86&lt;/title&gt;&lt;secondary-title&gt;Stress, Shock, and Adaptation in the Twentieth Century&lt;/secondary-title&gt;&lt;/titles&gt;&lt;pages&gt;241-263&lt;/pages&gt;&lt;dates&gt;&lt;year&gt;2014&lt;/year&gt;&lt;/dates&gt;&lt;pub-location&gt;Rochester, NY&lt;/pub-location&gt;&lt;publisher&gt;University of Rochester Press&lt;/publisher&gt;&lt;urls&gt;&lt;/urls&gt;&lt;/record&gt;&lt;/Cite&gt;&lt;/EndNote&gt;</w:instrText>
      </w:r>
      <w:r w:rsidR="005248DA">
        <w:fldChar w:fldCharType="separate"/>
      </w:r>
      <w:r w:rsidR="005248DA">
        <w:rPr>
          <w:noProof/>
        </w:rPr>
        <w:t xml:space="preserve">(Kirk 2014: </w:t>
      </w:r>
      <w:r w:rsidR="005248DA">
        <w:rPr>
          <w:noProof/>
        </w:rPr>
        <w:lastRenderedPageBreak/>
        <w:t>251)</w:t>
      </w:r>
      <w:r w:rsidR="005248DA">
        <w:fldChar w:fldCharType="end"/>
      </w:r>
      <w:r w:rsidR="005248DA">
        <w:t xml:space="preserve">. Kirk focuses on how the human </w:t>
      </w:r>
      <w:r w:rsidR="00902C8D">
        <w:t>is imbricated in the production of animal wellbeing</w:t>
      </w:r>
      <w:r w:rsidR="005248DA">
        <w:t xml:space="preserve"> in this context</w:t>
      </w:r>
      <w:r w:rsidR="00F82480">
        <w:t>:</w:t>
      </w:r>
      <w:r w:rsidR="005248DA">
        <w:t xml:space="preserve"> </w:t>
      </w:r>
    </w:p>
    <w:p w14:paraId="74F027C2" w14:textId="44921BF9" w:rsidR="00F82480" w:rsidRDefault="005248DA" w:rsidP="00942F6C">
      <w:pPr>
        <w:pStyle w:val="Normal1"/>
        <w:spacing w:line="480" w:lineRule="auto"/>
        <w:ind w:left="720"/>
      </w:pPr>
      <w:r>
        <w:t>Stress made the physical and social environment determining factors of the physiological state of the laboratory animal under study. Furthermore, stress relocated the human subject within that environment, making the researcher integral to, controller of, and obligated to, the laboratory animals’ well-being</w:t>
      </w:r>
      <w:r w:rsidR="00F82480">
        <w:t>.</w:t>
      </w:r>
      <w:r>
        <w:t xml:space="preserve"> </w:t>
      </w:r>
      <w:r>
        <w:fldChar w:fldCharType="begin"/>
      </w:r>
      <w:r w:rsidR="000D1CB3">
        <w:instrText xml:space="preserve"> ADDIN EN.CITE &lt;EndNote&gt;&lt;Cite&gt;&lt;Author&gt;Kirk&lt;/Author&gt;&lt;Year&gt;2010&lt;/Year&gt;&lt;RecNum&gt;64&lt;/RecNum&gt;&lt;Suffix&gt;: 258&lt;/Suffix&gt;&lt;DisplayText&gt;(Kirk 2010: 258, see also Nelson 2018, 115-116 especially)&lt;/DisplayText&gt;&lt;record&gt;&lt;rec-number&gt;64&lt;/rec-number&gt;&lt;foreign-keys&gt;&lt;key app="EN" db-id="5w90da9wep0950edsesxr9z12sfrrx22zdta" timestamp="0"&gt;64&lt;/key&gt;&lt;/foreign-keys&gt;&lt;ref-type name="Journal Article"&gt;17&lt;/ref-type&gt;&lt;contributors&gt;&lt;authors&gt;&lt;author&gt;Kirk, Robert G.W.&lt;/author&gt;&lt;/authors&gt;&lt;/contributors&gt;&lt;titles&gt;&lt;title&gt;A brave new animal for a brave new world: The British Laboratory Animals Bureau and the constitution of international standards of laboratory animal production and use, circa 1947-1968&lt;/title&gt;&lt;secondary-title&gt;Isis&lt;/secondary-title&gt;&lt;/titles&gt;&lt;pages&gt;62-94&lt;/pages&gt;&lt;volume&gt;101&lt;/volume&gt;&lt;dates&gt;&lt;year&gt;2010&lt;/year&gt;&lt;/dates&gt;&lt;urls&gt;&lt;/urls&gt;&lt;/record&gt;&lt;/Cite&gt;&lt;Cite&gt;&lt;Author&gt;Nelson&lt;/Author&gt;&lt;Year&gt;2018&lt;/Year&gt;&lt;RecNum&gt;249&lt;/RecNum&gt;&lt;Prefix&gt;see also &lt;/Prefix&gt;&lt;Pages&gt;115-116 especially&lt;/Pages&gt;&lt;record&gt;&lt;rec-number&gt;249&lt;/rec-number&gt;&lt;foreign-keys&gt;&lt;key app="EN" db-id="5w90da9wep0950edsesxr9z12sfrrx22zdta" timestamp="0"&gt;249&lt;/key&gt;&lt;/foreign-keys&gt;&lt;ref-type name="Book"&gt;6&lt;/ref-type&gt;&lt;contributors&gt;&lt;authors&gt;&lt;author&gt;Nelson, Nicole C.&lt;/author&gt;&lt;/authors&gt;&lt;/contributors&gt;&lt;titles&gt;&lt;title&gt;Model Behavior: Animal Experiments, Complexity, and the Genetics of Psychiatric Disorders&lt;/title&gt;&lt;/titles&gt;&lt;dates&gt;&lt;year&gt;2018&lt;/year&gt;&lt;/dates&gt;&lt;pub-location&gt;Chicago&lt;/pub-location&gt;&lt;publisher&gt;University of Chicago Press&lt;/publisher&gt;&lt;urls&gt;&lt;/urls&gt;&lt;/record&gt;&lt;/Cite&gt;&lt;/EndNote&gt;</w:instrText>
      </w:r>
      <w:r>
        <w:fldChar w:fldCharType="separate"/>
      </w:r>
      <w:r w:rsidR="000D1CB3">
        <w:rPr>
          <w:noProof/>
        </w:rPr>
        <w:t>(Kirk 2010: 258, see also Nelson 2018, 115-116 especially)</w:t>
      </w:r>
      <w:r>
        <w:fldChar w:fldCharType="end"/>
      </w:r>
    </w:p>
    <w:p w14:paraId="29D27303" w14:textId="6F655BD7" w:rsidR="001165A1" w:rsidRPr="00EB48FB" w:rsidRDefault="00891055" w:rsidP="00942F6C">
      <w:pPr>
        <w:pStyle w:val="Normal1"/>
        <w:spacing w:line="480" w:lineRule="auto"/>
      </w:pPr>
      <w:r>
        <w:t>W</w:t>
      </w:r>
      <w:r w:rsidR="005248DA">
        <w:t xml:space="preserve">e want to emphasize here </w:t>
      </w:r>
      <w:r w:rsidR="007E1A8C">
        <w:t>that</w:t>
      </w:r>
      <w:r w:rsidR="005248DA">
        <w:t xml:space="preserve"> </w:t>
      </w:r>
      <w:r w:rsidR="00B937AC">
        <w:t>model organisms</w:t>
      </w:r>
      <w:r w:rsidR="005248DA">
        <w:t xml:space="preserve"> </w:t>
      </w:r>
      <w:r w:rsidR="00AD1951">
        <w:t>also create</w:t>
      </w:r>
      <w:r w:rsidR="005248DA">
        <w:t xml:space="preserve"> stressors </w:t>
      </w:r>
      <w:r w:rsidR="001D655D">
        <w:t xml:space="preserve">for </w:t>
      </w:r>
      <w:r w:rsidR="005248DA">
        <w:t xml:space="preserve">animal technicians and </w:t>
      </w:r>
      <w:r w:rsidR="00FF2880">
        <w:t>scientists</w:t>
      </w:r>
      <w:r w:rsidR="001D655D">
        <w:t xml:space="preserve"> in ways that shape the</w:t>
      </w:r>
      <w:r w:rsidR="007E1A8C">
        <w:t xml:space="preserve"> latters’</w:t>
      </w:r>
      <w:r w:rsidR="001D655D">
        <w:t xml:space="preserve"> health and wellbeing</w:t>
      </w:r>
      <w:r w:rsidR="00FF2880">
        <w:t>.</w:t>
      </w:r>
      <w:r w:rsidR="00EB48FB">
        <w:t xml:space="preserve"> </w:t>
      </w:r>
    </w:p>
    <w:p w14:paraId="0992F510" w14:textId="77777777" w:rsidR="001165A1" w:rsidRDefault="001165A1" w:rsidP="00942F6C">
      <w:pPr>
        <w:pStyle w:val="Normal1"/>
        <w:spacing w:line="480" w:lineRule="auto"/>
        <w:rPr>
          <w:i/>
        </w:rPr>
      </w:pPr>
    </w:p>
    <w:p w14:paraId="57689F45" w14:textId="47097A5C" w:rsidR="00CF569B" w:rsidRPr="00CF569B" w:rsidRDefault="00CF569B" w:rsidP="00942F6C">
      <w:pPr>
        <w:pStyle w:val="Normal1"/>
        <w:spacing w:line="480" w:lineRule="auto"/>
        <w:rPr>
          <w:i/>
        </w:rPr>
      </w:pPr>
      <w:r w:rsidRPr="00CF569B">
        <w:rPr>
          <w:i/>
        </w:rPr>
        <w:t>Stress in the BSU</w:t>
      </w:r>
    </w:p>
    <w:p w14:paraId="6DABF508" w14:textId="7617F095" w:rsidR="00FF2880" w:rsidRDefault="00E6774C" w:rsidP="00942F6C">
      <w:pPr>
        <w:pStyle w:val="Normal1"/>
        <w:spacing w:line="480" w:lineRule="auto"/>
        <w:ind w:firstLine="720"/>
      </w:pPr>
      <w:r>
        <w:t xml:space="preserve">Carrie </w:t>
      </w:r>
      <w:r w:rsidR="0091476A" w:rsidRPr="00071E21">
        <w:t xml:space="preserve"> is spending the day with </w:t>
      </w:r>
      <w:r w:rsidR="00FF2880">
        <w:t>an</w:t>
      </w:r>
      <w:r w:rsidR="0091476A" w:rsidRPr="00071E21">
        <w:t xml:space="preserve"> animal </w:t>
      </w:r>
      <w:r w:rsidR="00FF2880">
        <w:t xml:space="preserve">technician, Janet, who has </w:t>
      </w:r>
      <w:r w:rsidR="0091476A" w:rsidRPr="00071E21">
        <w:t>done thi</w:t>
      </w:r>
      <w:r w:rsidR="00FF2880">
        <w:t xml:space="preserve">s type of work for </w:t>
      </w:r>
      <w:r w:rsidR="0091476A" w:rsidRPr="00071E21">
        <w:t xml:space="preserve">about 35 years.  Janet starts by </w:t>
      </w:r>
      <w:r w:rsidR="00DB13DA">
        <w:t>giving some</w:t>
      </w:r>
      <w:r w:rsidR="0091476A" w:rsidRPr="00071E21">
        <w:t xml:space="preserve"> background to </w:t>
      </w:r>
      <w:r w:rsidR="00DB13DA">
        <w:t>her work</w:t>
      </w:r>
      <w:r w:rsidR="0091476A" w:rsidRPr="00071E21">
        <w:t xml:space="preserve"> for the day.  The </w:t>
      </w:r>
      <w:r w:rsidR="00F82480">
        <w:t xml:space="preserve">Balb C </w:t>
      </w:r>
      <w:r w:rsidR="0091476A" w:rsidRPr="00071E21">
        <w:t xml:space="preserve">mice that she looks </w:t>
      </w:r>
      <w:r w:rsidR="00902C8D">
        <w:t xml:space="preserve">after in the animal house are </w:t>
      </w:r>
      <w:r w:rsidR="00F82480">
        <w:t xml:space="preserve">destined for use in </w:t>
      </w:r>
      <w:r w:rsidR="00902C8D">
        <w:t xml:space="preserve">one of the </w:t>
      </w:r>
      <w:r w:rsidR="001F5D95" w:rsidRPr="00071E21">
        <w:t>lab</w:t>
      </w:r>
      <w:r w:rsidR="001F5D95">
        <w:t>orator</w:t>
      </w:r>
      <w:r w:rsidR="00902C8D">
        <w:t xml:space="preserve">ies </w:t>
      </w:r>
      <w:r w:rsidR="00FB47E3">
        <w:t>in</w:t>
      </w:r>
      <w:r w:rsidR="00902C8D">
        <w:t xml:space="preserve"> the Institute</w:t>
      </w:r>
      <w:r w:rsidR="00FB47E3">
        <w:t>, which focuses on</w:t>
      </w:r>
      <w:r w:rsidR="0091476A" w:rsidRPr="00071E21">
        <w:t xml:space="preserve"> questions of a</w:t>
      </w:r>
      <w:r w:rsidR="00DB13DA">
        <w:t>geing and immunity</w:t>
      </w:r>
      <w:r w:rsidR="00FB47E3">
        <w:t>.</w:t>
      </w:r>
      <w:r w:rsidR="001F5D95">
        <w:t xml:space="preserve"> </w:t>
      </w:r>
      <w:r w:rsidR="00F82480">
        <w:t xml:space="preserve"> </w:t>
      </w:r>
      <w:r w:rsidR="0091476A" w:rsidRPr="00071E21">
        <w:t>Janet exp</w:t>
      </w:r>
      <w:r w:rsidR="00DB13DA">
        <w:t>lains that the problem with Balb</w:t>
      </w:r>
      <w:r w:rsidR="0091476A" w:rsidRPr="00071E21">
        <w:t xml:space="preserve"> C mice is that males of this strain cannot be aged because they fight too much, even with </w:t>
      </w:r>
      <w:r w:rsidR="00DB13DA">
        <w:t>litter mates</w:t>
      </w:r>
      <w:r w:rsidR="005B23D7">
        <w:t>,</w:t>
      </w:r>
      <w:r w:rsidR="00DB13DA">
        <w:t xml:space="preserve"> so aged male Balb</w:t>
      </w:r>
      <w:r w:rsidR="0091476A" w:rsidRPr="00071E21">
        <w:t xml:space="preserve"> C mice would have to be housed alone. Housing mice for up to three years alone in a cage </w:t>
      </w:r>
      <w:r w:rsidR="005B23D7">
        <w:t>was</w:t>
      </w:r>
      <w:r w:rsidR="005B23D7" w:rsidRPr="00071E21">
        <w:t xml:space="preserve"> </w:t>
      </w:r>
      <w:r w:rsidR="0091476A" w:rsidRPr="00071E21">
        <w:t>not something that the Institute considered ethical, the implication being that mice need community</w:t>
      </w:r>
      <w:r w:rsidR="00FF2880">
        <w:t xml:space="preserve"> or they will become excessively stressed</w:t>
      </w:r>
      <w:r w:rsidR="0091476A" w:rsidRPr="00071E21">
        <w:t>.  So the lab, in conjunction with the BSU, d</w:t>
      </w:r>
      <w:r w:rsidR="00DB13DA">
        <w:t>ecided to try to age female Balb</w:t>
      </w:r>
      <w:r w:rsidR="0091476A" w:rsidRPr="00071E21">
        <w:t xml:space="preserve"> C mice, </w:t>
      </w:r>
      <w:r w:rsidR="00FF2880">
        <w:t xml:space="preserve">who are considered quite docile, </w:t>
      </w:r>
      <w:r w:rsidR="0091476A" w:rsidRPr="00071E21">
        <w:t>very unlikely to fight</w:t>
      </w:r>
      <w:r w:rsidR="00FB47E3">
        <w:t>,</w:t>
      </w:r>
      <w:r w:rsidR="0091476A" w:rsidRPr="00071E21">
        <w:t xml:space="preserve"> and </w:t>
      </w:r>
      <w:r w:rsidR="00F82480">
        <w:t>thus</w:t>
      </w:r>
      <w:r w:rsidR="00F82480" w:rsidRPr="00071E21">
        <w:t xml:space="preserve"> </w:t>
      </w:r>
      <w:r w:rsidR="0091476A" w:rsidRPr="00071E21">
        <w:t xml:space="preserve">can be </w:t>
      </w:r>
      <w:r w:rsidR="00F82480">
        <w:t>housed</w:t>
      </w:r>
      <w:r w:rsidR="00F82480" w:rsidRPr="00071E21">
        <w:t xml:space="preserve"> </w:t>
      </w:r>
      <w:r w:rsidR="00F82480">
        <w:t>together</w:t>
      </w:r>
      <w:r w:rsidR="0091476A" w:rsidRPr="00071E21">
        <w:t xml:space="preserve">.  This was the first time that females of this strain had been aged by the </w:t>
      </w:r>
      <w:r w:rsidR="008619C7">
        <w:t>animal</w:t>
      </w:r>
      <w:r w:rsidR="0091476A" w:rsidRPr="00071E21">
        <w:t xml:space="preserve"> house, and Janet says that it has been a b</w:t>
      </w:r>
      <w:r w:rsidR="00FF2880">
        <w:t xml:space="preserve">ig learning process for them.  </w:t>
      </w:r>
    </w:p>
    <w:p w14:paraId="759A5F8E" w14:textId="5C1E1C5D" w:rsidR="00FF2880" w:rsidRPr="00071E21" w:rsidRDefault="00F82480" w:rsidP="00942F6C">
      <w:pPr>
        <w:pStyle w:val="Normal1"/>
        <w:spacing w:line="480" w:lineRule="auto"/>
        <w:ind w:firstLine="720"/>
      </w:pPr>
      <w:r>
        <w:lastRenderedPageBreak/>
        <w:t>For example, once they started ageing Balb C mice, the</w:t>
      </w:r>
      <w:r w:rsidRPr="00071E21">
        <w:t xml:space="preserve"> </w:t>
      </w:r>
      <w:r w:rsidR="00FF2880" w:rsidRPr="00071E21">
        <w:t>technicians began finding bloody discharge in the bedding. The technicians became very concerned and called the vet</w:t>
      </w:r>
      <w:r>
        <w:t>erinarian</w:t>
      </w:r>
      <w:r w:rsidR="00FF2880" w:rsidRPr="00071E21">
        <w:t xml:space="preserve">s in. </w:t>
      </w:r>
      <w:r>
        <w:t xml:space="preserve"> By performing autopsies on these mice after they died, </w:t>
      </w:r>
      <w:r w:rsidR="00FF2880" w:rsidRPr="00071E21">
        <w:t xml:space="preserve">the veterinarians realised that </w:t>
      </w:r>
      <w:r>
        <w:t>they had developed ovarian and liver cancers in their old age</w:t>
      </w:r>
      <w:r w:rsidR="00FF2880" w:rsidRPr="00071E21">
        <w:t xml:space="preserve">. </w:t>
      </w:r>
      <w:r>
        <w:t>Since</w:t>
      </w:r>
      <w:r w:rsidR="00FF2880" w:rsidRPr="00071E21">
        <w:t xml:space="preserve"> the</w:t>
      </w:r>
      <w:r>
        <w:t xml:space="preserve"> veterinarians</w:t>
      </w:r>
      <w:r w:rsidR="00FF2880" w:rsidRPr="00071E21">
        <w:t xml:space="preserve"> did not believe that the mice were experiencing any pain or suffering from the tumours, the research could continue. </w:t>
      </w:r>
      <w:r>
        <w:t xml:space="preserve">Nevertheless, </w:t>
      </w:r>
      <w:r w:rsidR="00FF2880">
        <w:t>the</w:t>
      </w:r>
      <w:r w:rsidR="0091476A" w:rsidRPr="00071E21">
        <w:t xml:space="preserve"> technicians began to check the cages every day</w:t>
      </w:r>
      <w:r w:rsidR="00FF2880">
        <w:t xml:space="preserve"> to ensure the health of the mice</w:t>
      </w:r>
      <w:r w:rsidR="0091476A" w:rsidRPr="00071E21">
        <w:t xml:space="preserve">. </w:t>
      </w:r>
      <w:r w:rsidR="00DB13DA">
        <w:t>Balb</w:t>
      </w:r>
      <w:r w:rsidR="0091476A" w:rsidRPr="00071E21">
        <w:t xml:space="preserve"> C mice are fragile</w:t>
      </w:r>
      <w:r w:rsidR="005B23D7">
        <w:t>,</w:t>
      </w:r>
      <w:r>
        <w:t xml:space="preserve"> howe</w:t>
      </w:r>
      <w:r w:rsidR="002F2319">
        <w:t>v</w:t>
      </w:r>
      <w:r>
        <w:t>er,</w:t>
      </w:r>
      <w:r w:rsidR="0091476A" w:rsidRPr="00071E21">
        <w:t xml:space="preserve"> and this level of surveillance </w:t>
      </w:r>
      <w:r>
        <w:t>proved to be excessive:</w:t>
      </w:r>
      <w:r w:rsidRPr="00071E21">
        <w:t xml:space="preserve"> </w:t>
      </w:r>
      <w:r w:rsidR="0091476A" w:rsidRPr="00071E21">
        <w:t xml:space="preserve">too </w:t>
      </w:r>
      <w:r w:rsidR="0091476A" w:rsidRPr="00FF2880">
        <w:rPr>
          <w:i/>
        </w:rPr>
        <w:t>stressful</w:t>
      </w:r>
      <w:r w:rsidR="0091476A" w:rsidRPr="00071E21">
        <w:t xml:space="preserve"> for the animals. </w:t>
      </w:r>
      <w:r>
        <w:t xml:space="preserve"> Modifying their technique of care,</w:t>
      </w:r>
      <w:r w:rsidR="0091476A" w:rsidRPr="00071E21">
        <w:t xml:space="preserve"> the </w:t>
      </w:r>
      <w:r w:rsidR="00DB13DA">
        <w:t>technicians</w:t>
      </w:r>
      <w:r>
        <w:t xml:space="preserve"> now</w:t>
      </w:r>
      <w:r w:rsidR="0091476A" w:rsidRPr="00071E21">
        <w:t xml:space="preserve"> check the cages one time per week.  </w:t>
      </w:r>
    </w:p>
    <w:p w14:paraId="3BF95F22" w14:textId="2B42B88A" w:rsidR="0091476A" w:rsidRPr="00071E21" w:rsidRDefault="0091476A" w:rsidP="00942F6C">
      <w:pPr>
        <w:pStyle w:val="Normal1"/>
        <w:spacing w:line="480" w:lineRule="auto"/>
        <w:ind w:firstLine="720"/>
      </w:pPr>
      <w:r w:rsidRPr="00071E21">
        <w:t>Janet start</w:t>
      </w:r>
      <w:r w:rsidR="003937F3">
        <w:t>s</w:t>
      </w:r>
      <w:r w:rsidR="00F82480">
        <w:t xml:space="preserve"> these weekly checks</w:t>
      </w:r>
      <w:r w:rsidRPr="00071E21">
        <w:t xml:space="preserve"> by organising the cages according to age, starting with the oldest ones first.  All of the cages with older mice </w:t>
      </w:r>
      <w:r w:rsidR="00F82480">
        <w:t>are marked with</w:t>
      </w:r>
      <w:r w:rsidR="00F82480" w:rsidRPr="00071E21">
        <w:t xml:space="preserve"> </w:t>
      </w:r>
      <w:r w:rsidRPr="00071E21">
        <w:t>a red tag stating, 'ageing illness, bloody discharge'. Janet puts eight cages on the trolley, and brings the mice close to the hood. She turns off the lig</w:t>
      </w:r>
      <w:r w:rsidR="00DB13DA">
        <w:t>ht on the hood</w:t>
      </w:r>
      <w:r w:rsidR="00F82480">
        <w:t xml:space="preserve"> so as not to </w:t>
      </w:r>
      <w:r w:rsidR="00A149D2">
        <w:t>disturb the quite anxious</w:t>
      </w:r>
      <w:r w:rsidR="00DB13DA">
        <w:t xml:space="preserve"> Balb</w:t>
      </w:r>
      <w:r w:rsidRPr="00071E21">
        <w:t xml:space="preserve"> C. Janet </w:t>
      </w:r>
      <w:r w:rsidR="00A149D2">
        <w:t>further explains this precaution, saying</w:t>
      </w:r>
      <w:r w:rsidRPr="00071E21">
        <w:t>, “because they’re albino, it just feels like they should not have light directly on them.”</w:t>
      </w:r>
      <w:r w:rsidR="00C470D3">
        <w:t xml:space="preserve"> She </w:t>
      </w:r>
      <w:r w:rsidRPr="00071E21">
        <w:t xml:space="preserve">puts </w:t>
      </w:r>
      <w:r w:rsidR="00EE30D8">
        <w:t>one cage under the hood,</w:t>
      </w:r>
      <w:r w:rsidRPr="00071E21">
        <w:t xml:space="preserve"> and looks at the mice</w:t>
      </w:r>
      <w:r w:rsidR="00EE30D8">
        <w:t xml:space="preserve"> in the cage</w:t>
      </w:r>
      <w:r w:rsidRPr="00071E21">
        <w:t>, watching their ga</w:t>
      </w:r>
      <w:r w:rsidR="00DB13DA">
        <w:t>it and how they are moving.  One at a time, she</w:t>
      </w:r>
      <w:r w:rsidRPr="00071E21">
        <w:t xml:space="preserve"> sc</w:t>
      </w:r>
      <w:r w:rsidR="003937F3">
        <w:t>r</w:t>
      </w:r>
      <w:r w:rsidRPr="00071E21">
        <w:t xml:space="preserve">uffs </w:t>
      </w:r>
      <w:r w:rsidR="00A149D2">
        <w:t>each</w:t>
      </w:r>
      <w:r w:rsidR="00A149D2" w:rsidRPr="00071E21">
        <w:t xml:space="preserve"> </w:t>
      </w:r>
      <w:r w:rsidRPr="00071E21">
        <w:t xml:space="preserve">mouse to look at </w:t>
      </w:r>
      <w:r w:rsidR="00DB13DA">
        <w:t>her</w:t>
      </w:r>
      <w:r w:rsidRPr="00071E21">
        <w:t xml:space="preserve"> underside, palpates </w:t>
      </w:r>
      <w:r w:rsidR="00A149D2">
        <w:t>her</w:t>
      </w:r>
      <w:r w:rsidR="00A149D2" w:rsidRPr="00071E21">
        <w:t xml:space="preserve"> </w:t>
      </w:r>
      <w:r w:rsidRPr="00071E21">
        <w:t>stomach</w:t>
      </w:r>
      <w:r w:rsidR="00DB13DA">
        <w:t xml:space="preserve"> to check</w:t>
      </w:r>
      <w:r w:rsidRPr="00071E21">
        <w:t xml:space="preserve"> for any hardness, and then looks at </w:t>
      </w:r>
      <w:r w:rsidR="00DB13DA">
        <w:t>her</w:t>
      </w:r>
      <w:r w:rsidRPr="00071E21">
        <w:t xml:space="preserve"> teeth. Janet watches the mouse move around the cage, and holds the mouse in her hand to see how she comes off in order to assess strength. If Janet notices anything wrong with a mouse she takes note</w:t>
      </w:r>
      <w:r w:rsidR="00EE30D8">
        <w:t xml:space="preserve"> and contacts her line manager to decide on required next steps</w:t>
      </w:r>
      <w:r w:rsidRPr="00071E21">
        <w:t xml:space="preserve">. </w:t>
      </w:r>
      <w:r w:rsidR="00EE30D8">
        <w:t xml:space="preserve">In one instance, </w:t>
      </w:r>
      <w:r w:rsidR="00E6774C">
        <w:t xml:space="preserve">Carrie </w:t>
      </w:r>
      <w:r w:rsidR="00EE30D8">
        <w:t xml:space="preserve"> sees Janet and her line manager decide to call upon one of the two full time veterinarians, who will determine whether or not a mouse is suffering to the point where it should be killed</w:t>
      </w:r>
      <w:r w:rsidR="00AD1951">
        <w:t xml:space="preserve"> in accord with UK regulations</w:t>
      </w:r>
      <w:r w:rsidR="00EE30D8">
        <w:t xml:space="preserve">. </w:t>
      </w:r>
    </w:p>
    <w:p w14:paraId="4307F740" w14:textId="707112F7" w:rsidR="001D41B7" w:rsidRDefault="00646D1B" w:rsidP="00942F6C">
      <w:pPr>
        <w:pStyle w:val="Normal1"/>
        <w:spacing w:line="480" w:lineRule="auto"/>
        <w:ind w:firstLine="720"/>
      </w:pPr>
      <w:r>
        <w:lastRenderedPageBreak/>
        <w:t>Janet is</w:t>
      </w:r>
      <w:r w:rsidR="00902C8D">
        <w:t xml:space="preserve"> </w:t>
      </w:r>
      <w:r w:rsidR="0091476A" w:rsidRPr="00071E21">
        <w:rPr>
          <w:i/>
        </w:rPr>
        <w:t>affected</w:t>
      </w:r>
      <w:r w:rsidR="0091476A" w:rsidRPr="00071E21">
        <w:t xml:space="preserve"> by the mice’s predicament.  </w:t>
      </w:r>
      <w:r w:rsidR="00E6774C">
        <w:t xml:space="preserve">Carrie </w:t>
      </w:r>
      <w:r w:rsidR="0091476A" w:rsidRPr="00071E21">
        <w:t xml:space="preserve"> asks Janet what happens if the </w:t>
      </w:r>
      <w:r w:rsidR="00DB13DA">
        <w:t>technicians</w:t>
      </w:r>
      <w:r w:rsidR="0091476A" w:rsidRPr="00071E21">
        <w:t xml:space="preserve"> and </w:t>
      </w:r>
      <w:r w:rsidR="00DB13DA">
        <w:t>veterinarian</w:t>
      </w:r>
      <w:r w:rsidR="0091476A" w:rsidRPr="00071E21">
        <w:t xml:space="preserve"> feel </w:t>
      </w:r>
      <w:r w:rsidR="00DB13DA">
        <w:t>an aged Balb</w:t>
      </w:r>
      <w:r w:rsidR="00C470D3">
        <w:t xml:space="preserve"> C mouse</w:t>
      </w:r>
      <w:r w:rsidR="0091476A" w:rsidRPr="00071E21">
        <w:t xml:space="preserve"> simply will not make it to be two years old, and thereby will not able to be used in the ageing research. Janet replies that there is one mouse that she thinks will die before two years</w:t>
      </w:r>
      <w:r w:rsidR="00A149D2">
        <w:t>, and she adds that t</w:t>
      </w:r>
      <w:r w:rsidR="0091476A" w:rsidRPr="00071E21">
        <w:t xml:space="preserve">here are times when the lab is told by the BSU that they will just have to do something different because the mice will not live to two years. The lab will try to do whatever they can with the tissue from those mice. Janet continues that it is hard to see a mouse who is starting to die, and who won’t quite make it to an experiment. “To have lived in these cages for two or more years, which must be </w:t>
      </w:r>
      <w:r w:rsidR="0091476A" w:rsidRPr="005E700E">
        <w:rPr>
          <w:i/>
        </w:rPr>
        <w:t>boring</w:t>
      </w:r>
      <w:r w:rsidR="0091476A" w:rsidRPr="00071E21">
        <w:t xml:space="preserve"> for the mice, and then to not quite make it to the study, it is really sad.”</w:t>
      </w:r>
      <w:r w:rsidR="00966A38">
        <w:t xml:space="preserve"> </w:t>
      </w:r>
    </w:p>
    <w:p w14:paraId="02BEB7E5" w14:textId="16E51DEC" w:rsidR="0091476A" w:rsidRDefault="00966A38" w:rsidP="00942F6C">
      <w:pPr>
        <w:pStyle w:val="Normal1"/>
        <w:spacing w:line="480" w:lineRule="auto"/>
        <w:ind w:firstLine="720"/>
      </w:pPr>
      <w:r>
        <w:t xml:space="preserve">Stress </w:t>
      </w:r>
      <w:r w:rsidR="009A596F">
        <w:t xml:space="preserve">is being enacted </w:t>
      </w:r>
      <w:r w:rsidR="00AD1951">
        <w:t>in multiple ways</w:t>
      </w:r>
      <w:r w:rsidR="001D41B7">
        <w:t xml:space="preserve"> within these interspecies relations. T</w:t>
      </w:r>
      <w:r>
        <w:t xml:space="preserve">he physical body </w:t>
      </w:r>
      <w:r w:rsidR="00AD1951">
        <w:t xml:space="preserve">of the mouse is </w:t>
      </w:r>
      <w:r>
        <w:t xml:space="preserve">stressed by age and the emotional body </w:t>
      </w:r>
      <w:r w:rsidR="00AD1951">
        <w:t xml:space="preserve">of the </w:t>
      </w:r>
      <w:r w:rsidR="009A596F">
        <w:t>m</w:t>
      </w:r>
      <w:r w:rsidR="00AD1951">
        <w:t xml:space="preserve">ouse is </w:t>
      </w:r>
      <w:r>
        <w:t>st</w:t>
      </w:r>
      <w:r w:rsidR="00AD1951">
        <w:t xml:space="preserve">ressed by the boredom of living, </w:t>
      </w:r>
      <w:r>
        <w:t>for a very long time</w:t>
      </w:r>
      <w:r w:rsidR="00AD1951">
        <w:t>,</w:t>
      </w:r>
      <w:r>
        <w:t xml:space="preserve"> in a small cage. Both these stressors affected Janet, which in turn creates an </w:t>
      </w:r>
      <w:r w:rsidR="00AD1951">
        <w:t xml:space="preserve">everday form of </w:t>
      </w:r>
      <w:r w:rsidR="001D41B7">
        <w:t>work</w:t>
      </w:r>
      <w:r w:rsidR="001165A1">
        <w:t>-</w:t>
      </w:r>
      <w:r w:rsidR="001D41B7">
        <w:t>place</w:t>
      </w:r>
      <w:r w:rsidR="001165A1">
        <w:t xml:space="preserve"> </w:t>
      </w:r>
      <w:r w:rsidR="00AD1951">
        <w:t>stress</w:t>
      </w:r>
      <w:r>
        <w:t xml:space="preserve">. </w:t>
      </w:r>
      <w:r w:rsidR="00AD1951">
        <w:t xml:space="preserve">For </w:t>
      </w:r>
      <w:r w:rsidR="00E6774C">
        <w:t xml:space="preserve">Carrie </w:t>
      </w:r>
      <w:r>
        <w:t xml:space="preserve"> </w:t>
      </w:r>
      <w:r w:rsidR="00AD1951">
        <w:t xml:space="preserve">this stress appears palatable, </w:t>
      </w:r>
      <w:r>
        <w:t xml:space="preserve">as Janet talks </w:t>
      </w:r>
      <w:r w:rsidR="00AD1951">
        <w:t xml:space="preserve">throughout the day </w:t>
      </w:r>
      <w:r>
        <w:t>about the research she is doing</w:t>
      </w:r>
      <w:r w:rsidR="00AD1951">
        <w:t>,</w:t>
      </w:r>
      <w:r>
        <w:t xml:space="preserve"> in her own time</w:t>
      </w:r>
      <w:r w:rsidR="00AD1951">
        <w:t>,</w:t>
      </w:r>
      <w:r>
        <w:t xml:space="preserve"> to provide more interesting and stimulating treats for ‘her mice’</w:t>
      </w:r>
      <w:r w:rsidR="00EB48FB">
        <w:t xml:space="preserve"> </w:t>
      </w:r>
      <w:r w:rsidR="001D41B7">
        <w:t>to help alleviate</w:t>
      </w:r>
      <w:r w:rsidR="00EB48FB">
        <w:t xml:space="preserve"> their</w:t>
      </w:r>
      <w:r w:rsidR="001D41B7">
        <w:t xml:space="preserve"> boredom</w:t>
      </w:r>
      <w:r>
        <w:t>.</w:t>
      </w:r>
      <w:r w:rsidR="00AD1951">
        <w:t xml:space="preserve"> Like Claire Stacy’s </w:t>
      </w:r>
      <w:r w:rsidR="00AD1951">
        <w:fldChar w:fldCharType="begin"/>
      </w:r>
      <w:r w:rsidR="00AD1951">
        <w:instrText xml:space="preserve"> ADDIN EN.CITE &lt;EndNote&gt;&lt;Cite ExcludeAuth="1"&gt;&lt;Author&gt;Stacey&lt;/Author&gt;&lt;Year&gt;2011&lt;/Year&gt;&lt;RecNum&gt;277&lt;/RecNum&gt;&lt;DisplayText&gt;(2011)&lt;/DisplayText&gt;&lt;record&gt;&lt;rec-number&gt;277&lt;/rec-number&gt;&lt;foreign-keys&gt;&lt;key app="EN" db-id="5w90da9wep0950edsesxr9z12sfrrx22zdta" timestamp="1527424270"&gt;277&lt;/key&gt;&lt;/foreign-keys&gt;&lt;ref-type name="Book"&gt;6&lt;/ref-type&gt;&lt;contributors&gt;&lt;authors&gt;&lt;author&gt;Stacey, Claire L.&lt;/author&gt;&lt;/authors&gt;&lt;/contributors&gt;&lt;titles&gt;&lt;title&gt;The Caring Self: The Work experiences of Home Care Aides&lt;/title&gt;&lt;/titles&gt;&lt;dates&gt;&lt;year&gt;2011&lt;/year&gt;&lt;/dates&gt;&lt;pub-location&gt;Ithaca, NY&lt;/pub-location&gt;&lt;publisher&gt;Corenell University Press&lt;/publisher&gt;&lt;urls&gt;&lt;/urls&gt;&lt;/record&gt;&lt;/Cite&gt;&lt;/EndNote&gt;</w:instrText>
      </w:r>
      <w:r w:rsidR="00AD1951">
        <w:fldChar w:fldCharType="separate"/>
      </w:r>
      <w:r w:rsidR="00AD1951">
        <w:rPr>
          <w:noProof/>
        </w:rPr>
        <w:t>(2011)</w:t>
      </w:r>
      <w:r w:rsidR="00AD1951">
        <w:fldChar w:fldCharType="end"/>
      </w:r>
      <w:r w:rsidR="00AD1951">
        <w:t xml:space="preserve"> and Elena Buch’s  </w:t>
      </w:r>
      <w:r w:rsidR="00AD1951">
        <w:fldChar w:fldCharType="begin"/>
      </w:r>
      <w:r w:rsidR="00A95AF8">
        <w:instrText xml:space="preserve"> ADDIN EN.CITE &lt;EndNote&gt;&lt;Cite ExcludeAuth="1"&gt;&lt;Author&gt;Buch&lt;/Author&gt;&lt;Year&gt;2013&lt;/Year&gt;&lt;RecNum&gt;271&lt;/RecNum&gt;&lt;DisplayText&gt;(2013)&lt;/DisplayText&gt;&lt;record&gt;&lt;rec-number&gt;271&lt;/rec-number&gt;&lt;foreign-keys&gt;&lt;key app="EN" db-id="5w90da9wep0950edsesxr9z12sfrrx22zdta" timestamp="1527417197"&gt;271&lt;/key&gt;&lt;/foreign-keys&gt;&lt;ref-type name="Journal Article"&gt;17&lt;/ref-type&gt;&lt;contributors&gt;&lt;authors&gt;&lt;author&gt;Buch, Elana D.&lt;/author&gt;&lt;/authors&gt;&lt;/contributors&gt;&lt;titles&gt;&lt;title&gt;Senses of care: Embodying inequality and sustaining personhood in the home care of older adults in Chicago&lt;/title&gt;&lt;secondary-title&gt;American Ethnologist&lt;/secondary-title&gt;&lt;/titles&gt;&lt;periodical&gt;&lt;full-title&gt;American Ethnologist&lt;/full-title&gt;&lt;/periodical&gt;&lt;pages&gt;637-650&lt;/pages&gt;&lt;volume&gt;40&lt;/volume&gt;&lt;number&gt;4&lt;/number&gt;&lt;dates&gt;&lt;year&gt;2013&lt;/year&gt;&lt;/dates&gt;&lt;urls&gt;&lt;/urls&gt;&lt;/record&gt;&lt;/Cite&gt;&lt;/EndNote&gt;</w:instrText>
      </w:r>
      <w:r w:rsidR="00AD1951">
        <w:fldChar w:fldCharType="separate"/>
      </w:r>
      <w:r w:rsidR="00A95AF8">
        <w:rPr>
          <w:noProof/>
        </w:rPr>
        <w:t>(2013)</w:t>
      </w:r>
      <w:r w:rsidR="00AD1951">
        <w:fldChar w:fldCharType="end"/>
      </w:r>
      <w:r w:rsidR="00AD1951">
        <w:t xml:space="preserve"> findings with human care givers, we find that animal technicians “contribute to their own exploitation” by taking on additional and unpaid work in order to attend to their affective ties with their mice.</w:t>
      </w:r>
    </w:p>
    <w:p w14:paraId="128F4745" w14:textId="11D147DD" w:rsidR="00BE5BE1" w:rsidRDefault="00891055" w:rsidP="00942F6C">
      <w:pPr>
        <w:pStyle w:val="Normal1"/>
        <w:spacing w:line="480" w:lineRule="auto"/>
        <w:ind w:firstLine="720"/>
      </w:pPr>
      <w:r>
        <w:t>While much of a</w:t>
      </w:r>
      <w:r w:rsidR="00C470D3" w:rsidRPr="009C509A">
        <w:t xml:space="preserve">nimal technicians’ </w:t>
      </w:r>
      <w:r w:rsidR="00DB13DA">
        <w:t xml:space="preserve">care </w:t>
      </w:r>
      <w:r w:rsidR="00C470D3" w:rsidRPr="009C509A">
        <w:t>work is physical labour</w:t>
      </w:r>
      <w:r>
        <w:t xml:space="preserve"> -- i</w:t>
      </w:r>
      <w:r w:rsidR="00C470D3" w:rsidRPr="009C509A">
        <w:t>t is physically hard to be on one’s feet, to bend up and down repeatedly to get and lift cages, to</w:t>
      </w:r>
      <w:r w:rsidR="00FB47E3">
        <w:t xml:space="preserve"> fit one’s body within the hood</w:t>
      </w:r>
      <w:r w:rsidR="00C470D3" w:rsidRPr="009C509A">
        <w:t xml:space="preserve"> </w:t>
      </w:r>
      <w:r w:rsidR="00C470D3" w:rsidRPr="00EE30D8">
        <w:t>all day long</w:t>
      </w:r>
      <w:r>
        <w:t xml:space="preserve"> --</w:t>
      </w:r>
      <w:r w:rsidR="00C470D3">
        <w:t xml:space="preserve"> animal technicians</w:t>
      </w:r>
      <w:r w:rsidR="005B23D7">
        <w:t>’</w:t>
      </w:r>
      <w:r w:rsidR="00C470D3">
        <w:t xml:space="preserve"> work also </w:t>
      </w:r>
      <w:r>
        <w:t xml:space="preserve">entails </w:t>
      </w:r>
      <w:r w:rsidR="00DB13DA">
        <w:t>emotional labour</w:t>
      </w:r>
      <w:r w:rsidR="00C470D3">
        <w:t>. It is emotionally hard to work with ‘stressed animals’ – mice whose strain is prone to be anxious, who are in a small cage for as long as a mouse can be made to live, and who have cancers as a result. And this creates stress for the animal technicians.</w:t>
      </w:r>
      <w:r w:rsidR="00AD7C92">
        <w:t xml:space="preserve"> The animal technician is the </w:t>
      </w:r>
      <w:r w:rsidR="00DB13DA">
        <w:lastRenderedPageBreak/>
        <w:t>“</w:t>
      </w:r>
      <w:r w:rsidR="00AD7C92">
        <w:t>controller</w:t>
      </w:r>
      <w:r w:rsidR="00DB13DA">
        <w:t xml:space="preserve">” </w:t>
      </w:r>
      <w:r w:rsidR="00DB13DA">
        <w:fldChar w:fldCharType="begin"/>
      </w:r>
      <w:r w:rsidR="00DB13DA">
        <w:instrText xml:space="preserve"> ADDIN EN.CITE &lt;EndNote&gt;&lt;Cite&gt;&lt;Author&gt;Kirk&lt;/Author&gt;&lt;Year&gt;2014&lt;/Year&gt;&lt;RecNum&gt;214&lt;/RecNum&gt;&lt;DisplayText&gt;(Kirk 2014)&lt;/DisplayText&gt;&lt;record&gt;&lt;rec-number&gt;214&lt;/rec-number&gt;&lt;foreign-keys&gt;&lt;key app="EN" db-id="5w90da9wep0950edsesxr9z12sfrrx22zdta" timestamp="0"&gt;214&lt;/key&gt;&lt;/foreign-keys&gt;&lt;ref-type name="Book Section"&gt;5&lt;/ref-type&gt;&lt;contributors&gt;&lt;authors&gt;&lt;author&gt;Kirk, Robert G.W.&lt;/author&gt;&lt;/authors&gt;&lt;/contributors&gt;&lt;titles&gt;&lt;title&gt;The invention of the &amp;apos;stressed animal&amp;apos; and the development of a science of animal welfare, 1947-86&lt;/title&gt;&lt;secondary-title&gt;Stress, Shock, and Adaptation in the Twentieth Century&lt;/secondary-title&gt;&lt;/titles&gt;&lt;pages&gt;241-263&lt;/pages&gt;&lt;dates&gt;&lt;year&gt;2014&lt;/year&gt;&lt;/dates&gt;&lt;pub-location&gt;Rochester, NY&lt;/pub-location&gt;&lt;publisher&gt;University of Rochester Press&lt;/publisher&gt;&lt;urls&gt;&lt;/urls&gt;&lt;/record&gt;&lt;/Cite&gt;&lt;/EndNote&gt;</w:instrText>
      </w:r>
      <w:r w:rsidR="00DB13DA">
        <w:fldChar w:fldCharType="separate"/>
      </w:r>
      <w:r w:rsidR="00DB13DA">
        <w:rPr>
          <w:noProof/>
        </w:rPr>
        <w:t>(Kirk 2014)</w:t>
      </w:r>
      <w:r w:rsidR="00DB13DA">
        <w:fldChar w:fldCharType="end"/>
      </w:r>
      <w:r w:rsidR="00AD7C92">
        <w:t xml:space="preserve"> of the laboratory animal’s wellbeing, </w:t>
      </w:r>
      <w:r w:rsidR="00AD1951">
        <w:t xml:space="preserve">but this is </w:t>
      </w:r>
      <w:r>
        <w:t xml:space="preserve">a form of entanglement that </w:t>
      </w:r>
      <w:r w:rsidR="00AD1951">
        <w:t xml:space="preserve">also </w:t>
      </w:r>
      <w:r>
        <w:t xml:space="preserve">causes emotional, physical and psychic stress </w:t>
      </w:r>
      <w:r w:rsidR="00AD1951">
        <w:t xml:space="preserve">for </w:t>
      </w:r>
      <w:r>
        <w:t>the caregivers</w:t>
      </w:r>
      <w:r w:rsidR="00DB13DA">
        <w:t>. S</w:t>
      </w:r>
      <w:r w:rsidR="00AD7C92">
        <w:t xml:space="preserve">tress and wellbeing are </w:t>
      </w:r>
      <w:r>
        <w:t xml:space="preserve">here </w:t>
      </w:r>
      <w:r w:rsidR="00AD7C92">
        <w:t xml:space="preserve">relationally produced across species. </w:t>
      </w:r>
      <w:r w:rsidR="00BE5BE1" w:rsidRPr="00071E21">
        <w:t xml:space="preserve"> </w:t>
      </w:r>
    </w:p>
    <w:p w14:paraId="33F77BB6" w14:textId="77777777" w:rsidR="001165A1" w:rsidRPr="00071E21" w:rsidRDefault="001165A1" w:rsidP="00942F6C">
      <w:pPr>
        <w:pStyle w:val="Normal1"/>
        <w:spacing w:line="480" w:lineRule="auto"/>
        <w:ind w:firstLine="720"/>
      </w:pPr>
    </w:p>
    <w:p w14:paraId="16CF68FE" w14:textId="5648DFE8" w:rsidR="00344B6A" w:rsidRPr="00344B6A" w:rsidRDefault="00BE5BE1" w:rsidP="00942F6C">
      <w:pPr>
        <w:spacing w:line="480" w:lineRule="auto"/>
        <w:outlineLvl w:val="0"/>
        <w:rPr>
          <w:rFonts w:eastAsia="Calibri"/>
          <w:i/>
        </w:rPr>
      </w:pPr>
      <w:r>
        <w:rPr>
          <w:rFonts w:eastAsia="Calibri"/>
          <w:i/>
        </w:rPr>
        <w:t>Stress at the bench</w:t>
      </w:r>
    </w:p>
    <w:p w14:paraId="61E8B862" w14:textId="694962F9" w:rsidR="006F79B8" w:rsidRDefault="00BE5BE1" w:rsidP="00942F6C">
      <w:pPr>
        <w:spacing w:line="480" w:lineRule="auto"/>
        <w:rPr>
          <w:rFonts w:eastAsia="Calibri"/>
        </w:rPr>
      </w:pPr>
      <w:r>
        <w:rPr>
          <w:rFonts w:eastAsia="Calibri"/>
        </w:rPr>
        <w:tab/>
      </w:r>
      <w:r w:rsidR="00C470D3">
        <w:rPr>
          <w:rFonts w:eastAsia="Calibri"/>
        </w:rPr>
        <w:t xml:space="preserve">Doing </w:t>
      </w:r>
      <w:r w:rsidR="00B90F03">
        <w:rPr>
          <w:rFonts w:eastAsia="Calibri"/>
        </w:rPr>
        <w:t xml:space="preserve">bench </w:t>
      </w:r>
      <w:r w:rsidR="00C470D3">
        <w:rPr>
          <w:rFonts w:eastAsia="Calibri"/>
        </w:rPr>
        <w:t>science</w:t>
      </w:r>
      <w:r>
        <w:rPr>
          <w:rFonts w:eastAsia="Calibri"/>
        </w:rPr>
        <w:t xml:space="preserve"> is </w:t>
      </w:r>
      <w:r w:rsidR="00B90F03">
        <w:rPr>
          <w:rFonts w:eastAsia="Calibri"/>
        </w:rPr>
        <w:t xml:space="preserve">perceived by many scientists as </w:t>
      </w:r>
      <w:r>
        <w:rPr>
          <w:rFonts w:eastAsia="Calibri"/>
        </w:rPr>
        <w:t>stressful</w:t>
      </w:r>
      <w:r w:rsidR="001E7B08">
        <w:rPr>
          <w:rFonts w:eastAsia="Calibri"/>
        </w:rPr>
        <w:t xml:space="preserve">. </w:t>
      </w:r>
      <w:r w:rsidR="001E7B08" w:rsidRPr="00071E21">
        <w:rPr>
          <w:rFonts w:eastAsia="Calibri"/>
        </w:rPr>
        <w:t xml:space="preserve">In all the interviews conducted by </w:t>
      </w:r>
      <w:r w:rsidR="00E6774C">
        <w:rPr>
          <w:rFonts w:eastAsia="Calibri"/>
        </w:rPr>
        <w:t xml:space="preserve">Joanna </w:t>
      </w:r>
      <w:r w:rsidR="001E7B08" w:rsidRPr="00071E21">
        <w:rPr>
          <w:rFonts w:eastAsia="Calibri"/>
        </w:rPr>
        <w:t xml:space="preserve">- with scientists at different moments in their scientific careers - the </w:t>
      </w:r>
      <w:r w:rsidR="00B90F03">
        <w:rPr>
          <w:rFonts w:eastAsia="Calibri"/>
        </w:rPr>
        <w:t>stress</w:t>
      </w:r>
      <w:r w:rsidR="001D41B7">
        <w:rPr>
          <w:rFonts w:eastAsia="Calibri"/>
        </w:rPr>
        <w:t>ful</w:t>
      </w:r>
      <w:r w:rsidR="00B90F03">
        <w:rPr>
          <w:rFonts w:eastAsia="Calibri"/>
        </w:rPr>
        <w:t xml:space="preserve"> </w:t>
      </w:r>
      <w:r w:rsidR="001E7B08" w:rsidRPr="00071E21">
        <w:rPr>
          <w:rFonts w:eastAsia="Calibri"/>
        </w:rPr>
        <w:t>demands of being a scientist were articulated</w:t>
      </w:r>
      <w:r w:rsidR="00B90F03">
        <w:rPr>
          <w:rFonts w:eastAsia="Calibri"/>
        </w:rPr>
        <w:t xml:space="preserve"> </w:t>
      </w:r>
      <w:r w:rsidR="00DB13DA">
        <w:rPr>
          <w:rFonts w:eastAsia="Calibri"/>
        </w:rPr>
        <w:t xml:space="preserve">as </w:t>
      </w:r>
      <w:r w:rsidR="001E7B08" w:rsidRPr="00071E21">
        <w:rPr>
          <w:rFonts w:eastAsia="Calibri"/>
        </w:rPr>
        <w:t>something that need</w:t>
      </w:r>
      <w:r w:rsidR="00B90F03">
        <w:rPr>
          <w:rFonts w:eastAsia="Calibri"/>
        </w:rPr>
        <w:t>ed</w:t>
      </w:r>
      <w:r w:rsidR="001E7B08" w:rsidRPr="00071E21">
        <w:rPr>
          <w:rFonts w:eastAsia="Calibri"/>
        </w:rPr>
        <w:t xml:space="preserve"> to be ‘managed’.</w:t>
      </w:r>
      <w:r w:rsidR="00C470D3">
        <w:rPr>
          <w:rFonts w:eastAsia="Calibri"/>
        </w:rPr>
        <w:t xml:space="preserve"> </w:t>
      </w:r>
      <w:r w:rsidR="000F1538">
        <w:rPr>
          <w:rFonts w:eastAsia="Calibri"/>
        </w:rPr>
        <w:t xml:space="preserve"> </w:t>
      </w:r>
      <w:r w:rsidR="00B90F03">
        <w:rPr>
          <w:rFonts w:eastAsia="Calibri"/>
        </w:rPr>
        <w:t>S</w:t>
      </w:r>
      <w:r w:rsidR="00AD7C92">
        <w:rPr>
          <w:rFonts w:eastAsia="Calibri"/>
        </w:rPr>
        <w:t xml:space="preserve">tressors </w:t>
      </w:r>
      <w:r w:rsidR="006F79B8">
        <w:rPr>
          <w:rFonts w:eastAsia="Calibri"/>
        </w:rPr>
        <w:t xml:space="preserve">were </w:t>
      </w:r>
      <w:r w:rsidR="005644B6">
        <w:rPr>
          <w:rFonts w:eastAsia="Calibri"/>
        </w:rPr>
        <w:t xml:space="preserve">rather </w:t>
      </w:r>
      <w:r w:rsidR="006F79B8">
        <w:rPr>
          <w:rFonts w:eastAsia="Calibri"/>
        </w:rPr>
        <w:t xml:space="preserve">expectedly </w:t>
      </w:r>
      <w:r w:rsidR="00BB1E1C">
        <w:rPr>
          <w:rFonts w:eastAsia="Calibri"/>
        </w:rPr>
        <w:t xml:space="preserve">connected to </w:t>
      </w:r>
      <w:r w:rsidR="00AD7C92">
        <w:rPr>
          <w:rFonts w:eastAsia="Calibri"/>
        </w:rPr>
        <w:t xml:space="preserve">funding and publishing cycles </w:t>
      </w:r>
      <w:r w:rsidR="006F79B8">
        <w:rPr>
          <w:rFonts w:eastAsia="Calibri"/>
        </w:rPr>
        <w:t>and the problem of ‘failure’</w:t>
      </w:r>
      <w:r w:rsidR="005644B6">
        <w:rPr>
          <w:rFonts w:eastAsia="Calibri"/>
        </w:rPr>
        <w:t>, particularly failed experiments. B</w:t>
      </w:r>
      <w:r w:rsidR="00B90F03">
        <w:rPr>
          <w:rFonts w:eastAsia="Calibri"/>
        </w:rPr>
        <w:t>ut</w:t>
      </w:r>
      <w:r w:rsidR="00BB1E1C">
        <w:rPr>
          <w:rFonts w:eastAsia="Calibri"/>
        </w:rPr>
        <w:t xml:space="preserve"> what emerged in our data</w:t>
      </w:r>
      <w:r w:rsidR="005644B6">
        <w:rPr>
          <w:rFonts w:eastAsia="Calibri"/>
        </w:rPr>
        <w:t xml:space="preserve">, </w:t>
      </w:r>
      <w:r w:rsidR="006F79B8">
        <w:rPr>
          <w:rFonts w:eastAsia="Calibri"/>
        </w:rPr>
        <w:t xml:space="preserve">and </w:t>
      </w:r>
      <w:r w:rsidR="005644B6">
        <w:rPr>
          <w:rFonts w:eastAsia="Calibri"/>
        </w:rPr>
        <w:t>what we focus on here,</w:t>
      </w:r>
      <w:r w:rsidR="006F79B8">
        <w:rPr>
          <w:rFonts w:eastAsia="Calibri"/>
        </w:rPr>
        <w:t xml:space="preserve"> </w:t>
      </w:r>
      <w:r w:rsidR="00BB1E1C">
        <w:rPr>
          <w:rFonts w:eastAsia="Calibri"/>
        </w:rPr>
        <w:t>is</w:t>
      </w:r>
      <w:r w:rsidR="00AD7C92">
        <w:rPr>
          <w:rFonts w:eastAsia="Calibri"/>
        </w:rPr>
        <w:t xml:space="preserve"> how the life and disease cycles of model organisms </w:t>
      </w:r>
      <w:r w:rsidR="00BB1E1C">
        <w:rPr>
          <w:rFonts w:eastAsia="Calibri"/>
        </w:rPr>
        <w:t>and the demands of an experiment make specifi</w:t>
      </w:r>
      <w:r w:rsidR="006F79B8">
        <w:rPr>
          <w:rFonts w:eastAsia="Calibri"/>
        </w:rPr>
        <w:t>c kinds of demands on scientists</w:t>
      </w:r>
      <w:r w:rsidR="00BB1E1C">
        <w:rPr>
          <w:rFonts w:eastAsia="Calibri"/>
        </w:rPr>
        <w:t xml:space="preserve">.  </w:t>
      </w:r>
      <w:r w:rsidR="00BB1E1C">
        <w:rPr>
          <w:rFonts w:eastAsia="Calibri"/>
        </w:rPr>
        <w:tab/>
      </w:r>
    </w:p>
    <w:p w14:paraId="0D61613F" w14:textId="0BF7ED20" w:rsidR="00113603" w:rsidRPr="00B10D3C" w:rsidRDefault="00344B6A" w:rsidP="00B10D3C">
      <w:pPr>
        <w:spacing w:line="480" w:lineRule="auto"/>
        <w:ind w:firstLine="720"/>
        <w:rPr>
          <w:rFonts w:cs="Arial"/>
          <w:color w:val="1A1A1A"/>
        </w:rPr>
      </w:pPr>
      <w:r w:rsidRPr="00071E21">
        <w:rPr>
          <w:rFonts w:eastAsia="Calibri"/>
        </w:rPr>
        <w:t>Jake</w:t>
      </w:r>
      <w:r w:rsidR="00102881">
        <w:rPr>
          <w:rFonts w:eastAsia="Calibri"/>
        </w:rPr>
        <w:t xml:space="preserve"> is</w:t>
      </w:r>
      <w:r w:rsidRPr="00071E21">
        <w:rPr>
          <w:rFonts w:eastAsia="Calibri"/>
        </w:rPr>
        <w:t xml:space="preserve"> a PhD student </w:t>
      </w:r>
      <w:r w:rsidR="00102881">
        <w:rPr>
          <w:rFonts w:eastAsia="Calibri"/>
        </w:rPr>
        <w:t xml:space="preserve">and </w:t>
      </w:r>
      <w:r w:rsidR="00543785">
        <w:rPr>
          <w:rFonts w:eastAsia="Calibri"/>
        </w:rPr>
        <w:t xml:space="preserve">is </w:t>
      </w:r>
      <w:r w:rsidRPr="00071E21">
        <w:rPr>
          <w:rFonts w:eastAsia="Calibri"/>
        </w:rPr>
        <w:t>in the process of becoming a scientist</w:t>
      </w:r>
      <w:r w:rsidR="00773F33">
        <w:rPr>
          <w:rFonts w:eastAsia="Calibri"/>
        </w:rPr>
        <w:t>. When shadowing J</w:t>
      </w:r>
      <w:r w:rsidR="00A524CA">
        <w:rPr>
          <w:rFonts w:eastAsia="Calibri"/>
        </w:rPr>
        <w:t>ake</w:t>
      </w:r>
      <w:r w:rsidR="00B10D3C">
        <w:rPr>
          <w:rFonts w:eastAsia="Calibri"/>
        </w:rPr>
        <w:t>,</w:t>
      </w:r>
      <w:r w:rsidR="00A524CA">
        <w:rPr>
          <w:rFonts w:eastAsia="Calibri"/>
        </w:rPr>
        <w:t xml:space="preserve"> he appeared incredibly confident and adept.  On one occasion </w:t>
      </w:r>
      <w:r w:rsidR="00E6774C">
        <w:rPr>
          <w:rFonts w:eastAsia="Calibri"/>
        </w:rPr>
        <w:t xml:space="preserve">Joanna </w:t>
      </w:r>
      <w:r w:rsidR="00EB48FB">
        <w:rPr>
          <w:rFonts w:eastAsia="Calibri"/>
        </w:rPr>
        <w:t>was observing him work</w:t>
      </w:r>
      <w:r w:rsidR="00A524CA">
        <w:rPr>
          <w:rFonts w:eastAsia="Calibri"/>
        </w:rPr>
        <w:t xml:space="preserve"> with gravid worms, with the aim of making a cohort of </w:t>
      </w:r>
      <w:r w:rsidR="001E39E0">
        <w:rPr>
          <w:rFonts w:eastAsia="Calibri"/>
        </w:rPr>
        <w:t xml:space="preserve">aged </w:t>
      </w:r>
      <w:r w:rsidR="00A524CA">
        <w:rPr>
          <w:rFonts w:eastAsia="Calibri"/>
        </w:rPr>
        <w:t xml:space="preserve">worms from his RNA libraries. </w:t>
      </w:r>
      <w:r w:rsidR="008C2F4E">
        <w:rPr>
          <w:rFonts w:cs="Arial"/>
          <w:color w:val="1A1A1A"/>
        </w:rPr>
        <w:t>The worms come from a particular strain bred to be sterile at 25 degrees centigrade. Jake</w:t>
      </w:r>
      <w:r w:rsidR="00A524CA">
        <w:rPr>
          <w:rFonts w:cs="Arial"/>
          <w:color w:val="1A1A1A"/>
        </w:rPr>
        <w:t xml:space="preserve"> </w:t>
      </w:r>
      <w:r w:rsidR="008C2F4E">
        <w:rPr>
          <w:rFonts w:cs="Arial"/>
          <w:color w:val="1A1A1A"/>
        </w:rPr>
        <w:t>gets a plate of worms from</w:t>
      </w:r>
      <w:r w:rsidR="00A524CA">
        <w:rPr>
          <w:rFonts w:cs="Arial"/>
          <w:color w:val="1A1A1A"/>
        </w:rPr>
        <w:t xml:space="preserve"> the incubator</w:t>
      </w:r>
      <w:r w:rsidR="006F79B8">
        <w:rPr>
          <w:rFonts w:cs="Arial"/>
          <w:color w:val="1A1A1A"/>
        </w:rPr>
        <w:t>,</w:t>
      </w:r>
      <w:r w:rsidR="00A524CA">
        <w:rPr>
          <w:rFonts w:cs="Arial"/>
          <w:color w:val="1A1A1A"/>
        </w:rPr>
        <w:t xml:space="preserve"> which keeps the worms at a steady </w:t>
      </w:r>
      <w:r w:rsidR="006F79B8">
        <w:rPr>
          <w:rFonts w:cs="Arial"/>
          <w:color w:val="1A1A1A"/>
        </w:rPr>
        <w:t xml:space="preserve">temperature, </w:t>
      </w:r>
      <w:r w:rsidR="008C2F4E">
        <w:rPr>
          <w:rFonts w:cs="Arial"/>
          <w:color w:val="1A1A1A"/>
        </w:rPr>
        <w:t xml:space="preserve">and takes </w:t>
      </w:r>
      <w:r w:rsidR="00A524CA">
        <w:rPr>
          <w:rFonts w:cs="Arial"/>
          <w:color w:val="1A1A1A"/>
        </w:rPr>
        <w:t xml:space="preserve">them </w:t>
      </w:r>
      <w:r w:rsidR="008C2F4E">
        <w:rPr>
          <w:rFonts w:cs="Arial"/>
          <w:color w:val="1A1A1A"/>
        </w:rPr>
        <w:t>to</w:t>
      </w:r>
      <w:r w:rsidR="00A524CA">
        <w:rPr>
          <w:rFonts w:cs="Arial"/>
          <w:color w:val="1A1A1A"/>
        </w:rPr>
        <w:t xml:space="preserve"> the bench beside his microscope. </w:t>
      </w:r>
      <w:r w:rsidR="008C2F4E">
        <w:rPr>
          <w:rFonts w:cs="Arial"/>
          <w:color w:val="1A1A1A"/>
        </w:rPr>
        <w:t>He notes that he</w:t>
      </w:r>
      <w:r w:rsidR="00280B84">
        <w:rPr>
          <w:rFonts w:cs="Arial"/>
          <w:color w:val="1A1A1A"/>
        </w:rPr>
        <w:t xml:space="preserve"> </w:t>
      </w:r>
      <w:r w:rsidR="00945720">
        <w:rPr>
          <w:rFonts w:cs="Arial"/>
          <w:color w:val="1A1A1A"/>
        </w:rPr>
        <w:t>is please</w:t>
      </w:r>
      <w:r w:rsidR="00BB1E1C">
        <w:rPr>
          <w:rFonts w:cs="Arial"/>
          <w:color w:val="1A1A1A"/>
        </w:rPr>
        <w:t>d</w:t>
      </w:r>
      <w:r w:rsidR="00945720">
        <w:rPr>
          <w:rFonts w:cs="Arial"/>
          <w:color w:val="1A1A1A"/>
        </w:rPr>
        <w:t xml:space="preserve"> because the</w:t>
      </w:r>
      <w:r w:rsidR="00BB1E1C">
        <w:rPr>
          <w:rFonts w:cs="Arial"/>
          <w:color w:val="1A1A1A"/>
        </w:rPr>
        <w:t xml:space="preserve"> </w:t>
      </w:r>
      <w:r w:rsidR="00945720">
        <w:rPr>
          <w:rFonts w:cs="Arial"/>
          <w:color w:val="1A1A1A"/>
        </w:rPr>
        <w:t xml:space="preserve">worms have </w:t>
      </w:r>
      <w:r w:rsidR="00BB1E1C">
        <w:rPr>
          <w:rFonts w:cs="Arial"/>
          <w:color w:val="1A1A1A"/>
        </w:rPr>
        <w:t xml:space="preserve">reproduced well in the incubaror and on the </w:t>
      </w:r>
      <w:r w:rsidR="008C2F4E">
        <w:rPr>
          <w:rFonts w:cs="Arial"/>
          <w:color w:val="1A1A1A"/>
        </w:rPr>
        <w:t>food he has given them;</w:t>
      </w:r>
      <w:r w:rsidR="00BB1E1C">
        <w:rPr>
          <w:rFonts w:cs="Arial"/>
          <w:color w:val="1A1A1A"/>
        </w:rPr>
        <w:t xml:space="preserve"> his care of the worms has </w:t>
      </w:r>
      <w:r w:rsidR="00AF15FA">
        <w:rPr>
          <w:rFonts w:cs="Arial"/>
          <w:color w:val="1A1A1A"/>
        </w:rPr>
        <w:t>‘</w:t>
      </w:r>
      <w:r w:rsidR="00BB1E1C">
        <w:rPr>
          <w:rFonts w:cs="Arial"/>
          <w:color w:val="1A1A1A"/>
        </w:rPr>
        <w:t>worked</w:t>
      </w:r>
      <w:r w:rsidR="00AF15FA">
        <w:rPr>
          <w:rFonts w:cs="Arial"/>
          <w:color w:val="1A1A1A"/>
        </w:rPr>
        <w:t>’</w:t>
      </w:r>
      <w:r w:rsidR="00945720">
        <w:rPr>
          <w:rFonts w:cs="Arial"/>
          <w:color w:val="1A1A1A"/>
        </w:rPr>
        <w:t xml:space="preserve">.  </w:t>
      </w:r>
      <w:r w:rsidR="008C2F4E">
        <w:rPr>
          <w:rFonts w:cs="Arial"/>
          <w:color w:val="1A1A1A"/>
        </w:rPr>
        <w:t>Jake</w:t>
      </w:r>
      <w:r w:rsidR="00945720">
        <w:rPr>
          <w:rFonts w:cs="Arial"/>
          <w:color w:val="1A1A1A"/>
        </w:rPr>
        <w:t xml:space="preserve"> </w:t>
      </w:r>
      <w:r w:rsidR="00BB1E1C">
        <w:rPr>
          <w:rFonts w:cs="Arial"/>
          <w:color w:val="1A1A1A"/>
        </w:rPr>
        <w:t xml:space="preserve">tells </w:t>
      </w:r>
      <w:r w:rsidR="00E6774C">
        <w:rPr>
          <w:rFonts w:cs="Arial"/>
          <w:color w:val="1A1A1A"/>
        </w:rPr>
        <w:t xml:space="preserve">Joanna </w:t>
      </w:r>
      <w:r w:rsidR="00BB1E1C">
        <w:rPr>
          <w:rFonts w:cs="Arial"/>
          <w:color w:val="1A1A1A"/>
        </w:rPr>
        <w:t>that</w:t>
      </w:r>
      <w:r w:rsidR="00280B84">
        <w:rPr>
          <w:rFonts w:cs="Arial"/>
          <w:color w:val="1A1A1A"/>
        </w:rPr>
        <w:t xml:space="preserve"> he is</w:t>
      </w:r>
      <w:r w:rsidR="00A524CA">
        <w:rPr>
          <w:rFonts w:cs="Arial"/>
          <w:color w:val="1A1A1A"/>
        </w:rPr>
        <w:t xml:space="preserve"> going to dissolve the worms in sodium hypochlorite</w:t>
      </w:r>
      <w:r w:rsidR="008C2F4E">
        <w:rPr>
          <w:rFonts w:cs="Arial"/>
          <w:color w:val="1A1A1A"/>
        </w:rPr>
        <w:t xml:space="preserve">, </w:t>
      </w:r>
      <w:r w:rsidR="00B10D3C">
        <w:rPr>
          <w:rFonts w:cs="Arial"/>
          <w:color w:val="1A1A1A"/>
        </w:rPr>
        <w:t xml:space="preserve">or bleach, </w:t>
      </w:r>
      <w:r w:rsidR="008C2F4E">
        <w:rPr>
          <w:rFonts w:cs="Arial"/>
          <w:color w:val="1A1A1A"/>
        </w:rPr>
        <w:t xml:space="preserve">leaving just their eggs. </w:t>
      </w:r>
      <w:r w:rsidR="00BB1E1C">
        <w:rPr>
          <w:rFonts w:cs="Arial"/>
          <w:color w:val="1A1A1A"/>
        </w:rPr>
        <w:t xml:space="preserve">He </w:t>
      </w:r>
      <w:r w:rsidR="008C2F4E">
        <w:rPr>
          <w:rFonts w:cs="Arial"/>
          <w:color w:val="1A1A1A"/>
        </w:rPr>
        <w:t xml:space="preserve">continues </w:t>
      </w:r>
      <w:r w:rsidR="00B10D3C">
        <w:rPr>
          <w:rFonts w:cs="Arial"/>
          <w:color w:val="1A1A1A"/>
        </w:rPr>
        <w:t xml:space="preserve">to explain </w:t>
      </w:r>
      <w:r w:rsidR="00A524CA">
        <w:rPr>
          <w:rFonts w:cs="Arial"/>
          <w:color w:val="1A1A1A"/>
        </w:rPr>
        <w:t>that</w:t>
      </w:r>
      <w:r w:rsidR="00B10D3C">
        <w:rPr>
          <w:rFonts w:cs="Arial"/>
          <w:color w:val="1A1A1A"/>
        </w:rPr>
        <w:t xml:space="preserve"> this is not very nice, </w:t>
      </w:r>
      <w:r w:rsidR="00504828">
        <w:rPr>
          <w:rFonts w:cs="Arial"/>
          <w:color w:val="1A1A1A"/>
        </w:rPr>
        <w:t xml:space="preserve">bleaching worms to death, </w:t>
      </w:r>
      <w:r w:rsidR="00B10D3C">
        <w:rPr>
          <w:rFonts w:cs="Arial"/>
          <w:color w:val="1A1A1A"/>
        </w:rPr>
        <w:t>but</w:t>
      </w:r>
      <w:r w:rsidR="00A524CA">
        <w:rPr>
          <w:rFonts w:cs="Arial"/>
          <w:color w:val="1A1A1A"/>
        </w:rPr>
        <w:t xml:space="preserve"> he </w:t>
      </w:r>
      <w:r w:rsidR="00BB1E1C">
        <w:rPr>
          <w:rFonts w:cs="Arial"/>
          <w:color w:val="1A1A1A"/>
        </w:rPr>
        <w:t>needs</w:t>
      </w:r>
      <w:r w:rsidR="00A524CA">
        <w:rPr>
          <w:rFonts w:cs="Arial"/>
          <w:color w:val="1A1A1A"/>
        </w:rPr>
        <w:t xml:space="preserve"> a population of eggs </w:t>
      </w:r>
      <w:r w:rsidR="00BB1E1C">
        <w:rPr>
          <w:rFonts w:cs="Arial"/>
          <w:color w:val="1A1A1A"/>
        </w:rPr>
        <w:t>which</w:t>
      </w:r>
      <w:r w:rsidR="008C2F4E">
        <w:rPr>
          <w:rFonts w:cs="Arial"/>
          <w:color w:val="1A1A1A"/>
        </w:rPr>
        <w:t>,</w:t>
      </w:r>
      <w:r w:rsidR="00BB1E1C">
        <w:rPr>
          <w:rFonts w:cs="Arial"/>
          <w:color w:val="1A1A1A"/>
        </w:rPr>
        <w:t xml:space="preserve"> when they </w:t>
      </w:r>
      <w:r w:rsidR="00A524CA">
        <w:rPr>
          <w:rFonts w:cs="Arial"/>
          <w:color w:val="1A1A1A"/>
        </w:rPr>
        <w:t>hatch</w:t>
      </w:r>
      <w:r w:rsidR="008C2F4E">
        <w:rPr>
          <w:rFonts w:cs="Arial"/>
          <w:color w:val="1A1A1A"/>
        </w:rPr>
        <w:t>,</w:t>
      </w:r>
      <w:r w:rsidR="00A524CA">
        <w:rPr>
          <w:rFonts w:cs="Arial"/>
          <w:color w:val="1A1A1A"/>
        </w:rPr>
        <w:t xml:space="preserve"> will be in </w:t>
      </w:r>
      <w:r w:rsidR="00BB1E1C">
        <w:rPr>
          <w:rFonts w:cs="Arial"/>
          <w:color w:val="1A1A1A"/>
        </w:rPr>
        <w:t>a different tempe</w:t>
      </w:r>
      <w:r w:rsidR="008C2F4E">
        <w:rPr>
          <w:rFonts w:cs="Arial"/>
          <w:color w:val="1A1A1A"/>
        </w:rPr>
        <w:t>rature than normal – a temperatu</w:t>
      </w:r>
      <w:r w:rsidR="00BB1E1C">
        <w:rPr>
          <w:rFonts w:cs="Arial"/>
          <w:color w:val="1A1A1A"/>
        </w:rPr>
        <w:t xml:space="preserve">re of </w:t>
      </w:r>
      <w:r w:rsidR="008C2F4E">
        <w:rPr>
          <w:rFonts w:cs="Arial"/>
          <w:color w:val="1A1A1A"/>
        </w:rPr>
        <w:t>25</w:t>
      </w:r>
      <w:r w:rsidR="00A524CA">
        <w:rPr>
          <w:rFonts w:cs="Arial"/>
          <w:color w:val="1A1A1A"/>
        </w:rPr>
        <w:t xml:space="preserve"> degrees </w:t>
      </w:r>
      <w:r w:rsidR="008C2F4E">
        <w:rPr>
          <w:rFonts w:cs="Arial"/>
          <w:color w:val="1A1A1A"/>
        </w:rPr>
        <w:t xml:space="preserve">Celsius </w:t>
      </w:r>
      <w:r w:rsidR="00504828">
        <w:rPr>
          <w:rFonts w:cs="Arial"/>
          <w:color w:val="1A1A1A"/>
        </w:rPr>
        <w:t xml:space="preserve">- </w:t>
      </w:r>
      <w:r w:rsidR="00BB1E1C">
        <w:rPr>
          <w:rFonts w:cs="Arial"/>
          <w:color w:val="1A1A1A"/>
        </w:rPr>
        <w:t xml:space="preserve">so that they become </w:t>
      </w:r>
      <w:r w:rsidR="00A524CA">
        <w:rPr>
          <w:rFonts w:cs="Arial"/>
          <w:color w:val="1A1A1A"/>
        </w:rPr>
        <w:t xml:space="preserve">sterile. </w:t>
      </w:r>
      <w:r w:rsidR="008C2F4E">
        <w:rPr>
          <w:rFonts w:cs="Arial"/>
          <w:color w:val="1A1A1A"/>
        </w:rPr>
        <w:t>Jake</w:t>
      </w:r>
      <w:r w:rsidR="00BB1E1C">
        <w:rPr>
          <w:rFonts w:cs="Arial"/>
          <w:color w:val="1A1A1A"/>
        </w:rPr>
        <w:t xml:space="preserve"> will do this for different batches of worms at different </w:t>
      </w:r>
      <w:r w:rsidR="00BB1E1C">
        <w:rPr>
          <w:rFonts w:cs="Arial"/>
          <w:color w:val="1A1A1A"/>
        </w:rPr>
        <w:lastRenderedPageBreak/>
        <w:t xml:space="preserve">moments in their lifecyle.  </w:t>
      </w:r>
      <w:r w:rsidR="00945720">
        <w:rPr>
          <w:rFonts w:cs="Arial"/>
          <w:color w:val="1A1A1A"/>
        </w:rPr>
        <w:t xml:space="preserve">This </w:t>
      </w:r>
      <w:r w:rsidR="008C2F4E">
        <w:rPr>
          <w:rFonts w:cs="Arial"/>
          <w:color w:val="1A1A1A"/>
        </w:rPr>
        <w:t>will allow</w:t>
      </w:r>
      <w:r w:rsidR="00945720">
        <w:rPr>
          <w:rFonts w:cs="Arial"/>
          <w:color w:val="1A1A1A"/>
        </w:rPr>
        <w:t xml:space="preserve"> him to observe differences in gene expression that are not attributable to </w:t>
      </w:r>
      <w:r w:rsidR="00504828">
        <w:rPr>
          <w:rFonts w:cs="Arial"/>
          <w:color w:val="1A1A1A"/>
        </w:rPr>
        <w:t>the young tissue</w:t>
      </w:r>
      <w:r w:rsidR="00945720">
        <w:rPr>
          <w:rFonts w:cs="Arial"/>
          <w:color w:val="1A1A1A"/>
        </w:rPr>
        <w:t xml:space="preserve">/embryonic tissue contained in the eggs.  </w:t>
      </w:r>
      <w:r w:rsidR="00A524CA">
        <w:rPr>
          <w:rFonts w:cs="Arial"/>
          <w:color w:val="1A1A1A"/>
        </w:rPr>
        <w:t xml:space="preserve">He says that in the worm it is simple </w:t>
      </w:r>
      <w:r w:rsidR="00B10D3C">
        <w:rPr>
          <w:rFonts w:cs="Arial"/>
          <w:color w:val="1A1A1A"/>
        </w:rPr>
        <w:t>to do this. A</w:t>
      </w:r>
      <w:r w:rsidR="00A524CA">
        <w:rPr>
          <w:rFonts w:cs="Arial"/>
          <w:color w:val="1A1A1A"/>
        </w:rPr>
        <w:t xml:space="preserve">ll tissue is somatic except for the germline tissue </w:t>
      </w:r>
      <w:r w:rsidR="008C2F4E">
        <w:rPr>
          <w:rFonts w:cs="Arial"/>
          <w:color w:val="1A1A1A"/>
        </w:rPr>
        <w:t>(the tissue in the eggs);</w:t>
      </w:r>
      <w:r w:rsidR="00A524CA">
        <w:rPr>
          <w:rFonts w:cs="Arial"/>
          <w:color w:val="1A1A1A"/>
        </w:rPr>
        <w:t xml:space="preserve"> s</w:t>
      </w:r>
      <w:r w:rsidR="008C2F4E">
        <w:rPr>
          <w:rFonts w:cs="Arial"/>
          <w:color w:val="1A1A1A"/>
        </w:rPr>
        <w:t xml:space="preserve">omatic tissue does not divide, and so </w:t>
      </w:r>
      <w:r w:rsidR="00A524CA">
        <w:rPr>
          <w:rFonts w:cs="Arial"/>
          <w:color w:val="1A1A1A"/>
        </w:rPr>
        <w:t>one set of cell</w:t>
      </w:r>
      <w:r w:rsidR="00280B84">
        <w:rPr>
          <w:rFonts w:cs="Arial"/>
          <w:color w:val="1A1A1A"/>
        </w:rPr>
        <w:t>s lasts the worm</w:t>
      </w:r>
      <w:r w:rsidR="008C2F4E">
        <w:rPr>
          <w:rFonts w:cs="Arial"/>
          <w:color w:val="1A1A1A"/>
        </w:rPr>
        <w:t>’</w:t>
      </w:r>
      <w:r w:rsidR="00280B84">
        <w:rPr>
          <w:rFonts w:cs="Arial"/>
          <w:color w:val="1A1A1A"/>
        </w:rPr>
        <w:t>s lifetime</w:t>
      </w:r>
      <w:r w:rsidR="00EB48FB">
        <w:rPr>
          <w:rFonts w:cs="Arial"/>
          <w:color w:val="1A1A1A"/>
        </w:rPr>
        <w:t>.</w:t>
      </w:r>
      <w:r w:rsidR="00BB1E1C">
        <w:rPr>
          <w:rFonts w:cs="Arial"/>
          <w:color w:val="1A1A1A"/>
        </w:rPr>
        <w:t xml:space="preserve"> Thus the demands of </w:t>
      </w:r>
      <w:r w:rsidR="002B10A0">
        <w:rPr>
          <w:rFonts w:cs="Arial"/>
          <w:color w:val="1A1A1A"/>
        </w:rPr>
        <w:t>Jake’s</w:t>
      </w:r>
      <w:r w:rsidR="00BB1E1C">
        <w:rPr>
          <w:rFonts w:cs="Arial"/>
          <w:color w:val="1A1A1A"/>
        </w:rPr>
        <w:t xml:space="preserve"> experiment fitted to the s</w:t>
      </w:r>
      <w:r w:rsidR="002B10A0">
        <w:rPr>
          <w:rFonts w:cs="Arial"/>
          <w:color w:val="1A1A1A"/>
        </w:rPr>
        <w:t>p</w:t>
      </w:r>
      <w:r w:rsidR="00BB1E1C">
        <w:rPr>
          <w:rFonts w:cs="Arial"/>
          <w:color w:val="1A1A1A"/>
        </w:rPr>
        <w:t xml:space="preserve">ecificites of the </w:t>
      </w:r>
      <w:r w:rsidR="008C2F4E">
        <w:rPr>
          <w:rFonts w:cs="Arial"/>
          <w:color w:val="1A1A1A"/>
        </w:rPr>
        <w:t xml:space="preserve">worm’s </w:t>
      </w:r>
      <w:r w:rsidR="00BB1E1C">
        <w:rPr>
          <w:rFonts w:cs="Arial"/>
          <w:color w:val="1A1A1A"/>
        </w:rPr>
        <w:t>biology (lifecyle</w:t>
      </w:r>
      <w:r w:rsidR="008C2F4E">
        <w:rPr>
          <w:rFonts w:cs="Arial"/>
          <w:color w:val="1A1A1A"/>
        </w:rPr>
        <w:t xml:space="preserve">, reproductive characteristics), which </w:t>
      </w:r>
      <w:r w:rsidR="00BB1E1C">
        <w:rPr>
          <w:rFonts w:cs="Arial"/>
          <w:color w:val="1A1A1A"/>
        </w:rPr>
        <w:t>require</w:t>
      </w:r>
      <w:r w:rsidR="008C2F4E">
        <w:rPr>
          <w:rFonts w:cs="Arial"/>
          <w:color w:val="1A1A1A"/>
        </w:rPr>
        <w:t>s</w:t>
      </w:r>
      <w:r w:rsidR="00BB1E1C">
        <w:rPr>
          <w:rFonts w:cs="Arial"/>
          <w:color w:val="1A1A1A"/>
        </w:rPr>
        <w:t xml:space="preserve"> </w:t>
      </w:r>
      <w:r w:rsidR="008C2F4E">
        <w:rPr>
          <w:rFonts w:cs="Arial"/>
          <w:color w:val="1A1A1A"/>
        </w:rPr>
        <w:t>an</w:t>
      </w:r>
      <w:r w:rsidR="002B10A0">
        <w:rPr>
          <w:rFonts w:cs="Arial"/>
          <w:color w:val="1A1A1A"/>
        </w:rPr>
        <w:t xml:space="preserve"> exacting control of the environme</w:t>
      </w:r>
      <w:r w:rsidR="00BB1E1C">
        <w:rPr>
          <w:rFonts w:cs="Arial"/>
          <w:color w:val="1A1A1A"/>
        </w:rPr>
        <w:t>n</w:t>
      </w:r>
      <w:r w:rsidR="00B10D3C">
        <w:rPr>
          <w:rFonts w:cs="Arial"/>
          <w:color w:val="1A1A1A"/>
        </w:rPr>
        <w:t>t</w:t>
      </w:r>
      <w:r w:rsidR="00BB1E1C">
        <w:rPr>
          <w:rFonts w:cs="Arial"/>
          <w:color w:val="1A1A1A"/>
        </w:rPr>
        <w:t xml:space="preserve"> </w:t>
      </w:r>
      <w:r w:rsidR="002B10A0">
        <w:rPr>
          <w:rFonts w:cs="Arial"/>
          <w:color w:val="1A1A1A"/>
        </w:rPr>
        <w:t>(sup</w:t>
      </w:r>
      <w:r w:rsidR="008C2F4E">
        <w:rPr>
          <w:rFonts w:cs="Arial"/>
          <w:color w:val="1A1A1A"/>
        </w:rPr>
        <w:t>plies of food, temperature etc). T</w:t>
      </w:r>
      <w:r w:rsidR="00BB1E1C">
        <w:rPr>
          <w:rFonts w:cs="Arial"/>
          <w:color w:val="1A1A1A"/>
        </w:rPr>
        <w:t>hat is</w:t>
      </w:r>
      <w:r w:rsidR="002B10A0">
        <w:rPr>
          <w:rFonts w:cs="Arial"/>
          <w:color w:val="1A1A1A"/>
        </w:rPr>
        <w:t>, it requires</w:t>
      </w:r>
      <w:r w:rsidR="00BB1E1C">
        <w:rPr>
          <w:rFonts w:cs="Arial"/>
          <w:color w:val="1A1A1A"/>
        </w:rPr>
        <w:t xml:space="preserve"> </w:t>
      </w:r>
      <w:r w:rsidR="00BB1E1C" w:rsidRPr="005E700E">
        <w:rPr>
          <w:rFonts w:cs="Arial"/>
          <w:i/>
          <w:color w:val="1A1A1A"/>
        </w:rPr>
        <w:t>matters of care</w:t>
      </w:r>
      <w:r w:rsidR="008C2F4E">
        <w:rPr>
          <w:rFonts w:cs="Arial"/>
          <w:color w:val="1A1A1A"/>
        </w:rPr>
        <w:t xml:space="preserve"> </w:t>
      </w:r>
      <w:r w:rsidR="00B10D3C">
        <w:rPr>
          <w:rFonts w:cs="Arial"/>
          <w:color w:val="1A1A1A"/>
        </w:rPr>
        <w:t xml:space="preserve">for both the worms and the experiment </w:t>
      </w:r>
      <w:r w:rsidR="008C2F4E">
        <w:rPr>
          <w:rFonts w:cs="Arial"/>
          <w:color w:val="1A1A1A"/>
        </w:rPr>
        <w:t>that are so</w:t>
      </w:r>
      <w:r w:rsidR="002B10A0">
        <w:rPr>
          <w:rFonts w:cs="Arial"/>
          <w:color w:val="1A1A1A"/>
        </w:rPr>
        <w:t xml:space="preserve"> sedimented and normalised</w:t>
      </w:r>
      <w:r w:rsidR="008C2F4E">
        <w:rPr>
          <w:rFonts w:cs="Arial"/>
          <w:color w:val="1A1A1A"/>
        </w:rPr>
        <w:t xml:space="preserve"> that </w:t>
      </w:r>
      <w:r w:rsidR="009D457B">
        <w:rPr>
          <w:rFonts w:cs="Arial"/>
          <w:color w:val="1A1A1A"/>
        </w:rPr>
        <w:t>these care practices</w:t>
      </w:r>
      <w:r w:rsidR="008C2F4E">
        <w:rPr>
          <w:rFonts w:cs="Arial"/>
          <w:color w:val="1A1A1A"/>
        </w:rPr>
        <w:t xml:space="preserve"> have become invisible</w:t>
      </w:r>
      <w:r w:rsidR="00BB1E1C">
        <w:rPr>
          <w:rFonts w:cs="Arial"/>
          <w:color w:val="1A1A1A"/>
        </w:rPr>
        <w:t xml:space="preserve">.  </w:t>
      </w:r>
      <w:r w:rsidR="002B10A0">
        <w:rPr>
          <w:rFonts w:eastAsia="Calibri"/>
        </w:rPr>
        <w:t xml:space="preserve">  </w:t>
      </w:r>
    </w:p>
    <w:p w14:paraId="184C1AB1" w14:textId="1C9CBD01" w:rsidR="00BE1FC3" w:rsidRDefault="00113603" w:rsidP="00942F6C">
      <w:pPr>
        <w:spacing w:line="480" w:lineRule="auto"/>
        <w:ind w:firstLine="720"/>
        <w:rPr>
          <w:rFonts w:eastAsia="Calibri"/>
        </w:rPr>
      </w:pPr>
      <w:r>
        <w:rPr>
          <w:rFonts w:eastAsia="Calibri"/>
        </w:rPr>
        <w:t>Later, during the recorded interview, Jake</w:t>
      </w:r>
      <w:r w:rsidR="00344B6A" w:rsidRPr="00071E21">
        <w:rPr>
          <w:rFonts w:eastAsia="Calibri"/>
        </w:rPr>
        <w:t xml:space="preserve"> sum</w:t>
      </w:r>
      <w:r w:rsidR="00280B84">
        <w:rPr>
          <w:rFonts w:eastAsia="Calibri"/>
        </w:rPr>
        <w:t>s</w:t>
      </w:r>
      <w:r w:rsidR="00344B6A" w:rsidRPr="00071E21">
        <w:rPr>
          <w:rFonts w:eastAsia="Calibri"/>
        </w:rPr>
        <w:t xml:space="preserve"> up what he calls the ‘doing of science’</w:t>
      </w:r>
      <w:r w:rsidR="00B10D3C">
        <w:rPr>
          <w:rFonts w:eastAsia="Calibri"/>
        </w:rPr>
        <w:t>.  Importantly, t</w:t>
      </w:r>
      <w:r w:rsidR="00280B84">
        <w:rPr>
          <w:rFonts w:eastAsia="Calibri"/>
        </w:rPr>
        <w:t xml:space="preserve">his interview took place after </w:t>
      </w:r>
      <w:r w:rsidR="00CD62FF">
        <w:rPr>
          <w:rFonts w:eastAsia="Calibri"/>
        </w:rPr>
        <w:t>Jake</w:t>
      </w:r>
      <w:r w:rsidR="00280B84">
        <w:rPr>
          <w:rFonts w:eastAsia="Calibri"/>
        </w:rPr>
        <w:t xml:space="preserve"> had disco</w:t>
      </w:r>
      <w:r>
        <w:rPr>
          <w:rFonts w:eastAsia="Calibri"/>
        </w:rPr>
        <w:t xml:space="preserve">vered that the </w:t>
      </w:r>
      <w:r w:rsidR="00CD62FF">
        <w:rPr>
          <w:rFonts w:eastAsia="Calibri"/>
        </w:rPr>
        <w:t>experiment</w:t>
      </w:r>
      <w:r w:rsidR="00B10D3C">
        <w:rPr>
          <w:rFonts w:eastAsia="Calibri"/>
        </w:rPr>
        <w:t>, partially</w:t>
      </w:r>
      <w:r w:rsidR="00CD62FF">
        <w:rPr>
          <w:rFonts w:eastAsia="Calibri"/>
        </w:rPr>
        <w:t xml:space="preserve"> described above</w:t>
      </w:r>
      <w:r w:rsidR="00B10D3C">
        <w:rPr>
          <w:rFonts w:eastAsia="Calibri"/>
        </w:rPr>
        <w:t>, had failed. This</w:t>
      </w:r>
      <w:r>
        <w:rPr>
          <w:rFonts w:eastAsia="Calibri"/>
        </w:rPr>
        <w:t xml:space="preserve"> meant</w:t>
      </w:r>
      <w:r w:rsidR="00280B84">
        <w:rPr>
          <w:rFonts w:eastAsia="Calibri"/>
        </w:rPr>
        <w:t xml:space="preserve"> that half of his work for his </w:t>
      </w:r>
      <w:r w:rsidR="00CD62FF">
        <w:rPr>
          <w:rFonts w:eastAsia="Calibri"/>
        </w:rPr>
        <w:t>PhD</w:t>
      </w:r>
      <w:r w:rsidR="00280B84">
        <w:rPr>
          <w:rFonts w:eastAsia="Calibri"/>
        </w:rPr>
        <w:t xml:space="preserve"> had </w:t>
      </w:r>
      <w:r>
        <w:rPr>
          <w:rFonts w:eastAsia="Calibri"/>
        </w:rPr>
        <w:t>failed</w:t>
      </w:r>
      <w:r w:rsidR="00280B84">
        <w:rPr>
          <w:rFonts w:eastAsia="Calibri"/>
        </w:rPr>
        <w:t xml:space="preserve">. </w:t>
      </w:r>
      <w:r w:rsidR="00CD62FF">
        <w:rPr>
          <w:rFonts w:eastAsia="Calibri"/>
        </w:rPr>
        <w:t>Jake</w:t>
      </w:r>
      <w:r w:rsidR="00280B84">
        <w:rPr>
          <w:rFonts w:eastAsia="Calibri"/>
        </w:rPr>
        <w:t xml:space="preserve"> was very</w:t>
      </w:r>
      <w:r w:rsidR="00AF15FA">
        <w:rPr>
          <w:rFonts w:eastAsia="Calibri"/>
        </w:rPr>
        <w:t>,</w:t>
      </w:r>
      <w:r w:rsidR="00280B84">
        <w:rPr>
          <w:rFonts w:eastAsia="Calibri"/>
        </w:rPr>
        <w:t xml:space="preserve"> </w:t>
      </w:r>
      <w:r>
        <w:rPr>
          <w:rFonts w:eastAsia="Calibri"/>
        </w:rPr>
        <w:t xml:space="preserve">very </w:t>
      </w:r>
      <w:r w:rsidR="00280B84">
        <w:rPr>
          <w:rFonts w:eastAsia="Calibri"/>
        </w:rPr>
        <w:t>low</w:t>
      </w:r>
      <w:r w:rsidR="00CD62FF">
        <w:rPr>
          <w:rFonts w:eastAsia="Calibri"/>
        </w:rPr>
        <w:t xml:space="preserve">; </w:t>
      </w:r>
      <w:r>
        <w:rPr>
          <w:rFonts w:eastAsia="Calibri"/>
        </w:rPr>
        <w:t>his body language and tone were deflated</w:t>
      </w:r>
      <w:r w:rsidR="00280B84">
        <w:rPr>
          <w:rFonts w:eastAsia="Calibri"/>
        </w:rPr>
        <w:t xml:space="preserve">.  </w:t>
      </w:r>
      <w:r w:rsidR="001E39E0">
        <w:rPr>
          <w:rFonts w:eastAsia="Calibri"/>
        </w:rPr>
        <w:t>At this moment he</w:t>
      </w:r>
      <w:r w:rsidR="00280B84">
        <w:rPr>
          <w:rFonts w:eastAsia="Calibri"/>
        </w:rPr>
        <w:t xml:space="preserve"> </w:t>
      </w:r>
      <w:r>
        <w:rPr>
          <w:rFonts w:eastAsia="Calibri"/>
        </w:rPr>
        <w:t>describes in the interview the doing of science as ‘</w:t>
      </w:r>
      <w:r w:rsidR="00280B84">
        <w:rPr>
          <w:rFonts w:eastAsia="Calibri"/>
        </w:rPr>
        <w:t>being married to your model</w:t>
      </w:r>
      <w:r>
        <w:rPr>
          <w:rFonts w:eastAsia="Calibri"/>
        </w:rPr>
        <w:t>’</w:t>
      </w:r>
      <w:r w:rsidR="00B10D3C">
        <w:rPr>
          <w:rFonts w:eastAsia="Calibri"/>
        </w:rPr>
        <w:t>.</w:t>
      </w:r>
    </w:p>
    <w:p w14:paraId="26CE0F2E" w14:textId="193E76D3" w:rsidR="00344B6A" w:rsidRPr="00071E21" w:rsidRDefault="00344B6A" w:rsidP="00942F6C">
      <w:pPr>
        <w:spacing w:line="480" w:lineRule="auto"/>
        <w:ind w:left="1440" w:hanging="720"/>
        <w:rPr>
          <w:rFonts w:eastAsia="Calibri"/>
        </w:rPr>
      </w:pPr>
      <w:r w:rsidRPr="00071E21">
        <w:rPr>
          <w:rFonts w:eastAsia="Calibri"/>
        </w:rPr>
        <w:t>Jake:</w:t>
      </w:r>
      <w:r w:rsidRPr="00071E21">
        <w:rPr>
          <w:rFonts w:eastAsia="Calibri"/>
        </w:rPr>
        <w:tab/>
        <w:t>If I’d been told what it takes to do science.  Not to be a scientist, but to do the science… Like the time and the frustation, and the … especially working with biology.  I think I would have considered it a lot more heavily.  I may have made the same decision, but… I don’t think I ever…  That was never really impressed upon me as a student, was the doing of the science.  Because in school all you do is learn, it’s book</w:t>
      </w:r>
      <w:r w:rsidR="00BE1FC3">
        <w:rPr>
          <w:rFonts w:eastAsia="Calibri"/>
        </w:rPr>
        <w:t xml:space="preserve"> </w:t>
      </w:r>
      <w:r w:rsidRPr="00071E21">
        <w:rPr>
          <w:rFonts w:eastAsia="Calibri"/>
        </w:rPr>
        <w:t>work, and it’s what I loved!  [Laughs].</w:t>
      </w:r>
    </w:p>
    <w:p w14:paraId="4A293080" w14:textId="57C0BE29" w:rsidR="00344B6A" w:rsidRPr="00071E21" w:rsidRDefault="00344B6A" w:rsidP="00942F6C">
      <w:pPr>
        <w:spacing w:line="480" w:lineRule="auto"/>
        <w:ind w:left="1440" w:hanging="720"/>
        <w:rPr>
          <w:rFonts w:eastAsia="Calibri"/>
        </w:rPr>
      </w:pPr>
      <w:r w:rsidRPr="00071E21">
        <w:rPr>
          <w:rFonts w:eastAsia="Calibri"/>
        </w:rPr>
        <w:t>[Author 2]:</w:t>
      </w:r>
      <w:r w:rsidRPr="00071E21">
        <w:rPr>
          <w:rFonts w:eastAsia="Calibri"/>
        </w:rPr>
        <w:tab/>
        <w:t xml:space="preserve">Yeah, so you mean </w:t>
      </w:r>
      <w:r w:rsidR="00AD7C92">
        <w:rPr>
          <w:rFonts w:eastAsia="Calibri"/>
        </w:rPr>
        <w:t>the kind of, the real practical</w:t>
      </w:r>
      <w:r w:rsidR="00BE1FC3">
        <w:rPr>
          <w:rFonts w:eastAsia="Calibri"/>
        </w:rPr>
        <w:t>..</w:t>
      </w:r>
      <w:r w:rsidR="00AD7C92">
        <w:rPr>
          <w:rFonts w:eastAsia="Calibri"/>
        </w:rPr>
        <w:t>.</w:t>
      </w:r>
    </w:p>
    <w:p w14:paraId="293681B5" w14:textId="77777777" w:rsidR="00344B6A" w:rsidRPr="00071E21" w:rsidRDefault="00344B6A" w:rsidP="00942F6C">
      <w:pPr>
        <w:spacing w:line="480" w:lineRule="auto"/>
        <w:ind w:left="1440" w:hanging="720"/>
        <w:rPr>
          <w:rFonts w:eastAsia="Calibri"/>
        </w:rPr>
      </w:pPr>
      <w:r w:rsidRPr="00071E21">
        <w:rPr>
          <w:rFonts w:eastAsia="Calibri"/>
        </w:rPr>
        <w:t>Jake:</w:t>
      </w:r>
      <w:r w:rsidRPr="00071E21">
        <w:rPr>
          <w:rFonts w:eastAsia="Calibri"/>
        </w:rPr>
        <w:tab/>
        <w:t>Yeah.</w:t>
      </w:r>
    </w:p>
    <w:p w14:paraId="2B1AC31D" w14:textId="04A436F0" w:rsidR="00344B6A" w:rsidRPr="00071E21" w:rsidRDefault="00344B6A" w:rsidP="00942F6C">
      <w:pPr>
        <w:spacing w:line="480" w:lineRule="auto"/>
        <w:ind w:left="1440" w:hanging="720"/>
        <w:rPr>
          <w:rFonts w:eastAsia="Calibri"/>
        </w:rPr>
      </w:pPr>
      <w:r w:rsidRPr="00071E21">
        <w:rPr>
          <w:rFonts w:eastAsia="Calibri"/>
        </w:rPr>
        <w:t>[Author 2]:</w:t>
      </w:r>
      <w:r w:rsidRPr="00071E21">
        <w:rPr>
          <w:rFonts w:eastAsia="Calibri"/>
        </w:rPr>
        <w:tab/>
        <w:t>Working the materials, working betwe</w:t>
      </w:r>
      <w:r w:rsidR="00AD7C92">
        <w:rPr>
          <w:rFonts w:eastAsia="Calibri"/>
        </w:rPr>
        <w:t>en all these different kinds of,</w:t>
      </w:r>
      <w:r w:rsidRPr="00071E21">
        <w:rPr>
          <w:rFonts w:eastAsia="Calibri"/>
        </w:rPr>
        <w:t xml:space="preserve">  I mean it is extraordinary, you know, in a day, following one of you.</w:t>
      </w:r>
    </w:p>
    <w:p w14:paraId="3CBBF884" w14:textId="77777777" w:rsidR="00344B6A" w:rsidRPr="00071E21" w:rsidRDefault="00344B6A" w:rsidP="00942F6C">
      <w:pPr>
        <w:spacing w:line="480" w:lineRule="auto"/>
        <w:ind w:left="1440" w:hanging="720"/>
        <w:rPr>
          <w:rFonts w:eastAsia="Calibri"/>
        </w:rPr>
      </w:pPr>
      <w:r w:rsidRPr="00071E21">
        <w:rPr>
          <w:rFonts w:eastAsia="Calibri"/>
        </w:rPr>
        <w:lastRenderedPageBreak/>
        <w:t>Jake:</w:t>
      </w:r>
      <w:r w:rsidRPr="00071E21">
        <w:rPr>
          <w:rFonts w:eastAsia="Calibri"/>
        </w:rPr>
        <w:tab/>
        <w:t>Mmm.</w:t>
      </w:r>
    </w:p>
    <w:p w14:paraId="1239B6A6" w14:textId="77777777" w:rsidR="00344B6A" w:rsidRPr="00071E21" w:rsidRDefault="00344B6A" w:rsidP="00942F6C">
      <w:pPr>
        <w:spacing w:line="480" w:lineRule="auto"/>
        <w:ind w:left="1440" w:hanging="720"/>
        <w:rPr>
          <w:rFonts w:eastAsia="Calibri"/>
        </w:rPr>
      </w:pPr>
      <w:r w:rsidRPr="00071E21">
        <w:rPr>
          <w:rFonts w:eastAsia="Calibri"/>
        </w:rPr>
        <w:t>[Author 2]:</w:t>
      </w:r>
      <w:r w:rsidRPr="00071E21">
        <w:rPr>
          <w:rFonts w:eastAsia="Calibri"/>
        </w:rPr>
        <w:tab/>
        <w:t>How you’re working with so many different techniques. Different machines, different procedures.</w:t>
      </w:r>
    </w:p>
    <w:p w14:paraId="4B20B7D9" w14:textId="77777777" w:rsidR="00344B6A" w:rsidRPr="00071E21" w:rsidRDefault="00344B6A" w:rsidP="00942F6C">
      <w:pPr>
        <w:spacing w:line="480" w:lineRule="auto"/>
        <w:ind w:left="1440" w:hanging="720"/>
        <w:rPr>
          <w:rFonts w:eastAsia="Calibri"/>
        </w:rPr>
      </w:pPr>
      <w:r w:rsidRPr="00071E21">
        <w:rPr>
          <w:rFonts w:eastAsia="Calibri"/>
        </w:rPr>
        <w:t>Jake:</w:t>
      </w:r>
      <w:r w:rsidRPr="00071E21">
        <w:rPr>
          <w:rFonts w:eastAsia="Calibri"/>
        </w:rPr>
        <w:tab/>
        <w:t xml:space="preserve">Yeah, well not just that, I think the life of a scientist, and like probably, even </w:t>
      </w:r>
      <w:r w:rsidRPr="00071E21">
        <w:rPr>
          <w:rFonts w:eastAsia="Calibri"/>
          <w:i/>
        </w:rPr>
        <w:t>just the fact you will be married to your model</w:t>
      </w:r>
      <w:r w:rsidRPr="00071E21">
        <w:rPr>
          <w:rFonts w:eastAsia="Calibri"/>
        </w:rPr>
        <w:t>.</w:t>
      </w:r>
    </w:p>
    <w:p w14:paraId="4139ECDA" w14:textId="77777777" w:rsidR="00344B6A" w:rsidRPr="00071E21" w:rsidRDefault="00344B6A" w:rsidP="00942F6C">
      <w:pPr>
        <w:spacing w:line="480" w:lineRule="auto"/>
        <w:ind w:left="1440" w:hanging="720"/>
        <w:rPr>
          <w:rFonts w:eastAsia="Calibri"/>
        </w:rPr>
      </w:pPr>
      <w:r w:rsidRPr="00071E21">
        <w:rPr>
          <w:rFonts w:eastAsia="Calibri"/>
        </w:rPr>
        <w:t>[Author 2]:</w:t>
      </w:r>
      <w:r w:rsidRPr="00071E21">
        <w:rPr>
          <w:rFonts w:eastAsia="Calibri"/>
        </w:rPr>
        <w:tab/>
        <w:t xml:space="preserve">Yeah, married to your model!  </w:t>
      </w:r>
    </w:p>
    <w:p w14:paraId="66404C0C" w14:textId="77777777" w:rsidR="00344B6A" w:rsidRPr="00071E21" w:rsidRDefault="00344B6A" w:rsidP="00942F6C">
      <w:pPr>
        <w:spacing w:line="480" w:lineRule="auto"/>
        <w:ind w:left="1440" w:hanging="720"/>
        <w:rPr>
          <w:rFonts w:eastAsia="Calibri"/>
        </w:rPr>
      </w:pPr>
      <w:r w:rsidRPr="00071E21">
        <w:rPr>
          <w:rFonts w:eastAsia="Calibri"/>
        </w:rPr>
        <w:t>Jake:</w:t>
      </w:r>
      <w:r w:rsidRPr="00071E21">
        <w:rPr>
          <w:rFonts w:eastAsia="Calibri"/>
        </w:rPr>
        <w:tab/>
        <w:t xml:space="preserve">It’s not something you understand until you do it. But </w:t>
      </w:r>
      <w:r w:rsidRPr="00543785">
        <w:rPr>
          <w:rFonts w:eastAsia="Calibri"/>
          <w:i/>
        </w:rPr>
        <w:t>it dictates your whole life</w:t>
      </w:r>
      <w:r w:rsidRPr="00071E21">
        <w:rPr>
          <w:rFonts w:eastAsia="Calibri"/>
        </w:rPr>
        <w:t>. I don’t like that.</w:t>
      </w:r>
    </w:p>
    <w:p w14:paraId="4BB254EE" w14:textId="77777777" w:rsidR="00344B6A" w:rsidRPr="00071E21" w:rsidRDefault="00344B6A" w:rsidP="00942F6C">
      <w:pPr>
        <w:spacing w:line="480" w:lineRule="auto"/>
        <w:ind w:left="1440" w:hanging="720"/>
        <w:rPr>
          <w:rFonts w:eastAsia="Calibri"/>
        </w:rPr>
      </w:pPr>
      <w:r w:rsidRPr="00071E21">
        <w:rPr>
          <w:rFonts w:eastAsia="Calibri"/>
        </w:rPr>
        <w:t>[Author 2]:</w:t>
      </w:r>
      <w:r w:rsidRPr="00071E21">
        <w:rPr>
          <w:rFonts w:eastAsia="Calibri"/>
        </w:rPr>
        <w:tab/>
        <w:t xml:space="preserve">This is the </w:t>
      </w:r>
      <w:r w:rsidRPr="00071E21">
        <w:rPr>
          <w:rFonts w:eastAsia="Calibri"/>
          <w:i/>
        </w:rPr>
        <w:t>Scientific Life</w:t>
      </w:r>
      <w:r w:rsidRPr="00071E21">
        <w:rPr>
          <w:rFonts w:eastAsia="Calibri"/>
        </w:rPr>
        <w:t>?</w:t>
      </w:r>
    </w:p>
    <w:p w14:paraId="467131BC" w14:textId="5B4A013E" w:rsidR="00344B6A" w:rsidRPr="00071E21" w:rsidRDefault="00344B6A" w:rsidP="00942F6C">
      <w:pPr>
        <w:spacing w:line="480" w:lineRule="auto"/>
        <w:ind w:left="1440" w:hanging="720"/>
        <w:rPr>
          <w:rFonts w:eastAsia="Calibri"/>
        </w:rPr>
      </w:pPr>
      <w:r w:rsidRPr="00071E21">
        <w:rPr>
          <w:rFonts w:eastAsia="Calibri"/>
        </w:rPr>
        <w:t>Jake:</w:t>
      </w:r>
      <w:r w:rsidRPr="00071E21">
        <w:rPr>
          <w:rFonts w:eastAsia="Calibri"/>
        </w:rPr>
        <w:tab/>
        <w:t>Yes. For people to understand, like it’s, this is, it’s kind of, doing science is really, sometimes really tough and frustrating, and not nice...And I don’t know, I don’t know if that means…  Everyone feels differently about it, and many people have no problem, or at least if they, it’s not enough of a</w:t>
      </w:r>
      <w:r w:rsidR="00102881">
        <w:rPr>
          <w:rFonts w:eastAsia="Calibri"/>
        </w:rPr>
        <w:t xml:space="preserve"> problem to sort of not do it…. </w:t>
      </w:r>
      <w:r w:rsidRPr="00071E21">
        <w:rPr>
          <w:rFonts w:eastAsia="Calibri"/>
        </w:rPr>
        <w:t xml:space="preserve">But when you work with models or you’re doing experiments that means you have to come in at the weekend, and almost every weekend, and that sort of just means like it’s no longer, you know, </w:t>
      </w:r>
      <w:r w:rsidRPr="00071E21">
        <w:rPr>
          <w:rFonts w:eastAsia="Calibri"/>
          <w:i/>
        </w:rPr>
        <w:t>you’re not in control of your lifestyle anymore,</w:t>
      </w:r>
      <w:r w:rsidRPr="00071E21">
        <w:rPr>
          <w:rFonts w:eastAsia="Calibri"/>
        </w:rPr>
        <w:t xml:space="preserve"> </w:t>
      </w:r>
      <w:r w:rsidRPr="00071E21">
        <w:rPr>
          <w:rFonts w:eastAsia="Calibri"/>
          <w:i/>
        </w:rPr>
        <w:t>of your life</w:t>
      </w:r>
      <w:r w:rsidRPr="00071E21">
        <w:rPr>
          <w:rFonts w:eastAsia="Calibri"/>
        </w:rPr>
        <w:t>, like.  And if you don’t do the experiments, or you delay them, then they don’t get done….</w:t>
      </w:r>
      <w:r w:rsidR="00AD7C92">
        <w:rPr>
          <w:rFonts w:eastAsia="Calibri"/>
        </w:rPr>
        <w:t>T</w:t>
      </w:r>
      <w:r w:rsidRPr="00071E21">
        <w:rPr>
          <w:rFonts w:eastAsia="Calibri"/>
        </w:rPr>
        <w:t>he time, the time thing, where there’s never enough time, and I don’t know if this comes from the funding or just being a student, but yeah, there’s always an expectation of, that you’ll work more and produce more.  That’s sometimes quite hard to manage.</w:t>
      </w:r>
    </w:p>
    <w:p w14:paraId="61064745" w14:textId="20109991" w:rsidR="00B10D3C" w:rsidRDefault="001E39E0" w:rsidP="00CD62FF">
      <w:pPr>
        <w:pStyle w:val="NormalWeb"/>
        <w:spacing w:before="0" w:beforeAutospacing="0" w:after="0" w:afterAutospacing="0" w:line="480" w:lineRule="auto"/>
        <w:rPr>
          <w:rFonts w:ascii="TimesNewRomanPSMT" w:hAnsi="TimesNewRomanPSMT" w:cs="TimesNewRomanPSMT"/>
        </w:rPr>
      </w:pPr>
      <w:r>
        <w:rPr>
          <w:rFonts w:eastAsia="Calibri"/>
        </w:rPr>
        <w:t>We note Jake’s metaphor: for him the image of marriage is the one he reaches for to express the extent to which biology and experimental work enta</w:t>
      </w:r>
      <w:r w:rsidR="00AF15FA">
        <w:rPr>
          <w:rFonts w:eastAsia="Calibri"/>
        </w:rPr>
        <w:t>ngles him and kerbs his freedom.</w:t>
      </w:r>
      <w:r>
        <w:rPr>
          <w:rFonts w:eastAsia="Calibri"/>
        </w:rPr>
        <w:t xml:space="preserve"> </w:t>
      </w:r>
      <w:r w:rsidR="00344B6A" w:rsidRPr="00071E21">
        <w:rPr>
          <w:rFonts w:eastAsia="Calibri"/>
        </w:rPr>
        <w:lastRenderedPageBreak/>
        <w:t xml:space="preserve">Doing science for Jake </w:t>
      </w:r>
      <w:r>
        <w:rPr>
          <w:rFonts w:eastAsia="Calibri"/>
        </w:rPr>
        <w:t xml:space="preserve">at this moment </w:t>
      </w:r>
      <w:r w:rsidR="00344B6A" w:rsidRPr="00071E21">
        <w:rPr>
          <w:rFonts w:eastAsia="Calibri"/>
        </w:rPr>
        <w:t xml:space="preserve">is </w:t>
      </w:r>
      <w:r>
        <w:rPr>
          <w:rFonts w:eastAsia="Calibri"/>
        </w:rPr>
        <w:t xml:space="preserve">all </w:t>
      </w:r>
      <w:r w:rsidR="00344B6A" w:rsidRPr="00071E21">
        <w:rPr>
          <w:rFonts w:eastAsia="Calibri"/>
        </w:rPr>
        <w:t xml:space="preserve">about not having control over </w:t>
      </w:r>
      <w:r w:rsidR="00AD7C92">
        <w:rPr>
          <w:rFonts w:eastAsia="Calibri"/>
        </w:rPr>
        <w:t>his own</w:t>
      </w:r>
      <w:r w:rsidR="00344B6A" w:rsidRPr="00071E21">
        <w:rPr>
          <w:rFonts w:eastAsia="Calibri"/>
        </w:rPr>
        <w:t xml:space="preserve"> life, about being at the beck and call of the experiment and </w:t>
      </w:r>
      <w:r w:rsidR="00543785">
        <w:rPr>
          <w:rFonts w:eastAsia="Calibri"/>
        </w:rPr>
        <w:t xml:space="preserve">more specifically </w:t>
      </w:r>
      <w:r w:rsidR="00113603">
        <w:rPr>
          <w:rFonts w:eastAsia="Calibri"/>
        </w:rPr>
        <w:t xml:space="preserve">the biology of </w:t>
      </w:r>
      <w:r w:rsidR="00AD7C92">
        <w:rPr>
          <w:rFonts w:eastAsia="Calibri"/>
        </w:rPr>
        <w:t>his</w:t>
      </w:r>
      <w:r w:rsidR="00344B6A" w:rsidRPr="00071E21">
        <w:rPr>
          <w:rFonts w:eastAsia="Calibri"/>
        </w:rPr>
        <w:t xml:space="preserve"> model organism</w:t>
      </w:r>
      <w:r w:rsidR="00AF15FA">
        <w:rPr>
          <w:rFonts w:eastAsia="Calibri"/>
        </w:rPr>
        <w:t>,</w:t>
      </w:r>
      <w:r>
        <w:rPr>
          <w:rFonts w:eastAsia="Calibri"/>
        </w:rPr>
        <w:t xml:space="preserve"> the</w:t>
      </w:r>
      <w:r w:rsidR="00AD7C92">
        <w:rPr>
          <w:rFonts w:eastAsia="Calibri"/>
        </w:rPr>
        <w:t xml:space="preserve"> worm</w:t>
      </w:r>
      <w:r>
        <w:rPr>
          <w:rFonts w:eastAsia="Calibri"/>
        </w:rPr>
        <w:t>.</w:t>
      </w:r>
      <w:r w:rsidR="00344B6A" w:rsidRPr="00071E21">
        <w:rPr>
          <w:rFonts w:eastAsia="Calibri"/>
        </w:rPr>
        <w:t xml:space="preserve"> </w:t>
      </w:r>
      <w:r>
        <w:rPr>
          <w:rFonts w:eastAsia="Calibri"/>
        </w:rPr>
        <w:t xml:space="preserve"> At this moment </w:t>
      </w:r>
      <w:r w:rsidR="00BE1FC3">
        <w:rPr>
          <w:rFonts w:eastAsia="Calibri"/>
        </w:rPr>
        <w:t>Jake’s</w:t>
      </w:r>
      <w:r w:rsidR="00344B6A" w:rsidRPr="00071E21">
        <w:rPr>
          <w:rFonts w:eastAsia="Calibri"/>
        </w:rPr>
        <w:t xml:space="preserve"> experience is not </w:t>
      </w:r>
      <w:r w:rsidR="00BE1FC3">
        <w:rPr>
          <w:rFonts w:eastAsia="Calibri"/>
        </w:rPr>
        <w:t>that</w:t>
      </w:r>
      <w:r w:rsidR="00344B6A" w:rsidRPr="00071E21">
        <w:rPr>
          <w:rFonts w:eastAsia="Calibri"/>
        </w:rPr>
        <w:t xml:space="preserve"> of a sovereign subject, </w:t>
      </w:r>
      <w:r w:rsidR="00BE1FC3">
        <w:rPr>
          <w:rFonts w:eastAsia="Calibri"/>
        </w:rPr>
        <w:t>with a</w:t>
      </w:r>
      <w:r w:rsidR="00BE1FC3" w:rsidRPr="00071E21">
        <w:rPr>
          <w:rFonts w:eastAsia="Calibri"/>
        </w:rPr>
        <w:t xml:space="preserve"> </w:t>
      </w:r>
      <w:r w:rsidR="00543785">
        <w:rPr>
          <w:color w:val="222222"/>
          <w:shd w:val="clear" w:color="auto" w:fill="FFFFFF"/>
        </w:rPr>
        <w:t>disembodied, transcendent, conquering gaze from nowhere</w:t>
      </w:r>
      <w:r w:rsidR="00BE1FC3">
        <w:rPr>
          <w:color w:val="222222"/>
          <w:shd w:val="clear" w:color="auto" w:fill="FFFFFF"/>
        </w:rPr>
        <w:t xml:space="preserve"> </w:t>
      </w:r>
      <w:r w:rsidR="00543785">
        <w:rPr>
          <w:color w:val="222222"/>
          <w:shd w:val="clear" w:color="auto" w:fill="FFFFFF"/>
        </w:rPr>
        <w:fldChar w:fldCharType="begin"/>
      </w:r>
      <w:r w:rsidR="00543785">
        <w:rPr>
          <w:color w:val="222222"/>
          <w:shd w:val="clear" w:color="auto" w:fill="FFFFFF"/>
        </w:rPr>
        <w:instrText xml:space="preserve"> ADDIN EN.CITE &lt;EndNote&gt;&lt;Cite&gt;&lt;Author&gt;Haraway&lt;/Author&gt;&lt;Year&gt;1991&lt;/Year&gt;&lt;RecNum&gt;269&lt;/RecNum&gt;&lt;DisplayText&gt;(Haraway 1991)&lt;/DisplayText&gt;&lt;record&gt;&lt;rec-number&gt;269&lt;/rec-number&gt;&lt;foreign-keys&gt;&lt;key app="EN" db-id="5w90da9wep0950edsesxr9z12sfrrx22zdta" timestamp="1524395884"&gt;269&lt;/key&gt;&lt;/foreign-keys&gt;&lt;ref-type name="Book Section"&gt;5&lt;/ref-type&gt;&lt;contributors&gt;&lt;authors&gt;&lt;author&gt;Haraway, Donna J.&lt;/author&gt;&lt;/authors&gt;&lt;/contributors&gt;&lt;titles&gt;&lt;title&gt;Situated knowledges: The science question in frminism and the privilege of partial perspective&lt;/title&gt;&lt;secondary-title&gt;Simians, Cyborgs, and Women: The Reinvention of Nature&lt;/secondary-title&gt;&lt;/titles&gt;&lt;pages&gt;183-202&lt;/pages&gt;&lt;dates&gt;&lt;year&gt;1991&lt;/year&gt;&lt;/dates&gt;&lt;pub-location&gt;New York&lt;/pub-location&gt;&lt;publisher&gt;Routledge&lt;/publisher&gt;&lt;urls&gt;&lt;/urls&gt;&lt;/record&gt;&lt;/Cite&gt;&lt;/EndNote&gt;</w:instrText>
      </w:r>
      <w:r w:rsidR="00543785">
        <w:rPr>
          <w:color w:val="222222"/>
          <w:shd w:val="clear" w:color="auto" w:fill="FFFFFF"/>
        </w:rPr>
        <w:fldChar w:fldCharType="separate"/>
      </w:r>
      <w:r w:rsidR="00543785">
        <w:rPr>
          <w:noProof/>
          <w:color w:val="222222"/>
          <w:shd w:val="clear" w:color="auto" w:fill="FFFFFF"/>
        </w:rPr>
        <w:t>(Haraway 1991)</w:t>
      </w:r>
      <w:r w:rsidR="00543785">
        <w:rPr>
          <w:color w:val="222222"/>
          <w:shd w:val="clear" w:color="auto" w:fill="FFFFFF"/>
        </w:rPr>
        <w:fldChar w:fldCharType="end"/>
      </w:r>
      <w:r w:rsidR="00344B6A" w:rsidRPr="00071E21">
        <w:t xml:space="preserve">.  </w:t>
      </w:r>
      <w:r w:rsidR="00344B6A" w:rsidRPr="00071E21">
        <w:rPr>
          <w:rFonts w:eastAsia="Calibri"/>
        </w:rPr>
        <w:t xml:space="preserve">Rather, </w:t>
      </w:r>
      <w:r w:rsidR="00BE1FC3">
        <w:rPr>
          <w:rFonts w:eastAsia="Calibri"/>
        </w:rPr>
        <w:t xml:space="preserve">for Jake, </w:t>
      </w:r>
      <w:r w:rsidR="00805230">
        <w:rPr>
          <w:rFonts w:eastAsia="Calibri"/>
        </w:rPr>
        <w:t xml:space="preserve">in the context of </w:t>
      </w:r>
      <w:r w:rsidR="00B10D3C">
        <w:rPr>
          <w:rFonts w:eastAsia="Calibri"/>
        </w:rPr>
        <w:t>a failed experiment</w:t>
      </w:r>
      <w:r w:rsidR="00805230">
        <w:rPr>
          <w:rFonts w:eastAsia="Calibri"/>
        </w:rPr>
        <w:t xml:space="preserve">, the </w:t>
      </w:r>
      <w:r w:rsidR="00344B6A" w:rsidRPr="00071E21">
        <w:rPr>
          <w:rFonts w:eastAsia="Calibri"/>
        </w:rPr>
        <w:t xml:space="preserve">doing </w:t>
      </w:r>
      <w:r w:rsidR="00805230">
        <w:rPr>
          <w:rFonts w:eastAsia="Calibri"/>
        </w:rPr>
        <w:t xml:space="preserve">of </w:t>
      </w:r>
      <w:r w:rsidR="00344B6A" w:rsidRPr="00071E21">
        <w:rPr>
          <w:rFonts w:eastAsia="Calibri"/>
        </w:rPr>
        <w:t xml:space="preserve">science </w:t>
      </w:r>
      <w:r w:rsidR="00805230">
        <w:rPr>
          <w:rFonts w:eastAsia="Calibri"/>
        </w:rPr>
        <w:t xml:space="preserve">that is normally </w:t>
      </w:r>
      <w:r w:rsidR="00CD62FF">
        <w:rPr>
          <w:rFonts w:eastAsia="Calibri"/>
        </w:rPr>
        <w:t xml:space="preserve">made inivisible in publications </w:t>
      </w:r>
      <w:r w:rsidR="00805230">
        <w:rPr>
          <w:rFonts w:eastAsia="Calibri"/>
        </w:rPr>
        <w:t xml:space="preserve">comes to </w:t>
      </w:r>
      <w:r w:rsidR="002B10A0">
        <w:rPr>
          <w:rFonts w:eastAsia="Calibri"/>
        </w:rPr>
        <w:t xml:space="preserve">the </w:t>
      </w:r>
      <w:r w:rsidR="00805230">
        <w:rPr>
          <w:rFonts w:eastAsia="Calibri"/>
        </w:rPr>
        <w:t>foreground</w:t>
      </w:r>
      <w:r w:rsidR="00CD62FF">
        <w:rPr>
          <w:rFonts w:eastAsia="Calibri"/>
        </w:rPr>
        <w:t>,</w:t>
      </w:r>
      <w:r w:rsidR="002B10A0">
        <w:rPr>
          <w:rFonts w:eastAsia="Calibri"/>
        </w:rPr>
        <w:t xml:space="preserve"> as matters of care that </w:t>
      </w:r>
      <w:r w:rsidR="002B10A0" w:rsidRPr="005E700E">
        <w:rPr>
          <w:rFonts w:ascii="TimesNewRomanPSMT" w:hAnsi="TimesNewRomanPSMT" w:cs="TimesNewRomanPSMT"/>
        </w:rPr>
        <w:t>“organizes, classifies, and disciplin</w:t>
      </w:r>
      <w:r w:rsidR="00CD62FF">
        <w:rPr>
          <w:rFonts w:ascii="TimesNewRomanPSMT" w:hAnsi="TimesNewRomanPSMT" w:cs="TimesNewRomanPSMT"/>
        </w:rPr>
        <w:t xml:space="preserve">es bodies” </w:t>
      </w:r>
      <w:r w:rsidR="007E4C73">
        <w:rPr>
          <w:rFonts w:ascii="TimesNewRomanPSMT" w:hAnsi="TimesNewRomanPSMT" w:cs="TimesNewRomanPSMT"/>
        </w:rPr>
        <w:fldChar w:fldCharType="begin"/>
      </w:r>
      <w:r w:rsidR="007E4C73">
        <w:rPr>
          <w:rFonts w:ascii="TimesNewRomanPSMT" w:hAnsi="TimesNewRomanPSMT" w:cs="TimesNewRomanPSMT"/>
        </w:rPr>
        <w:instrText xml:space="preserve"> ADDIN EN.CITE &lt;EndNote&gt;&lt;Cite&gt;&lt;Author&gt;Martin&lt;/Author&gt;&lt;Year&gt;2015&lt;/Year&gt;&lt;RecNum&gt;150&lt;/RecNum&gt;&lt;Suffix&gt;: 3&lt;/Suffix&gt;&lt;DisplayText&gt;(Martin, Myers, and Viseu 2015: 3)&lt;/DisplayText&gt;&lt;record&gt;&lt;rec-number&gt;150&lt;/rec-number&gt;&lt;foreign-keys&gt;&lt;key app="EN" db-id="5w90da9wep0950edsesxr9z12sfrrx22zdta" timestamp="0"&gt;150&lt;/key&gt;&lt;/foreign-keys&gt;&lt;ref-type name="Journal Article"&gt;17&lt;/ref-type&gt;&lt;contributors&gt;&lt;authors&gt;&lt;author&gt;Martin, Aryn&lt;/author&gt;&lt;author&gt;Myers, Natasha&lt;/author&gt;&lt;author&gt;Viseu, Ana&lt;/author&gt;&lt;/authors&gt;&lt;/contributors&gt;&lt;titles&gt;&lt;title&gt;The politics of care in technoscience&lt;/title&gt;&lt;secondary-title&gt;Social Studies of Science&lt;/secondary-title&gt;&lt;/titles&gt;&lt;pages&gt;625-641&lt;/pages&gt;&lt;volume&gt;45&lt;/volume&gt;&lt;number&gt;5&lt;/number&gt;&lt;dates&gt;&lt;year&gt;2015&lt;/year&gt;&lt;/dates&gt;&lt;urls&gt;&lt;/urls&gt;&lt;/record&gt;&lt;/Cite&gt;&lt;/EndNote&gt;</w:instrText>
      </w:r>
      <w:r w:rsidR="007E4C73">
        <w:rPr>
          <w:rFonts w:ascii="TimesNewRomanPSMT" w:hAnsi="TimesNewRomanPSMT" w:cs="TimesNewRomanPSMT"/>
        </w:rPr>
        <w:fldChar w:fldCharType="separate"/>
      </w:r>
      <w:r w:rsidR="007E4C73">
        <w:rPr>
          <w:rFonts w:ascii="TimesNewRomanPSMT" w:hAnsi="TimesNewRomanPSMT" w:cs="TimesNewRomanPSMT"/>
          <w:noProof/>
        </w:rPr>
        <w:t>(Martin, Myers, and Viseu 2015: 3)</w:t>
      </w:r>
      <w:r w:rsidR="007E4C73">
        <w:rPr>
          <w:rFonts w:ascii="TimesNewRomanPSMT" w:hAnsi="TimesNewRomanPSMT" w:cs="TimesNewRomanPSMT"/>
        </w:rPr>
        <w:fldChar w:fldCharType="end"/>
      </w:r>
      <w:r w:rsidR="00B10D3C">
        <w:rPr>
          <w:rFonts w:ascii="TimesNewRomanPSMT" w:hAnsi="TimesNewRomanPSMT" w:cs="TimesNewRomanPSMT"/>
        </w:rPr>
        <w:t>.</w:t>
      </w:r>
      <w:r w:rsidR="00CD62FF">
        <w:rPr>
          <w:rFonts w:ascii="TimesNewRomanPSMT" w:hAnsi="TimesNewRomanPSMT" w:cs="TimesNewRomanPSMT"/>
        </w:rPr>
        <w:t xml:space="preserve"> </w:t>
      </w:r>
      <w:r w:rsidR="00B10D3C">
        <w:rPr>
          <w:rFonts w:ascii="TimesNewRomanPSMT" w:hAnsi="TimesNewRomanPSMT" w:cs="TimesNewRomanPSMT"/>
        </w:rPr>
        <w:t xml:space="preserve">These bodies include not only the </w:t>
      </w:r>
      <w:r w:rsidR="001165A1">
        <w:rPr>
          <w:rFonts w:ascii="TimesNewRomanPSMT" w:hAnsi="TimesNewRomanPSMT" w:cs="TimesNewRomanPSMT"/>
        </w:rPr>
        <w:t>animal</w:t>
      </w:r>
      <w:r w:rsidR="00754FE8">
        <w:rPr>
          <w:rFonts w:ascii="TimesNewRomanPSMT" w:hAnsi="TimesNewRomanPSMT" w:cs="TimesNewRomanPSMT"/>
        </w:rPr>
        <w:t>’</w:t>
      </w:r>
      <w:r w:rsidR="001165A1">
        <w:rPr>
          <w:rFonts w:ascii="TimesNewRomanPSMT" w:hAnsi="TimesNewRomanPSMT" w:cs="TimesNewRomanPSMT"/>
        </w:rPr>
        <w:t>s</w:t>
      </w:r>
      <w:r w:rsidR="00B10D3C">
        <w:rPr>
          <w:rFonts w:ascii="TimesNewRomanPSMT" w:hAnsi="TimesNewRomanPSMT" w:cs="TimesNewRomanPSMT"/>
        </w:rPr>
        <w:t xml:space="preserve">, but </w:t>
      </w:r>
      <w:r w:rsidR="00CD62FF">
        <w:rPr>
          <w:rFonts w:ascii="TimesNewRomanPSMT" w:hAnsi="TimesNewRomanPSMT" w:cs="TimesNewRomanPSMT"/>
        </w:rPr>
        <w:t xml:space="preserve">Jake’s </w:t>
      </w:r>
      <w:r w:rsidR="002B10A0" w:rsidRPr="005E700E">
        <w:rPr>
          <w:rFonts w:ascii="TimesNewRomanPSMT" w:hAnsi="TimesNewRomanPSMT" w:cs="TimesNewRomanPSMT"/>
        </w:rPr>
        <w:t>as well</w:t>
      </w:r>
      <w:r w:rsidR="00ED1C4D" w:rsidRPr="005E700E">
        <w:rPr>
          <w:rFonts w:ascii="TimesNewRomanPSMT" w:hAnsi="TimesNewRomanPSMT" w:cs="TimesNewRomanPSMT"/>
        </w:rPr>
        <w:t xml:space="preserve">. </w:t>
      </w:r>
    </w:p>
    <w:p w14:paraId="7F8DC891" w14:textId="37E020AD" w:rsidR="00344B6A" w:rsidRPr="005E700E" w:rsidRDefault="00CD62FF" w:rsidP="00B10D3C">
      <w:pPr>
        <w:pStyle w:val="NormalWeb"/>
        <w:spacing w:before="0" w:beforeAutospacing="0" w:after="0" w:afterAutospacing="0" w:line="480" w:lineRule="auto"/>
        <w:ind w:firstLine="720"/>
        <w:rPr>
          <w:rFonts w:ascii="TimesNewRomanPSMT" w:hAnsi="TimesNewRomanPSMT" w:cs="TimesNewRomanPSMT"/>
          <w:sz w:val="20"/>
          <w:szCs w:val="20"/>
        </w:rPr>
      </w:pPr>
      <w:r>
        <w:rPr>
          <w:rFonts w:ascii="TimesNewRomanPSMT" w:hAnsi="TimesNewRomanPSMT" w:cs="TimesNewRomanPSMT"/>
        </w:rPr>
        <w:t xml:space="preserve">While </w:t>
      </w:r>
      <w:r w:rsidR="00805230">
        <w:rPr>
          <w:rFonts w:eastAsia="Calibri"/>
        </w:rPr>
        <w:t xml:space="preserve">Janet </w:t>
      </w:r>
      <w:r>
        <w:rPr>
          <w:rFonts w:eastAsia="Calibri"/>
        </w:rPr>
        <w:t>is affected by the boredom of the aged mice in the BSU as an animal technician,</w:t>
      </w:r>
      <w:r w:rsidR="00805230">
        <w:rPr>
          <w:rFonts w:eastAsia="Calibri"/>
        </w:rPr>
        <w:t xml:space="preserve">  </w:t>
      </w:r>
      <w:r w:rsidR="0046154C">
        <w:rPr>
          <w:rFonts w:eastAsia="Calibri"/>
        </w:rPr>
        <w:t xml:space="preserve">Jake </w:t>
      </w:r>
      <w:r>
        <w:rPr>
          <w:rFonts w:eastAsia="Calibri"/>
        </w:rPr>
        <w:t>is affected by the deterministic role that worms play in his life as a scientist.</w:t>
      </w:r>
      <w:r w:rsidR="00805230">
        <w:rPr>
          <w:rFonts w:eastAsia="Calibri"/>
        </w:rPr>
        <w:t xml:space="preserve"> </w:t>
      </w:r>
      <w:r>
        <w:rPr>
          <w:rFonts w:eastAsia="Calibri"/>
        </w:rPr>
        <w:t xml:space="preserve">Stress is both a trope and an experience that </w:t>
      </w:r>
      <w:r w:rsidR="00B10D3C">
        <w:rPr>
          <w:rFonts w:eastAsia="Calibri"/>
        </w:rPr>
        <w:t xml:space="preserve">partially </w:t>
      </w:r>
      <w:r>
        <w:rPr>
          <w:rFonts w:eastAsia="Calibri"/>
        </w:rPr>
        <w:t>connects worms, mice, scientists and animal technicians</w:t>
      </w:r>
      <w:r w:rsidR="00B10D3C">
        <w:rPr>
          <w:rFonts w:eastAsia="Calibri"/>
        </w:rPr>
        <w:t xml:space="preserve">. The relations that these different species have to one another - scientists with worms, animal technicians with mice – within the confines of the experiment produces </w:t>
      </w:r>
      <w:r w:rsidR="00754FE8">
        <w:rPr>
          <w:rFonts w:eastAsia="Calibri"/>
        </w:rPr>
        <w:t xml:space="preserve">embodied </w:t>
      </w:r>
      <w:r w:rsidR="00B10D3C">
        <w:rPr>
          <w:rFonts w:eastAsia="Calibri"/>
        </w:rPr>
        <w:t>states that are defined as ‘stressful’.</w:t>
      </w:r>
    </w:p>
    <w:p w14:paraId="05EFC00A" w14:textId="77777777" w:rsidR="00AA7194" w:rsidRDefault="00AA7194" w:rsidP="00942F6C">
      <w:pPr>
        <w:spacing w:line="480" w:lineRule="auto"/>
        <w:outlineLvl w:val="0"/>
        <w:rPr>
          <w:rFonts w:eastAsia="Calibri"/>
          <w:b/>
        </w:rPr>
      </w:pPr>
    </w:p>
    <w:p w14:paraId="27C8A95A" w14:textId="6299A166" w:rsidR="009818A0" w:rsidRDefault="00344B6A" w:rsidP="00942F6C">
      <w:pPr>
        <w:spacing w:line="480" w:lineRule="auto"/>
        <w:outlineLvl w:val="0"/>
        <w:rPr>
          <w:rFonts w:eastAsia="Calibri"/>
          <w:b/>
        </w:rPr>
      </w:pPr>
      <w:r>
        <w:rPr>
          <w:rFonts w:eastAsia="Calibri"/>
          <w:b/>
        </w:rPr>
        <w:t>Enrichment</w:t>
      </w:r>
    </w:p>
    <w:p w14:paraId="2A54E2EF" w14:textId="2C524DE3" w:rsidR="00233145" w:rsidRDefault="00833CB7" w:rsidP="00942F6C">
      <w:pPr>
        <w:pStyle w:val="Normal1"/>
        <w:spacing w:line="480" w:lineRule="auto"/>
        <w:ind w:firstLine="720"/>
      </w:pPr>
      <w:r>
        <w:t xml:space="preserve">Enrichment activities are one of </w:t>
      </w:r>
      <w:r w:rsidR="00233145">
        <w:t xml:space="preserve">of the primary ways in which stress is </w:t>
      </w:r>
      <w:r w:rsidR="00EE30D8">
        <w:t xml:space="preserve">alleviated </w:t>
      </w:r>
      <w:r w:rsidR="00233145">
        <w:t xml:space="preserve">amongst laboratory animals, who are thought to </w:t>
      </w:r>
      <w:r>
        <w:t xml:space="preserve">be particularly susceptible to </w:t>
      </w:r>
      <w:r w:rsidR="00233145">
        <w:t>boredom</w:t>
      </w:r>
      <w:r w:rsidR="00543785">
        <w:t xml:space="preserve"> </w:t>
      </w:r>
      <w:r w:rsidR="00543785">
        <w:fldChar w:fldCharType="begin"/>
      </w:r>
      <w:r w:rsidR="000D1CB3">
        <w:instrText xml:space="preserve"> ADDIN EN.CITE &lt;EndNote&gt;&lt;Cite&gt;&lt;Author&gt;Wolfer&lt;/Author&gt;&lt;Year&gt;2004&lt;/Year&gt;&lt;RecNum&gt;270&lt;/RecNum&gt;&lt;DisplayText&gt;(Wolfer et al. 2004)&lt;/DisplayText&gt;&lt;record&gt;&lt;rec-number&gt;270&lt;/rec-number&gt;&lt;foreign-keys&gt;&lt;key app="EN" db-id="5w90da9wep0950edsesxr9z12sfrrx22zdta" timestamp="1524396122"&gt;270&lt;/key&gt;&lt;/foreign-keys&gt;&lt;ref-type name="Journal Article"&gt;17&lt;/ref-type&gt;&lt;contributors&gt;&lt;authors&gt;&lt;author&gt;Wolfer, David P.&lt;/author&gt;&lt;author&gt;Litvin, Oxana&lt;/author&gt;&lt;author&gt;Morf, Samuel&lt;/author&gt;&lt;author&gt;Nitsch, Roger M.&lt;/author&gt;&lt;author&gt;Lipp, Hans-Peter&lt;/author&gt;&lt;author&gt;Wurbel, Hanno&lt;/author&gt;&lt;/authors&gt;&lt;/contributors&gt;&lt;titles&gt;&lt;title&gt;Laboratory animal welfare: Cage enrichment and mouse behaviour&lt;/title&gt;&lt;secondary-title&gt;Nature&lt;/secondary-title&gt;&lt;/titles&gt;&lt;periodical&gt;&lt;full-title&gt;Nature&lt;/full-title&gt;&lt;/periodical&gt;&lt;pages&gt;821-822&lt;/pages&gt;&lt;volume&gt;432&lt;/volume&gt;&lt;dates&gt;&lt;year&gt;2004&lt;/year&gt;&lt;/dates&gt;&lt;urls&gt;&lt;/urls&gt;&lt;/record&gt;&lt;/Cite&gt;&lt;/EndNote&gt;</w:instrText>
      </w:r>
      <w:r w:rsidR="00543785">
        <w:fldChar w:fldCharType="separate"/>
      </w:r>
      <w:r w:rsidR="000D1CB3">
        <w:rPr>
          <w:noProof/>
        </w:rPr>
        <w:t>(Wolfer et al. 2004)</w:t>
      </w:r>
      <w:r w:rsidR="00543785">
        <w:fldChar w:fldCharType="end"/>
      </w:r>
      <w:r w:rsidR="00233145">
        <w:t xml:space="preserve">. </w:t>
      </w:r>
      <w:r w:rsidR="00543785">
        <w:t xml:space="preserve">For example, </w:t>
      </w:r>
      <w:r w:rsidR="00EA16D4">
        <w:t xml:space="preserve">Lesley Sharp </w:t>
      </w:r>
      <w:r w:rsidR="00EA16D4">
        <w:fldChar w:fldCharType="begin"/>
      </w:r>
      <w:r w:rsidR="00EA16D4">
        <w:instrText xml:space="preserve"> ADDIN EN.CITE &lt;EndNote&gt;&lt;Cite ExcludeAuth="1"&gt;&lt;Author&gt;Sharp&lt;/Author&gt;&lt;Year&gt;Forthcoming&lt;/Year&gt;&lt;RecNum&gt;265&lt;/RecNum&gt;&lt;DisplayText&gt;(Forthcoming)&lt;/DisplayText&gt;&lt;record&gt;&lt;rec-number&gt;265&lt;/rec-number&gt;&lt;foreign-keys&gt;&lt;key app="EN" db-id="5w90da9wep0950edsesxr9z12sfrrx22zdta" timestamp="1524051757"&gt;265&lt;/key&gt;&lt;/foreign-keys&gt;&lt;ref-type name="Book"&gt;6&lt;/ref-type&gt;&lt;contributors&gt;&lt;authors&gt;&lt;author&gt;Sharp, Lesley A.&lt;/author&gt;&lt;/authors&gt;&lt;/contributors&gt;&lt;titles&gt;&lt;title&gt;Animal Ethos: The Morality of Human-Animal Encounters in Experimental Lab Science&lt;/title&gt;&lt;/titles&gt;&lt;dates&gt;&lt;year&gt;Forthcoming&lt;/year&gt;&lt;/dates&gt;&lt;pub-location&gt;Berkeley, CA&lt;/pub-location&gt;&lt;publisher&gt;University of California Press&lt;/publisher&gt;&lt;urls&gt;&lt;/urls&gt;&lt;/record&gt;&lt;/Cite&gt;&lt;/EndNote&gt;</w:instrText>
      </w:r>
      <w:r w:rsidR="00EA16D4">
        <w:fldChar w:fldCharType="separate"/>
      </w:r>
      <w:r w:rsidR="00EA16D4">
        <w:rPr>
          <w:noProof/>
        </w:rPr>
        <w:t>(Forthcoming)</w:t>
      </w:r>
      <w:r w:rsidR="00EA16D4">
        <w:fldChar w:fldCharType="end"/>
      </w:r>
      <w:r w:rsidR="00EA16D4">
        <w:t xml:space="preserve"> notes that televisions are used with nearly all captive primates today </w:t>
      </w:r>
      <w:r w:rsidR="00543785">
        <w:t xml:space="preserve">in order to </w:t>
      </w:r>
      <w:r w:rsidR="00EA16D4">
        <w:t xml:space="preserve">prevent distress and psychological illness </w:t>
      </w:r>
      <w:r w:rsidR="001B0B25">
        <w:t>caused by boredom in the captive setting</w:t>
      </w:r>
      <w:r w:rsidR="00EA16D4">
        <w:t xml:space="preserve">. Improving the wellbeing of laboratory animals </w:t>
      </w:r>
      <w:r w:rsidR="001B0B25">
        <w:t xml:space="preserve">is heavily focused upon </w:t>
      </w:r>
      <w:r w:rsidR="00EA16D4">
        <w:t>ameliorating the boredom of captivity, which is understood as stressful</w:t>
      </w:r>
      <w:r w:rsidR="00B60D35">
        <w:t xml:space="preserve"> – as exemplified in Janet’s example</w:t>
      </w:r>
      <w:r w:rsidR="00951F65">
        <w:t>, above</w:t>
      </w:r>
      <w:r w:rsidR="00EA16D4">
        <w:t>.</w:t>
      </w:r>
      <w:r w:rsidR="00AA7194">
        <w:t xml:space="preserve"> This is why </w:t>
      </w:r>
      <w:r w:rsidR="001B0B25">
        <w:t>‘</w:t>
      </w:r>
      <w:r w:rsidR="00AA7194">
        <w:t>enrichment</w:t>
      </w:r>
      <w:r w:rsidR="001B0B25">
        <w:t>’</w:t>
      </w:r>
      <w:r w:rsidR="00AA7194">
        <w:t xml:space="preserve"> is a crucial part of laboratory animal welfare and science today.</w:t>
      </w:r>
      <w:r w:rsidR="001B0B25">
        <w:t xml:space="preserve"> At the Institute, social housing (i.e., not </w:t>
      </w:r>
      <w:r w:rsidR="001B0B25">
        <w:lastRenderedPageBreak/>
        <w:t>allowing male Balb C mice to live alone for an extended lifetime as described above), cage design and the inclusion of seeds in cages (that must be searched for and opened, giving the mice something to do) were all examples of how the Institute tries to enrich the lives of its mice.</w:t>
      </w:r>
    </w:p>
    <w:p w14:paraId="4DCE1815" w14:textId="5EC541BD" w:rsidR="00C8230E" w:rsidRDefault="001B0B25" w:rsidP="00942F6C">
      <w:pPr>
        <w:spacing w:line="480" w:lineRule="auto"/>
        <w:ind w:left="45" w:firstLine="675"/>
        <w:rPr>
          <w:rFonts w:eastAsia="Calibri"/>
        </w:rPr>
      </w:pPr>
      <w:r>
        <w:rPr>
          <w:rFonts w:eastAsia="Calibri"/>
        </w:rPr>
        <w:t xml:space="preserve">Enrichment went beyond the mice, </w:t>
      </w:r>
      <w:r w:rsidR="009232EF">
        <w:rPr>
          <w:rFonts w:eastAsia="Calibri"/>
        </w:rPr>
        <w:t xml:space="preserve">however, </w:t>
      </w:r>
      <w:r w:rsidR="00951F65">
        <w:rPr>
          <w:rFonts w:eastAsia="Calibri"/>
        </w:rPr>
        <w:t>often</w:t>
      </w:r>
      <w:r>
        <w:rPr>
          <w:rFonts w:eastAsia="Calibri"/>
        </w:rPr>
        <w:t xml:space="preserve"> </w:t>
      </w:r>
      <w:r w:rsidR="00951F65">
        <w:rPr>
          <w:rFonts w:eastAsia="Calibri"/>
        </w:rPr>
        <w:t>targeting</w:t>
      </w:r>
      <w:r w:rsidR="00AA7194">
        <w:rPr>
          <w:rFonts w:eastAsia="Calibri"/>
        </w:rPr>
        <w:t xml:space="preserve"> animal technicians and scientists</w:t>
      </w:r>
      <w:r w:rsidR="00951F65">
        <w:rPr>
          <w:rFonts w:eastAsia="Calibri"/>
        </w:rPr>
        <w:t xml:space="preserve"> as well</w:t>
      </w:r>
      <w:r w:rsidR="00AA7194">
        <w:rPr>
          <w:rFonts w:eastAsia="Calibri"/>
        </w:rPr>
        <w:t xml:space="preserve">. </w:t>
      </w:r>
      <w:r w:rsidR="00410681" w:rsidRPr="00071E21">
        <w:rPr>
          <w:rFonts w:eastAsia="Calibri"/>
        </w:rPr>
        <w:t>The I</w:t>
      </w:r>
      <w:r w:rsidR="00384D61" w:rsidRPr="00071E21">
        <w:rPr>
          <w:rFonts w:eastAsia="Calibri"/>
        </w:rPr>
        <w:t>nst</w:t>
      </w:r>
      <w:r w:rsidR="00D25CEA" w:rsidRPr="00071E21">
        <w:rPr>
          <w:rFonts w:eastAsia="Calibri"/>
        </w:rPr>
        <w:t>it</w:t>
      </w:r>
      <w:r w:rsidR="00410681" w:rsidRPr="00071E21">
        <w:rPr>
          <w:rFonts w:eastAsia="Calibri"/>
        </w:rPr>
        <w:t xml:space="preserve">ute is a campus, </w:t>
      </w:r>
      <w:r w:rsidR="00805230">
        <w:rPr>
          <w:rFonts w:eastAsia="Calibri"/>
        </w:rPr>
        <w:t xml:space="preserve">with buildings and a residential village arranged in what was the parkland </w:t>
      </w:r>
      <w:r w:rsidR="00754FE8">
        <w:rPr>
          <w:rFonts w:eastAsia="Calibri"/>
        </w:rPr>
        <w:t xml:space="preserve">(where sheep graze) </w:t>
      </w:r>
      <w:r w:rsidR="00805230">
        <w:rPr>
          <w:rFonts w:eastAsia="Calibri"/>
        </w:rPr>
        <w:t xml:space="preserve">of a former </w:t>
      </w:r>
      <w:r w:rsidR="00754FE8">
        <w:rPr>
          <w:rFonts w:eastAsia="Calibri"/>
        </w:rPr>
        <w:t xml:space="preserve">aristocratic, </w:t>
      </w:r>
      <w:r w:rsidR="00805230">
        <w:rPr>
          <w:rFonts w:eastAsia="Calibri"/>
        </w:rPr>
        <w:t>mansion house.  T</w:t>
      </w:r>
      <w:r w:rsidR="00410681" w:rsidRPr="00071E21">
        <w:rPr>
          <w:rFonts w:eastAsia="Calibri"/>
        </w:rPr>
        <w:t>he li</w:t>
      </w:r>
      <w:r w:rsidR="00805230">
        <w:rPr>
          <w:rFonts w:eastAsia="Calibri"/>
        </w:rPr>
        <w:t>v</w:t>
      </w:r>
      <w:r w:rsidR="00410681" w:rsidRPr="00071E21">
        <w:rPr>
          <w:rFonts w:eastAsia="Calibri"/>
        </w:rPr>
        <w:t>e</w:t>
      </w:r>
      <w:r w:rsidR="00805230">
        <w:rPr>
          <w:rFonts w:eastAsia="Calibri"/>
        </w:rPr>
        <w:t>s, health</w:t>
      </w:r>
      <w:r w:rsidR="00384D61" w:rsidRPr="00071E21">
        <w:rPr>
          <w:rFonts w:eastAsia="Calibri"/>
        </w:rPr>
        <w:t xml:space="preserve"> </w:t>
      </w:r>
      <w:r w:rsidR="00805230">
        <w:rPr>
          <w:rFonts w:eastAsia="Calibri"/>
        </w:rPr>
        <w:t xml:space="preserve">and well-being </w:t>
      </w:r>
      <w:r w:rsidR="00384D61" w:rsidRPr="00071E21">
        <w:rPr>
          <w:rFonts w:eastAsia="Calibri"/>
        </w:rPr>
        <w:t>of scientist</w:t>
      </w:r>
      <w:r w:rsidR="00805230">
        <w:rPr>
          <w:rFonts w:eastAsia="Calibri"/>
        </w:rPr>
        <w:t>s</w:t>
      </w:r>
      <w:r w:rsidR="00384D61" w:rsidRPr="00071E21">
        <w:rPr>
          <w:rFonts w:eastAsia="Calibri"/>
        </w:rPr>
        <w:t xml:space="preserve"> </w:t>
      </w:r>
      <w:r w:rsidR="00963268" w:rsidRPr="00071E21">
        <w:rPr>
          <w:rFonts w:eastAsia="Calibri"/>
        </w:rPr>
        <w:t>is</w:t>
      </w:r>
      <w:r w:rsidR="00384D61" w:rsidRPr="00071E21">
        <w:rPr>
          <w:rFonts w:eastAsia="Calibri"/>
        </w:rPr>
        <w:t xml:space="preserve"> enacted </w:t>
      </w:r>
      <w:r w:rsidR="006A6B05">
        <w:rPr>
          <w:rFonts w:eastAsia="Calibri"/>
        </w:rPr>
        <w:t xml:space="preserve">over and over again </w:t>
      </w:r>
      <w:r w:rsidR="00C8404D" w:rsidRPr="00071E21">
        <w:rPr>
          <w:rFonts w:eastAsia="Calibri"/>
        </w:rPr>
        <w:t xml:space="preserve">as </w:t>
      </w:r>
      <w:r w:rsidR="00805230">
        <w:rPr>
          <w:rFonts w:eastAsia="Calibri"/>
        </w:rPr>
        <w:t xml:space="preserve">constitutive </w:t>
      </w:r>
      <w:r w:rsidR="006A6B05">
        <w:rPr>
          <w:rFonts w:eastAsia="Calibri"/>
        </w:rPr>
        <w:t>of the Institut</w:t>
      </w:r>
      <w:r w:rsidR="00805230">
        <w:rPr>
          <w:rFonts w:eastAsia="Calibri"/>
        </w:rPr>
        <w:t>e</w:t>
      </w:r>
      <w:r w:rsidR="006A6B05">
        <w:rPr>
          <w:rFonts w:eastAsia="Calibri"/>
        </w:rPr>
        <w:t>’s identity</w:t>
      </w:r>
      <w:r w:rsidR="009232EF">
        <w:rPr>
          <w:rFonts w:eastAsia="Calibri"/>
        </w:rPr>
        <w:t>; indeed the focus on promoting scientists’ wellbeing at the Institute is part of its explicit recruitment strategy, as seen on its webpage</w:t>
      </w:r>
      <w:r w:rsidR="00805230">
        <w:rPr>
          <w:rFonts w:eastAsia="Calibri"/>
        </w:rPr>
        <w:t xml:space="preserve">. </w:t>
      </w:r>
      <w:r w:rsidR="009232EF">
        <w:rPr>
          <w:rFonts w:eastAsia="Calibri"/>
        </w:rPr>
        <w:t>For example, b</w:t>
      </w:r>
      <w:r w:rsidR="00410681" w:rsidRPr="00071E21">
        <w:rPr>
          <w:rFonts w:eastAsia="Calibri"/>
        </w:rPr>
        <w:t>enches and tables</w:t>
      </w:r>
      <w:r w:rsidR="00384D61" w:rsidRPr="00071E21">
        <w:rPr>
          <w:rFonts w:eastAsia="Calibri"/>
        </w:rPr>
        <w:t xml:space="preserve"> </w:t>
      </w:r>
      <w:r>
        <w:rPr>
          <w:rFonts w:eastAsia="Calibri"/>
        </w:rPr>
        <w:t>are</w:t>
      </w:r>
      <w:r w:rsidR="00384D61" w:rsidRPr="00071E21">
        <w:rPr>
          <w:rFonts w:eastAsia="Calibri"/>
        </w:rPr>
        <w:t xml:space="preserve"> arranged </w:t>
      </w:r>
      <w:r w:rsidR="00D66233" w:rsidRPr="00071E21">
        <w:rPr>
          <w:rFonts w:eastAsia="Calibri"/>
        </w:rPr>
        <w:t xml:space="preserve">outside in </w:t>
      </w:r>
      <w:r w:rsidR="006A6B05">
        <w:rPr>
          <w:rFonts w:eastAsia="Calibri"/>
        </w:rPr>
        <w:t xml:space="preserve">the extensive and well-maintained gardens </w:t>
      </w:r>
      <w:r w:rsidR="009232EF">
        <w:rPr>
          <w:rFonts w:eastAsia="Calibri"/>
        </w:rPr>
        <w:t xml:space="preserve">that adjoin </w:t>
      </w:r>
      <w:r w:rsidR="00754FE8">
        <w:rPr>
          <w:rFonts w:eastAsia="Calibri"/>
        </w:rPr>
        <w:t>the</w:t>
      </w:r>
      <w:r w:rsidR="006A6B05">
        <w:rPr>
          <w:rFonts w:eastAsia="Calibri"/>
        </w:rPr>
        <w:t xml:space="preserve"> parkland, </w:t>
      </w:r>
      <w:r w:rsidR="009232EF">
        <w:rPr>
          <w:rFonts w:eastAsia="Calibri"/>
        </w:rPr>
        <w:t>which</w:t>
      </w:r>
      <w:r w:rsidR="006A6B05">
        <w:rPr>
          <w:rFonts w:eastAsia="Calibri"/>
        </w:rPr>
        <w:t xml:space="preserve"> employees </w:t>
      </w:r>
      <w:r w:rsidR="009232EF">
        <w:rPr>
          <w:rFonts w:eastAsia="Calibri"/>
        </w:rPr>
        <w:t>use to</w:t>
      </w:r>
      <w:r w:rsidR="006A6B05">
        <w:rPr>
          <w:rFonts w:eastAsia="Calibri"/>
        </w:rPr>
        <w:t xml:space="preserve"> </w:t>
      </w:r>
      <w:r w:rsidR="00384D61" w:rsidRPr="00071E21">
        <w:rPr>
          <w:rFonts w:eastAsia="Calibri"/>
        </w:rPr>
        <w:t>sit and think</w:t>
      </w:r>
      <w:r w:rsidR="00D25CEA" w:rsidRPr="00071E21">
        <w:rPr>
          <w:rFonts w:eastAsia="Calibri"/>
        </w:rPr>
        <w:t>,</w:t>
      </w:r>
      <w:r w:rsidR="00384D61" w:rsidRPr="00071E21">
        <w:rPr>
          <w:rFonts w:eastAsia="Calibri"/>
        </w:rPr>
        <w:t xml:space="preserve"> or work</w:t>
      </w:r>
      <w:r w:rsidR="006A6B05">
        <w:rPr>
          <w:rFonts w:eastAsia="Calibri"/>
        </w:rPr>
        <w:t xml:space="preserve">, </w:t>
      </w:r>
      <w:r w:rsidR="00384D61" w:rsidRPr="00071E21">
        <w:rPr>
          <w:rFonts w:eastAsia="Calibri"/>
        </w:rPr>
        <w:t>eat</w:t>
      </w:r>
      <w:r w:rsidR="00D25CEA" w:rsidRPr="00071E21">
        <w:rPr>
          <w:rFonts w:eastAsia="Calibri"/>
        </w:rPr>
        <w:t>, and socialize</w:t>
      </w:r>
      <w:r w:rsidR="006A6B05">
        <w:rPr>
          <w:rFonts w:eastAsia="Calibri"/>
        </w:rPr>
        <w:t>. T</w:t>
      </w:r>
      <w:r w:rsidR="00AA7194">
        <w:rPr>
          <w:rFonts w:eastAsia="Calibri"/>
        </w:rPr>
        <w:t>he</w:t>
      </w:r>
      <w:r w:rsidR="00384D61" w:rsidRPr="00071E21">
        <w:rPr>
          <w:rFonts w:eastAsia="Calibri"/>
        </w:rPr>
        <w:t xml:space="preserve"> building in which </w:t>
      </w:r>
      <w:r w:rsidR="006A6B05">
        <w:rPr>
          <w:rFonts w:eastAsia="Calibri"/>
        </w:rPr>
        <w:t>we did our ob</w:t>
      </w:r>
      <w:r w:rsidR="00930071">
        <w:rPr>
          <w:rFonts w:eastAsia="Calibri"/>
        </w:rPr>
        <w:t>s</w:t>
      </w:r>
      <w:r w:rsidR="006A6B05">
        <w:rPr>
          <w:rFonts w:eastAsia="Calibri"/>
        </w:rPr>
        <w:t>e</w:t>
      </w:r>
      <w:r w:rsidR="00930071">
        <w:rPr>
          <w:rFonts w:eastAsia="Calibri"/>
        </w:rPr>
        <w:t>r</w:t>
      </w:r>
      <w:r w:rsidR="006A6B05">
        <w:rPr>
          <w:rFonts w:eastAsia="Calibri"/>
        </w:rPr>
        <w:t>vation</w:t>
      </w:r>
      <w:r w:rsidR="009232EF">
        <w:rPr>
          <w:rFonts w:eastAsia="Calibri"/>
        </w:rPr>
        <w:t>s</w:t>
      </w:r>
      <w:r w:rsidR="006A6B05">
        <w:rPr>
          <w:rFonts w:eastAsia="Calibri"/>
        </w:rPr>
        <w:t xml:space="preserve"> </w:t>
      </w:r>
      <w:r w:rsidR="00754FE8">
        <w:rPr>
          <w:rFonts w:eastAsia="Calibri"/>
        </w:rPr>
        <w:t xml:space="preserve">in the laboratories </w:t>
      </w:r>
      <w:r w:rsidR="006A6B05">
        <w:rPr>
          <w:rFonts w:eastAsia="Calibri"/>
        </w:rPr>
        <w:t>was</w:t>
      </w:r>
      <w:r w:rsidR="00384D61" w:rsidRPr="00071E21">
        <w:rPr>
          <w:rFonts w:eastAsia="Calibri"/>
        </w:rPr>
        <w:t xml:space="preserve"> </w:t>
      </w:r>
      <w:r w:rsidR="00902C8D">
        <w:rPr>
          <w:rFonts w:eastAsia="Calibri"/>
        </w:rPr>
        <w:t xml:space="preserve">designed </w:t>
      </w:r>
      <w:r w:rsidR="00384D61" w:rsidRPr="00071E21">
        <w:rPr>
          <w:rFonts w:eastAsia="Calibri"/>
        </w:rPr>
        <w:t>to promote openness, community and interaction</w:t>
      </w:r>
      <w:r w:rsidR="00754FE8">
        <w:rPr>
          <w:rFonts w:eastAsia="Calibri"/>
        </w:rPr>
        <w:t xml:space="preserve"> among scientists</w:t>
      </w:r>
      <w:r w:rsidR="00384D61" w:rsidRPr="00071E21">
        <w:rPr>
          <w:rFonts w:eastAsia="Calibri"/>
        </w:rPr>
        <w:t xml:space="preserve"> - with offices situated on the other side of the corridors from the labs - either open plan, or with glass doors to prom</w:t>
      </w:r>
      <w:r w:rsidR="00D66233" w:rsidRPr="00071E21">
        <w:rPr>
          <w:rFonts w:eastAsia="Calibri"/>
        </w:rPr>
        <w:t xml:space="preserve">ote visibility </w:t>
      </w:r>
      <w:r w:rsidR="00384D61" w:rsidRPr="00071E21">
        <w:rPr>
          <w:rFonts w:eastAsia="Calibri"/>
        </w:rPr>
        <w:t xml:space="preserve">and easy interaction between all levels of </w:t>
      </w:r>
      <w:r w:rsidR="006A6B05">
        <w:rPr>
          <w:rFonts w:eastAsia="Calibri"/>
        </w:rPr>
        <w:t>staff</w:t>
      </w:r>
      <w:r w:rsidR="00384D61" w:rsidRPr="00071E21">
        <w:rPr>
          <w:rFonts w:eastAsia="Calibri"/>
        </w:rPr>
        <w:t xml:space="preserve">. </w:t>
      </w:r>
      <w:r w:rsidR="009232EF">
        <w:rPr>
          <w:rFonts w:eastAsia="Calibri"/>
        </w:rPr>
        <w:t>T</w:t>
      </w:r>
      <w:r w:rsidR="00384D61" w:rsidRPr="00071E21">
        <w:rPr>
          <w:rFonts w:eastAsia="Calibri"/>
        </w:rPr>
        <w:t>here was a gym, a new running/cycling track, a village with different forms of a</w:t>
      </w:r>
      <w:r w:rsidR="00504828">
        <w:rPr>
          <w:rFonts w:eastAsia="Calibri"/>
        </w:rPr>
        <w:t>ccommodation to cater for all (</w:t>
      </w:r>
      <w:r w:rsidR="00384D61" w:rsidRPr="00071E21">
        <w:rPr>
          <w:rFonts w:eastAsia="Calibri"/>
        </w:rPr>
        <w:t>from visiting researchers through to married couples</w:t>
      </w:r>
      <w:r w:rsidR="00E75F1E" w:rsidRPr="00071E21">
        <w:rPr>
          <w:rFonts w:eastAsia="Calibri"/>
        </w:rPr>
        <w:t xml:space="preserve"> with children</w:t>
      </w:r>
      <w:r w:rsidR="00504828">
        <w:rPr>
          <w:rFonts w:eastAsia="Calibri"/>
        </w:rPr>
        <w:t>),</w:t>
      </w:r>
      <w:r w:rsidR="00384D61" w:rsidRPr="00071E21">
        <w:rPr>
          <w:rFonts w:eastAsia="Calibri"/>
        </w:rPr>
        <w:t xml:space="preserve"> an on-site nursery, a new open plan and modern restaura</w:t>
      </w:r>
      <w:r>
        <w:rPr>
          <w:rFonts w:eastAsia="Calibri"/>
        </w:rPr>
        <w:t>nt purveying ‘healthy’ options</w:t>
      </w:r>
      <w:r w:rsidR="00384D61" w:rsidRPr="00071E21">
        <w:rPr>
          <w:rFonts w:eastAsia="Calibri"/>
        </w:rPr>
        <w:t xml:space="preserve"> and sofas and comfortable seating areas for people to meet.  </w:t>
      </w:r>
    </w:p>
    <w:p w14:paraId="306A74BB" w14:textId="774238E7" w:rsidR="00AA7194" w:rsidRPr="00071E21" w:rsidRDefault="00AA7194" w:rsidP="00942F6C">
      <w:pPr>
        <w:spacing w:line="480" w:lineRule="auto"/>
        <w:ind w:left="45" w:firstLine="675"/>
        <w:rPr>
          <w:rFonts w:eastAsia="Calibri"/>
        </w:rPr>
      </w:pPr>
      <w:r>
        <w:rPr>
          <w:rFonts w:eastAsia="Calibri"/>
        </w:rPr>
        <w:t>Similarly</w:t>
      </w:r>
      <w:r w:rsidR="001B0B25">
        <w:rPr>
          <w:rFonts w:eastAsia="Calibri"/>
        </w:rPr>
        <w:t>,</w:t>
      </w:r>
      <w:r>
        <w:rPr>
          <w:rFonts w:eastAsia="Calibri"/>
        </w:rPr>
        <w:t xml:space="preserve"> </w:t>
      </w:r>
      <w:r w:rsidRPr="009C509A">
        <w:rPr>
          <w:lang w:eastAsia="en-US"/>
        </w:rPr>
        <w:t xml:space="preserve">the BSU was created to not only provide good care for the animals, but also good care for the animal technicians. </w:t>
      </w:r>
      <w:r>
        <w:rPr>
          <w:lang w:eastAsia="en-US"/>
        </w:rPr>
        <w:t>Because of ‘the showers’, animal technicians could not as easily get out to enjoy the campus life</w:t>
      </w:r>
      <w:r w:rsidR="001B0B25">
        <w:rPr>
          <w:lang w:eastAsia="en-US"/>
        </w:rPr>
        <w:t xml:space="preserve"> of the Institute</w:t>
      </w:r>
      <w:r>
        <w:rPr>
          <w:lang w:eastAsia="en-US"/>
        </w:rPr>
        <w:t>. And so the facility was built t</w:t>
      </w:r>
      <w:r w:rsidR="001B0B25">
        <w:rPr>
          <w:lang w:eastAsia="en-US"/>
        </w:rPr>
        <w:t>o bring the outside parkland in</w:t>
      </w:r>
      <w:r>
        <w:rPr>
          <w:lang w:eastAsia="en-US"/>
        </w:rPr>
        <w:t xml:space="preserve">to the BSU as much as possible. </w:t>
      </w:r>
      <w:r w:rsidRPr="009C509A">
        <w:rPr>
          <w:lang w:eastAsia="en-US"/>
        </w:rPr>
        <w:t xml:space="preserve">This facility </w:t>
      </w:r>
      <w:r>
        <w:rPr>
          <w:lang w:eastAsia="en-US"/>
        </w:rPr>
        <w:t>was</w:t>
      </w:r>
      <w:r w:rsidRPr="009C509A">
        <w:rPr>
          <w:lang w:eastAsia="en-US"/>
        </w:rPr>
        <w:t xml:space="preserve"> not </w:t>
      </w:r>
      <w:r>
        <w:rPr>
          <w:lang w:eastAsia="en-US"/>
        </w:rPr>
        <w:t xml:space="preserve">built </w:t>
      </w:r>
      <w:r w:rsidRPr="009C509A">
        <w:rPr>
          <w:lang w:eastAsia="en-US"/>
        </w:rPr>
        <w:t>below ground</w:t>
      </w:r>
      <w:r>
        <w:rPr>
          <w:lang w:eastAsia="en-US"/>
        </w:rPr>
        <w:t>,</w:t>
      </w:r>
      <w:r w:rsidRPr="009C509A">
        <w:rPr>
          <w:lang w:eastAsia="en-US"/>
        </w:rPr>
        <w:t xml:space="preserve"> as many animal houses are, but instead above ground with windows to the </w:t>
      </w:r>
      <w:r w:rsidRPr="009C509A">
        <w:rPr>
          <w:lang w:eastAsia="en-US"/>
        </w:rPr>
        <w:lastRenderedPageBreak/>
        <w:t xml:space="preserve">outside. There is a nice view to the surrounding </w:t>
      </w:r>
      <w:r w:rsidR="00504828">
        <w:rPr>
          <w:lang w:eastAsia="en-US"/>
        </w:rPr>
        <w:t>parkland</w:t>
      </w:r>
      <w:r w:rsidRPr="009C509A">
        <w:rPr>
          <w:lang w:eastAsia="en-US"/>
        </w:rPr>
        <w:t xml:space="preserve"> at the end of each corridor, as well as from the kitchen where staff take breaks, with tea, coffee and a television provided. </w:t>
      </w:r>
      <w:r w:rsidR="00754FE8">
        <w:rPr>
          <w:lang w:eastAsia="en-US"/>
        </w:rPr>
        <w:t xml:space="preserve">The bucolic image of sheep grazing can thus be enjoyed during a break. </w:t>
      </w:r>
      <w:r w:rsidRPr="009C509A">
        <w:rPr>
          <w:lang w:eastAsia="en-US"/>
        </w:rPr>
        <w:t>Artificial plants, which required special permission from the Home Office that licenses animal houses and all scientists working with animals, are</w:t>
      </w:r>
      <w:r w:rsidR="00D24F20">
        <w:rPr>
          <w:lang w:eastAsia="en-US"/>
        </w:rPr>
        <w:t xml:space="preserve"> present</w:t>
      </w:r>
      <w:r w:rsidR="00B321AE">
        <w:rPr>
          <w:lang w:eastAsia="en-US"/>
        </w:rPr>
        <w:t>,</w:t>
      </w:r>
      <w:r w:rsidR="00D24F20">
        <w:rPr>
          <w:lang w:eastAsia="en-US"/>
        </w:rPr>
        <w:t xml:space="preserve"> and</w:t>
      </w:r>
      <w:r w:rsidRPr="009C509A">
        <w:rPr>
          <w:lang w:eastAsia="en-US"/>
        </w:rPr>
        <w:t xml:space="preserve"> meant to make a more pleasant work space for technicians.</w:t>
      </w:r>
    </w:p>
    <w:p w14:paraId="389E26EE" w14:textId="428DFB71" w:rsidR="005644B6" w:rsidRDefault="00D24F20" w:rsidP="00942F6C">
      <w:pPr>
        <w:spacing w:line="480" w:lineRule="auto"/>
        <w:ind w:left="45" w:firstLine="675"/>
        <w:rPr>
          <w:rFonts w:eastAsia="Calibri"/>
        </w:rPr>
      </w:pPr>
      <w:r>
        <w:rPr>
          <w:rFonts w:eastAsia="Calibri"/>
        </w:rPr>
        <w:t>The scientists’ and the animal technicians’ working lives were thus ‘enriched’, as much as the working lives of the mice were.</w:t>
      </w:r>
      <w:r w:rsidR="00C8230E" w:rsidRPr="00071E21">
        <w:rPr>
          <w:rFonts w:eastAsia="Calibri"/>
        </w:rPr>
        <w:t xml:space="preserve"> </w:t>
      </w:r>
      <w:r w:rsidR="00065B96">
        <w:rPr>
          <w:rFonts w:eastAsia="Calibri"/>
        </w:rPr>
        <w:t xml:space="preserve">And </w:t>
      </w:r>
      <w:r w:rsidR="001B0B25">
        <w:rPr>
          <w:rFonts w:eastAsia="Calibri"/>
        </w:rPr>
        <w:t>for both species these enrichment activities were</w:t>
      </w:r>
      <w:r w:rsidR="00065B96">
        <w:rPr>
          <w:rFonts w:eastAsia="Calibri"/>
        </w:rPr>
        <w:t xml:space="preserve"> for the purpose </w:t>
      </w:r>
      <w:r w:rsidR="00C702AC">
        <w:rPr>
          <w:rFonts w:eastAsia="Calibri"/>
        </w:rPr>
        <w:t xml:space="preserve">of </w:t>
      </w:r>
      <w:r w:rsidR="00ED1C4D">
        <w:rPr>
          <w:rFonts w:eastAsia="Calibri"/>
        </w:rPr>
        <w:t xml:space="preserve">enhancing health and wellbeing including </w:t>
      </w:r>
      <w:r w:rsidR="00065B96">
        <w:rPr>
          <w:rFonts w:eastAsia="Calibri"/>
        </w:rPr>
        <w:t xml:space="preserve">ameliorating stress. </w:t>
      </w:r>
      <w:r w:rsidR="00A85B1B">
        <w:rPr>
          <w:rFonts w:eastAsia="Calibri"/>
        </w:rPr>
        <w:t>Ameliorating stress in turn improve</w:t>
      </w:r>
      <w:r w:rsidR="00B60D35">
        <w:rPr>
          <w:rFonts w:eastAsia="Calibri"/>
        </w:rPr>
        <w:t>s</w:t>
      </w:r>
      <w:r w:rsidR="00A85B1B">
        <w:rPr>
          <w:rFonts w:eastAsia="Calibri"/>
        </w:rPr>
        <w:t xml:space="preserve"> productivity</w:t>
      </w:r>
      <w:r w:rsidR="00754FE8">
        <w:rPr>
          <w:rFonts w:eastAsia="Calibri"/>
        </w:rPr>
        <w:t xml:space="preserve"> across species</w:t>
      </w:r>
      <w:r w:rsidR="00A85B1B">
        <w:rPr>
          <w:rFonts w:eastAsia="Calibri"/>
        </w:rPr>
        <w:t xml:space="preserve">. The laboratory animal serves as a better model organism if it is well, in that the biological consequences of stress do not create confounding variables in the research </w:t>
      </w:r>
      <w:r w:rsidR="00A85B1B">
        <w:rPr>
          <w:rFonts w:eastAsia="Calibri"/>
        </w:rPr>
        <w:fldChar w:fldCharType="begin"/>
      </w:r>
      <w:r w:rsidR="00A85B1B">
        <w:rPr>
          <w:rFonts w:eastAsia="Calibri"/>
        </w:rPr>
        <w:instrText xml:space="preserve"> ADDIN EN.CITE &lt;EndNote&gt;&lt;Cite&gt;&lt;Author&gt;Friese&lt;/Author&gt;&lt;Year&gt;2013&lt;/Year&gt;&lt;RecNum&gt;40&lt;/RecNum&gt;&lt;Prefix&gt;see also &lt;/Prefix&gt;&lt;DisplayText&gt;(see also Friese 2013)&lt;/DisplayText&gt;&lt;record&gt;&lt;rec-number&gt;40&lt;/rec-number&gt;&lt;foreign-keys&gt;&lt;key app="EN" db-id="5w90da9wep0950edsesxr9z12sfrrx22zdta" timestamp="0"&gt;40&lt;/key&gt;&lt;/foreign-keys&gt;&lt;ref-type name="Journal Article"&gt;17&lt;/ref-type&gt;&lt;contributors&gt;&lt;authors&gt;&lt;author&gt;Friese, Carrie&lt;/author&gt;&lt;/authors&gt;&lt;/contributors&gt;&lt;titles&gt;&lt;title&gt;Realizing the potential of translational medicine: The uncanny emergence of care as science&lt;/title&gt;&lt;secondary-title&gt;Current Anthropology&lt;/secondary-title&gt;&lt;/titles&gt;&lt;pages&gt;S129-S138&lt;/pages&gt;&lt;volume&gt;54&lt;/volume&gt;&lt;number&gt;7&lt;/number&gt;&lt;dates&gt;&lt;year&gt;2013&lt;/year&gt;&lt;/dates&gt;&lt;urls&gt;&lt;/urls&gt;&lt;/record&gt;&lt;/Cite&gt;&lt;/EndNote&gt;</w:instrText>
      </w:r>
      <w:r w:rsidR="00A85B1B">
        <w:rPr>
          <w:rFonts w:eastAsia="Calibri"/>
        </w:rPr>
        <w:fldChar w:fldCharType="separate"/>
      </w:r>
      <w:r w:rsidR="00A85B1B">
        <w:rPr>
          <w:rFonts w:eastAsia="Calibri"/>
          <w:noProof/>
        </w:rPr>
        <w:t>(see also Friese 2013)</w:t>
      </w:r>
      <w:r w:rsidR="00A85B1B">
        <w:rPr>
          <w:rFonts w:eastAsia="Calibri"/>
        </w:rPr>
        <w:fldChar w:fldCharType="end"/>
      </w:r>
      <w:r w:rsidR="00A85B1B">
        <w:rPr>
          <w:rFonts w:eastAsia="Calibri"/>
        </w:rPr>
        <w:t xml:space="preserve">. </w:t>
      </w:r>
      <w:r w:rsidR="001B0B25">
        <w:rPr>
          <w:rFonts w:eastAsia="Calibri"/>
        </w:rPr>
        <w:t xml:space="preserve">The animals will be better cared </w:t>
      </w:r>
      <w:r w:rsidR="00C37BC9">
        <w:rPr>
          <w:rFonts w:eastAsia="Calibri"/>
        </w:rPr>
        <w:t>for if there is not a high turn</w:t>
      </w:r>
      <w:r w:rsidR="001B0B25">
        <w:rPr>
          <w:rFonts w:eastAsia="Calibri"/>
        </w:rPr>
        <w:t xml:space="preserve">over of animal technicians; keeping animal technicians happy at their job improves the wellbeing of the mice. </w:t>
      </w:r>
      <w:r w:rsidR="00A85B1B">
        <w:rPr>
          <w:rFonts w:eastAsia="Calibri"/>
        </w:rPr>
        <w:t>The scientists are similarly more productive</w:t>
      </w:r>
      <w:r w:rsidR="001B0B25">
        <w:rPr>
          <w:rFonts w:eastAsia="Calibri"/>
        </w:rPr>
        <w:t xml:space="preserve"> if they are less stressed</w:t>
      </w:r>
      <w:r w:rsidR="00A85B1B">
        <w:rPr>
          <w:rFonts w:eastAsia="Calibri"/>
        </w:rPr>
        <w:t>; the kind of stress described by Jake is simply not sustainable</w:t>
      </w:r>
      <w:r w:rsidR="001B0B25">
        <w:rPr>
          <w:rFonts w:eastAsia="Calibri"/>
        </w:rPr>
        <w:t xml:space="preserve"> across a career</w:t>
      </w:r>
      <w:r w:rsidR="00A85B1B">
        <w:rPr>
          <w:rFonts w:eastAsia="Calibri"/>
        </w:rPr>
        <w:t xml:space="preserve">. </w:t>
      </w:r>
    </w:p>
    <w:p w14:paraId="5FB84293" w14:textId="0B7C16F9" w:rsidR="00F337AD" w:rsidRDefault="00065B96" w:rsidP="005644B6">
      <w:pPr>
        <w:spacing w:line="480" w:lineRule="auto"/>
        <w:ind w:left="45" w:firstLine="675"/>
        <w:rPr>
          <w:rFonts w:eastAsia="Calibri"/>
        </w:rPr>
      </w:pPr>
      <w:r>
        <w:rPr>
          <w:rFonts w:eastAsia="Calibri"/>
        </w:rPr>
        <w:t xml:space="preserve">For the scientists in particular, this included cultivating </w:t>
      </w:r>
      <w:r w:rsidR="00D24F20">
        <w:rPr>
          <w:rFonts w:eastAsia="Calibri"/>
        </w:rPr>
        <w:t>a</w:t>
      </w:r>
      <w:r w:rsidR="00D25CEA" w:rsidRPr="00071E21">
        <w:rPr>
          <w:rFonts w:eastAsia="Calibri"/>
        </w:rPr>
        <w:t xml:space="preserve"> ‘care of self’ </w:t>
      </w:r>
      <w:r w:rsidR="00A85B1B">
        <w:rPr>
          <w:rFonts w:eastAsia="Calibri"/>
        </w:rPr>
        <w:t>that was facilitated by the Institute</w:t>
      </w:r>
      <w:r w:rsidR="00C8230E" w:rsidRPr="00071E21">
        <w:rPr>
          <w:rFonts w:eastAsia="Calibri"/>
        </w:rPr>
        <w:t xml:space="preserve">. </w:t>
      </w:r>
      <w:r w:rsidR="00E6774C">
        <w:rPr>
          <w:rFonts w:eastAsia="Calibri"/>
        </w:rPr>
        <w:t xml:space="preserve">Joanna </w:t>
      </w:r>
      <w:r w:rsidR="002B6855">
        <w:rPr>
          <w:rFonts w:eastAsia="Calibri"/>
        </w:rPr>
        <w:t>is spending the day with Helena, a postdoc. She starts her day by s</w:t>
      </w:r>
      <w:r w:rsidR="002B6855" w:rsidRPr="00071E21">
        <w:rPr>
          <w:rFonts w:eastAsia="Calibri"/>
        </w:rPr>
        <w:t xml:space="preserve">itting at her desk, </w:t>
      </w:r>
      <w:r w:rsidR="002B6855">
        <w:rPr>
          <w:rFonts w:eastAsia="Calibri"/>
        </w:rPr>
        <w:t xml:space="preserve">taking time to </w:t>
      </w:r>
      <w:r w:rsidR="002B6855" w:rsidRPr="00071E21">
        <w:rPr>
          <w:rFonts w:eastAsia="Calibri"/>
        </w:rPr>
        <w:t xml:space="preserve">clearly </w:t>
      </w:r>
      <w:r w:rsidR="002B6855">
        <w:rPr>
          <w:rFonts w:eastAsia="Calibri"/>
        </w:rPr>
        <w:t xml:space="preserve">and quietly </w:t>
      </w:r>
      <w:r w:rsidR="002B6855" w:rsidRPr="00071E21">
        <w:rPr>
          <w:rFonts w:eastAsia="Calibri"/>
        </w:rPr>
        <w:t>think through</w:t>
      </w:r>
      <w:r w:rsidR="002B6855">
        <w:rPr>
          <w:rFonts w:eastAsia="Calibri"/>
        </w:rPr>
        <w:t xml:space="preserve"> her day.</w:t>
      </w:r>
      <w:r w:rsidR="002B6855" w:rsidRPr="00071E21">
        <w:rPr>
          <w:rFonts w:eastAsia="Calibri"/>
        </w:rPr>
        <w:t xml:space="preserve"> </w:t>
      </w:r>
      <w:r w:rsidR="002B6855">
        <w:rPr>
          <w:rFonts w:eastAsia="Calibri"/>
        </w:rPr>
        <w:t xml:space="preserve">She tells </w:t>
      </w:r>
      <w:r w:rsidR="00E6774C">
        <w:rPr>
          <w:rFonts w:eastAsia="Calibri"/>
        </w:rPr>
        <w:t xml:space="preserve">Joanna </w:t>
      </w:r>
      <w:r w:rsidR="002B6855">
        <w:rPr>
          <w:rFonts w:eastAsia="Calibri"/>
        </w:rPr>
        <w:t>that there are</w:t>
      </w:r>
      <w:r w:rsidR="002B6855" w:rsidRPr="00071E21">
        <w:rPr>
          <w:rFonts w:eastAsia="Calibri"/>
        </w:rPr>
        <w:t xml:space="preserve"> four things </w:t>
      </w:r>
      <w:r w:rsidR="002B6855">
        <w:rPr>
          <w:rFonts w:eastAsia="Calibri"/>
        </w:rPr>
        <w:t xml:space="preserve">that they need </w:t>
      </w:r>
      <w:r w:rsidR="002B6855" w:rsidRPr="00071E21">
        <w:rPr>
          <w:rFonts w:eastAsia="Calibri"/>
        </w:rPr>
        <w:t>to do, plus two seminars to attend</w:t>
      </w:r>
      <w:r w:rsidR="002B6855">
        <w:rPr>
          <w:rFonts w:eastAsia="Calibri"/>
        </w:rPr>
        <w:t>.</w:t>
      </w:r>
      <w:r w:rsidR="002B6855" w:rsidRPr="00071E21">
        <w:rPr>
          <w:rFonts w:eastAsia="Calibri"/>
        </w:rPr>
        <w:t xml:space="preserve"> </w:t>
      </w:r>
      <w:r w:rsidR="00E6774C">
        <w:rPr>
          <w:rFonts w:eastAsia="Calibri"/>
        </w:rPr>
        <w:t xml:space="preserve">Joanna </w:t>
      </w:r>
      <w:r w:rsidR="002B6855">
        <w:rPr>
          <w:rFonts w:eastAsia="Calibri"/>
        </w:rPr>
        <w:t xml:space="preserve">responds that Helena really packs it in. </w:t>
      </w:r>
      <w:r w:rsidR="002B6855" w:rsidRPr="00071E21">
        <w:rPr>
          <w:rFonts w:eastAsia="Calibri"/>
        </w:rPr>
        <w:t xml:space="preserve">Helena </w:t>
      </w:r>
      <w:r w:rsidR="00F337AD">
        <w:rPr>
          <w:rFonts w:eastAsia="Calibri"/>
        </w:rPr>
        <w:t>says</w:t>
      </w:r>
      <w:r w:rsidR="002B6855" w:rsidRPr="00071E21">
        <w:rPr>
          <w:rFonts w:eastAsia="Calibri"/>
        </w:rPr>
        <w:t xml:space="preserve"> that she likes to get a lot done, to feel good and that otherwise she will feel frustrated.  </w:t>
      </w:r>
    </w:p>
    <w:p w14:paraId="6B64529E" w14:textId="1BBCD56B" w:rsidR="002B6855" w:rsidRPr="00071E21" w:rsidRDefault="002B6855" w:rsidP="005644B6">
      <w:pPr>
        <w:spacing w:line="480" w:lineRule="auto"/>
        <w:ind w:left="45" w:firstLine="675"/>
        <w:rPr>
          <w:rFonts w:eastAsia="Calibri"/>
        </w:rPr>
      </w:pPr>
      <w:r w:rsidRPr="00071E21">
        <w:t xml:space="preserve">Throughout our time together Helena touches her belly, a gesture common to pregnant women. She talks about the things she is doing, and </w:t>
      </w:r>
      <w:r>
        <w:t>what</w:t>
      </w:r>
      <w:r w:rsidRPr="00071E21">
        <w:t xml:space="preserve"> the Institute </w:t>
      </w:r>
      <w:r>
        <w:t>is</w:t>
      </w:r>
      <w:r w:rsidRPr="00071E21">
        <w:t xml:space="preserve"> helping her </w:t>
      </w:r>
      <w:r w:rsidRPr="00071E21">
        <w:lastRenderedPageBreak/>
        <w:t xml:space="preserve">to </w:t>
      </w:r>
      <w:r w:rsidR="00F337AD">
        <w:t>do, in order to ensure her baby’s</w:t>
      </w:r>
      <w:r w:rsidRPr="00071E21">
        <w:t xml:space="preserve"> ‘environment’ is secure and to promote </w:t>
      </w:r>
      <w:r w:rsidRPr="00071E21">
        <w:rPr>
          <w:i/>
        </w:rPr>
        <w:t>its</w:t>
      </w:r>
      <w:r w:rsidRPr="00071E21">
        <w:t xml:space="preserve"> health, well-being and optimal growth.  Helena tells </w:t>
      </w:r>
      <w:r w:rsidR="00E6774C">
        <w:rPr>
          <w:rFonts w:eastAsia="Calibri"/>
        </w:rPr>
        <w:t xml:space="preserve">Joanna </w:t>
      </w:r>
      <w:r w:rsidRPr="00071E21">
        <w:rPr>
          <w:rFonts w:eastAsia="Calibri"/>
        </w:rPr>
        <w:t xml:space="preserve">that she trained as a yoga teacher when she was pregnant last time, and now takes yoga classes </w:t>
      </w:r>
      <w:r>
        <w:rPr>
          <w:rFonts w:eastAsia="Calibri"/>
        </w:rPr>
        <w:t>at</w:t>
      </w:r>
      <w:r w:rsidRPr="00071E21">
        <w:rPr>
          <w:rFonts w:eastAsia="Calibri"/>
        </w:rPr>
        <w:t xml:space="preserve"> the Institute.  In addition, she tells </w:t>
      </w:r>
      <w:r w:rsidR="00E6774C">
        <w:rPr>
          <w:rFonts w:eastAsia="Calibri"/>
        </w:rPr>
        <w:t xml:space="preserve">Joanna </w:t>
      </w:r>
      <w:r w:rsidRPr="00071E21">
        <w:rPr>
          <w:rFonts w:eastAsia="Calibri"/>
        </w:rPr>
        <w:t xml:space="preserve">about </w:t>
      </w:r>
      <w:r w:rsidRPr="00071E21">
        <w:t xml:space="preserve">a mindfulness course put on by the </w:t>
      </w:r>
      <w:r>
        <w:t>Institute</w:t>
      </w:r>
      <w:r w:rsidRPr="00071E21">
        <w:t xml:space="preserve">.  </w:t>
      </w:r>
      <w:r>
        <w:t>A</w:t>
      </w:r>
      <w:r w:rsidRPr="00071E21">
        <w:t xml:space="preserve"> little message pops up on her </w:t>
      </w:r>
      <w:r>
        <w:t xml:space="preserve">computer </w:t>
      </w:r>
      <w:r w:rsidRPr="00071E21">
        <w:t>screen – from ‘Tiny Pause’ – reminding her to take a ‘tiny pause'</w:t>
      </w:r>
      <w:r>
        <w:t xml:space="preserve"> throughout her work day</w:t>
      </w:r>
      <w:r w:rsidRPr="00071E21">
        <w:t xml:space="preserve">.  She tells </w:t>
      </w:r>
      <w:r w:rsidR="00E6774C">
        <w:rPr>
          <w:rFonts w:eastAsia="Calibri"/>
        </w:rPr>
        <w:t xml:space="preserve">Joanna </w:t>
      </w:r>
      <w:r w:rsidRPr="00071E21">
        <w:rPr>
          <w:rFonts w:eastAsia="Calibri"/>
        </w:rPr>
        <w:t xml:space="preserve">that Tiny Pause put on a course </w:t>
      </w:r>
      <w:r>
        <w:rPr>
          <w:rFonts w:eastAsia="Calibri"/>
        </w:rPr>
        <w:t>at</w:t>
      </w:r>
      <w:r w:rsidRPr="00071E21">
        <w:rPr>
          <w:rFonts w:eastAsia="Calibri"/>
        </w:rPr>
        <w:t xml:space="preserve"> the Institute, which included instructions to take time for a pause that enables ‘deep thought’.  Helena says that they advised the scientists to turn off their mobiles and not look at their emails except at specified times during the day; they should switch off notifications, except from the Tiny Pause Program itself, which periodically notifies them to take a deep breath, or a tiny pause. </w:t>
      </w:r>
    </w:p>
    <w:p w14:paraId="02C26985" w14:textId="53DCD22B" w:rsidR="002B6855" w:rsidRPr="00071E21" w:rsidRDefault="002B6855" w:rsidP="002B6855">
      <w:pPr>
        <w:spacing w:line="480" w:lineRule="auto"/>
        <w:ind w:firstLine="720"/>
      </w:pPr>
      <w:r w:rsidRPr="00071E21">
        <w:t xml:space="preserve">Both Yoga and the mindfulness course - the first initiated by Helena and adopted by the </w:t>
      </w:r>
      <w:r>
        <w:t>Institute</w:t>
      </w:r>
      <w:r w:rsidRPr="00071E21">
        <w:t xml:space="preserve">, and the second put on by the </w:t>
      </w:r>
      <w:r>
        <w:t>Institute</w:t>
      </w:r>
      <w:r w:rsidRPr="00071E21">
        <w:t xml:space="preserve"> and adopted by Helena - are disciplinary forms that promote </w:t>
      </w:r>
      <w:r>
        <w:t xml:space="preserve">a </w:t>
      </w:r>
      <w:r w:rsidRPr="00071E21">
        <w:t>care of self</w:t>
      </w:r>
      <w:r>
        <w:t xml:space="preserve"> that aims to ameliorate stress</w:t>
      </w:r>
      <w:r w:rsidRPr="00071E21">
        <w:t xml:space="preserve">.  Helena says they help her ‘think well and keep calm and healthy’.  As </w:t>
      </w:r>
      <w:r>
        <w:t>they</w:t>
      </w:r>
      <w:r w:rsidRPr="00071E21">
        <w:t xml:space="preserve"> go through the day </w:t>
      </w:r>
      <w:r w:rsidR="00E6774C">
        <w:rPr>
          <w:rFonts w:eastAsia="Calibri"/>
        </w:rPr>
        <w:t xml:space="preserve">Joanna </w:t>
      </w:r>
      <w:r w:rsidRPr="00071E21">
        <w:t>sees Helena serene yet active, shifting between different forms of care made possible by the ethos of the Institute</w:t>
      </w:r>
      <w:r>
        <w:t>: w</w:t>
      </w:r>
      <w:r w:rsidRPr="00071E21">
        <w:t xml:space="preserve">ashing her hands, putting on two sets of gloves, taking things slowly and methodically when she needs to think, speeding up when she is working </w:t>
      </w:r>
      <w:r w:rsidR="005644B6">
        <w:t>in the lab</w:t>
      </w:r>
      <w:r w:rsidRPr="00071E21">
        <w:t xml:space="preserve">, participating in the openness of community.  Helena continuously shifts between and seems to embody community, care of self, care of </w:t>
      </w:r>
      <w:r w:rsidR="00F337AD">
        <w:t>other</w:t>
      </w:r>
      <w:r w:rsidRPr="00071E21">
        <w:t xml:space="preserve"> and of course care of her experiments.</w:t>
      </w:r>
    </w:p>
    <w:p w14:paraId="4A3D7A45" w14:textId="77777777" w:rsidR="00627097" w:rsidRPr="00071E21" w:rsidRDefault="00627097" w:rsidP="00942F6C">
      <w:pPr>
        <w:spacing w:line="480" w:lineRule="auto"/>
        <w:ind w:firstLine="720"/>
        <w:rPr>
          <w:rFonts w:eastAsia="Calibri"/>
        </w:rPr>
      </w:pPr>
    </w:p>
    <w:p w14:paraId="4C183D97" w14:textId="7667F966" w:rsidR="00BD60C8" w:rsidRPr="00071E21" w:rsidRDefault="00384D61" w:rsidP="00942F6C">
      <w:pPr>
        <w:spacing w:line="480" w:lineRule="auto"/>
        <w:outlineLvl w:val="0"/>
        <w:rPr>
          <w:b/>
        </w:rPr>
      </w:pPr>
      <w:r w:rsidRPr="00071E21">
        <w:rPr>
          <w:b/>
        </w:rPr>
        <w:t>Discussion</w:t>
      </w:r>
      <w:r w:rsidR="00BD60C8" w:rsidRPr="00071E21">
        <w:tab/>
      </w:r>
    </w:p>
    <w:p w14:paraId="28A0D104" w14:textId="48039174" w:rsidR="0022441B" w:rsidRPr="00071E21" w:rsidRDefault="00D43C9C" w:rsidP="00942F6C">
      <w:pPr>
        <w:spacing w:line="480" w:lineRule="auto"/>
        <w:outlineLvl w:val="0"/>
      </w:pPr>
      <w:r>
        <w:t xml:space="preserve">In this paper, we </w:t>
      </w:r>
      <w:r w:rsidR="00AC345F">
        <w:t>ha</w:t>
      </w:r>
      <w:r>
        <w:t>ve</w:t>
      </w:r>
      <w:r w:rsidR="00AC345F">
        <w:t xml:space="preserve"> explore</w:t>
      </w:r>
      <w:r w:rsidR="00DC7568">
        <w:t>d</w:t>
      </w:r>
      <w:r w:rsidR="00AC345F">
        <w:t xml:space="preserve"> how </w:t>
      </w:r>
      <w:r w:rsidR="00DC7568">
        <w:t xml:space="preserve">the </w:t>
      </w:r>
      <w:r w:rsidR="00AC345F">
        <w:t xml:space="preserve">health and wellbeing </w:t>
      </w:r>
      <w:r w:rsidR="00DC7568">
        <w:t xml:space="preserve">of different species </w:t>
      </w:r>
      <w:r w:rsidR="00AC345F">
        <w:t>are entangled in the laboratory</w:t>
      </w:r>
      <w:r w:rsidR="00DC7568">
        <w:t>, when</w:t>
      </w:r>
      <w:r w:rsidR="00AC345F">
        <w:t xml:space="preserve"> model organisms </w:t>
      </w:r>
      <w:r w:rsidR="00DC7568">
        <w:t>are used to know</w:t>
      </w:r>
      <w:r w:rsidR="00AC345F">
        <w:t xml:space="preserve"> and </w:t>
      </w:r>
      <w:r w:rsidR="00AE6D16">
        <w:t xml:space="preserve">improve </w:t>
      </w:r>
      <w:r w:rsidR="00AC345F">
        <w:t>human health</w:t>
      </w:r>
      <w:r w:rsidR="00AC345F" w:rsidRPr="00071E21">
        <w:t>.</w:t>
      </w:r>
      <w:r w:rsidR="00AC345F">
        <w:t xml:space="preserve"> The social science literature on laboratory animals </w:t>
      </w:r>
      <w:r w:rsidR="001C5BD9">
        <w:t>is increasingly using</w:t>
      </w:r>
      <w:r w:rsidR="00AC345F">
        <w:t xml:space="preserve"> </w:t>
      </w:r>
      <w:r w:rsidR="00BC1883">
        <w:t>the</w:t>
      </w:r>
      <w:r w:rsidR="003E1449">
        <w:t xml:space="preserve"> trope of </w:t>
      </w:r>
      <w:r w:rsidR="00AC345F">
        <w:lastRenderedPageBreak/>
        <w:t xml:space="preserve">‘entanglement’ to understand human-animal relations in </w:t>
      </w:r>
      <w:r w:rsidR="00F337AD">
        <w:t>this</w:t>
      </w:r>
      <w:r w:rsidR="001C5BD9">
        <w:t xml:space="preserve"> biomedical context</w:t>
      </w:r>
      <w:r w:rsidR="00AC345F">
        <w:t xml:space="preserve">. </w:t>
      </w:r>
      <w:r w:rsidR="00BC1883">
        <w:t xml:space="preserve">Gail </w:t>
      </w:r>
      <w:r w:rsidR="00AC345F">
        <w:t xml:space="preserve">Davies </w:t>
      </w:r>
      <w:r w:rsidR="00BC1883">
        <w:fldChar w:fldCharType="begin"/>
      </w:r>
      <w:r w:rsidR="00B162C6">
        <w:instrText xml:space="preserve"> ADDIN EN.CITE &lt;EndNote&gt;&lt;Cite ExcludeAuth="1"&gt;&lt;Author&gt;Davies&lt;/Author&gt;&lt;Year&gt;2012&lt;/Year&gt;&lt;RecNum&gt;182&lt;/RecNum&gt;&lt;DisplayText&gt;(2012a)&lt;/DisplayText&gt;&lt;record&gt;&lt;rec-number&gt;182&lt;/rec-number&gt;&lt;foreign-keys&gt;&lt;key app="EN" db-id="5w90da9wep0950edsesxr9z12sfrrx22zdta" timestamp="0"&gt;182&lt;/key&gt;&lt;/foreign-keys&gt;&lt;ref-type name="Journal Article"&gt;17&lt;/ref-type&gt;&lt;contributors&gt;&lt;authors&gt;&lt;author&gt;Davies, Gail F.&lt;/author&gt;&lt;/authors&gt;&lt;/contributors&gt;&lt;titles&gt;&lt;title&gt;Caring for the multiple and the multitude: Assembling animal welfare and enabling ethical critique&lt;/title&gt;&lt;secondary-title&gt;Environment and Planning D: Society and Space&lt;/secondary-title&gt;&lt;/titles&gt;&lt;pages&gt;623-638&lt;/pages&gt;&lt;volume&gt;30&lt;/volume&gt;&lt;dates&gt;&lt;year&gt;2012&lt;/year&gt;&lt;/dates&gt;&lt;urls&gt;&lt;/urls&gt;&lt;/record&gt;&lt;/Cite&gt;&lt;/EndNote&gt;</w:instrText>
      </w:r>
      <w:r w:rsidR="00BC1883">
        <w:fldChar w:fldCharType="separate"/>
      </w:r>
      <w:r w:rsidR="00B162C6">
        <w:rPr>
          <w:noProof/>
        </w:rPr>
        <w:t>(2012a)</w:t>
      </w:r>
      <w:r w:rsidR="00BC1883">
        <w:fldChar w:fldCharType="end"/>
      </w:r>
      <w:r w:rsidR="00BC1883">
        <w:t xml:space="preserve"> </w:t>
      </w:r>
      <w:r w:rsidR="00DC7568">
        <w:t xml:space="preserve">uses entanglement to </w:t>
      </w:r>
      <w:r w:rsidR="00BC1883">
        <w:t xml:space="preserve">produce and </w:t>
      </w:r>
      <w:r w:rsidR="00B162C6">
        <w:t>render</w:t>
      </w:r>
      <w:r w:rsidR="00BC1883">
        <w:t xml:space="preserve"> speak</w:t>
      </w:r>
      <w:r w:rsidR="00B162C6">
        <w:t>-</w:t>
      </w:r>
      <w:r w:rsidR="00BC1883">
        <w:t>able a conjecture in which</w:t>
      </w:r>
      <w:r w:rsidR="00DC7568">
        <w:t xml:space="preserve"> </w:t>
      </w:r>
      <w:r w:rsidR="00BC1883">
        <w:t>mice not only model for human patients, but where human patients could also model for laboratory mice</w:t>
      </w:r>
      <w:r w:rsidR="00073F13">
        <w:t xml:space="preserve"> </w:t>
      </w:r>
      <w:r w:rsidR="00073F13">
        <w:fldChar w:fldCharType="begin"/>
      </w:r>
      <w:r w:rsidR="00073F13">
        <w:instrText xml:space="preserve"> ADDIN EN.CITE &lt;EndNote&gt;&lt;Cite&gt;&lt;Author&gt;Greenhough&lt;/Author&gt;&lt;Year&gt;2011&lt;/Year&gt;&lt;RecNum&gt;185&lt;/RecNum&gt;&lt;Prefix&gt;see also &lt;/Prefix&gt;&lt;DisplayText&gt;(see also Greenhough and Roe 2011)&lt;/DisplayText&gt;&lt;record&gt;&lt;rec-number&gt;185&lt;/rec-number&gt;&lt;foreign-keys&gt;&lt;key app="EN" db-id="5w90da9wep0950edsesxr9z12sfrrx22zdta" timestamp="0"&gt;185&lt;/key&gt;&lt;/foreign-keys&gt;&lt;ref-type name="Journal Article"&gt;17&lt;/ref-type&gt;&lt;contributors&gt;&lt;authors&gt;&lt;author&gt;Greenhough, Beth&lt;/author&gt;&lt;author&gt;Roe, Emma&lt;/author&gt;&lt;/authors&gt;&lt;/contributors&gt;&lt;titles&gt;&lt;title&gt;Ethics, space, and somatic sensibilities: Comparing relationships between scientific researchers and their human and animal experimental subjects&lt;/title&gt;&lt;secondary-title&gt;Environment and Planning D: Society and Space&lt;/secondary-title&gt;&lt;/titles&gt;&lt;pages&gt;47-66&lt;/pages&gt;&lt;volume&gt;29&lt;/volume&gt;&lt;dates&gt;&lt;year&gt;2011&lt;/year&gt;&lt;/dates&gt;&lt;urls&gt;&lt;/urls&gt;&lt;/record&gt;&lt;/Cite&gt;&lt;/EndNote&gt;</w:instrText>
      </w:r>
      <w:r w:rsidR="00073F13">
        <w:fldChar w:fldCharType="separate"/>
      </w:r>
      <w:r w:rsidR="00073F13">
        <w:rPr>
          <w:noProof/>
        </w:rPr>
        <w:t>(see also Greenhough and Roe 2011)</w:t>
      </w:r>
      <w:r w:rsidR="00073F13">
        <w:fldChar w:fldCharType="end"/>
      </w:r>
      <w:r w:rsidR="00BC1883">
        <w:t xml:space="preserve">. </w:t>
      </w:r>
      <w:r w:rsidR="00B162C6">
        <w:t xml:space="preserve">Mette Svendsen and Lene Koch </w:t>
      </w:r>
      <w:r w:rsidR="00B162C6">
        <w:fldChar w:fldCharType="begin"/>
      </w:r>
      <w:r w:rsidR="00B162C6">
        <w:instrText xml:space="preserve"> ADDIN EN.CITE &lt;EndNote&gt;&lt;Cite ExcludeAuth="1"&gt;&lt;Author&gt;Svendsen&lt;/Author&gt;&lt;Year&gt;2013&lt;/Year&gt;&lt;RecNum&gt;190&lt;/RecNum&gt;&lt;DisplayText&gt;(2013)&lt;/DisplayText&gt;&lt;record&gt;&lt;rec-number&gt;190&lt;/rec-number&gt;&lt;foreign-keys&gt;&lt;key app="EN" db-id="5w90da9wep0950edsesxr9z12sfrrx22zdta" timestamp="0"&gt;190&lt;/key&gt;&lt;/foreign-keys&gt;&lt;ref-type name="Journal Article"&gt;17&lt;/ref-type&gt;&lt;contributors&gt;&lt;authors&gt;&lt;author&gt;Svendsen, Mette N.&lt;/author&gt;&lt;author&gt;Koch, Lene&lt;/author&gt;&lt;/authors&gt;&lt;/contributors&gt;&lt;titles&gt;&lt;title&gt;Potentializing the research piglet in experimental neonatal research&lt;/title&gt;&lt;secondary-title&gt;Current Anthropology&lt;/secondary-title&gt;&lt;/titles&gt;&lt;pages&gt;S118-S128&lt;/pages&gt;&lt;volume&gt;54&lt;/volume&gt;&lt;number&gt;S7&lt;/number&gt;&lt;dates&gt;&lt;year&gt;2013&lt;/year&gt;&lt;/dates&gt;&lt;urls&gt;&lt;/urls&gt;&lt;/record&gt;&lt;/Cite&gt;&lt;/EndNote&gt;</w:instrText>
      </w:r>
      <w:r w:rsidR="00B162C6">
        <w:fldChar w:fldCharType="separate"/>
      </w:r>
      <w:r w:rsidR="00B162C6">
        <w:rPr>
          <w:noProof/>
        </w:rPr>
        <w:t>(2013)</w:t>
      </w:r>
      <w:r w:rsidR="00B162C6">
        <w:fldChar w:fldCharType="end"/>
      </w:r>
      <w:r w:rsidR="00B162C6">
        <w:t xml:space="preserve"> use the trope of entanglement to describe the unrestricted and dynamic relationships between humans and animals in the laboratory that remain barely noticed</w:t>
      </w:r>
      <w:r w:rsidR="0022441B">
        <w:t>, which they contrast with the ‘calculative exchange’ of the animal model paradigm</w:t>
      </w:r>
      <w:r w:rsidR="00B162C6">
        <w:t>. Entanglement has thus allowed social scientists to understand</w:t>
      </w:r>
      <w:r w:rsidR="0022441B">
        <w:t xml:space="preserve"> human-animal relationships in the laboratory as dynamic and constitutive, and thus trouble the delineation of species difference.</w:t>
      </w:r>
      <w:r w:rsidR="00B162C6">
        <w:t xml:space="preserve"> </w:t>
      </w:r>
      <w:r w:rsidR="0022441B">
        <w:t xml:space="preserve">In the process, both Davies </w:t>
      </w:r>
      <w:r w:rsidR="008E75A4">
        <w:fldChar w:fldCharType="begin"/>
      </w:r>
      <w:r w:rsidR="008E75A4">
        <w:instrText xml:space="preserve"> ADDIN EN.CITE &lt;EndNote&gt;&lt;Cite ExcludeAuth="1"&gt;&lt;Author&gt;Davies&lt;/Author&gt;&lt;Year&gt;2012&lt;/Year&gt;&lt;RecNum&gt;182&lt;/RecNum&gt;&lt;DisplayText&gt;(2012a)&lt;/DisplayText&gt;&lt;record&gt;&lt;rec-number&gt;182&lt;/rec-number&gt;&lt;foreign-keys&gt;&lt;key app="EN" db-id="5w90da9wep0950edsesxr9z12sfrrx22zdta" timestamp="0"&gt;182&lt;/key&gt;&lt;/foreign-keys&gt;&lt;ref-type name="Journal Article"&gt;17&lt;/ref-type&gt;&lt;contributors&gt;&lt;authors&gt;&lt;author&gt;Davies, Gail F.&lt;/author&gt;&lt;/authors&gt;&lt;/contributors&gt;&lt;titles&gt;&lt;title&gt;Caring for the multiple and the multitude: Assembling animal welfare and enabling ethical critique&lt;/title&gt;&lt;secondary-title&gt;Environment and Planning D: Society and Space&lt;/secondary-title&gt;&lt;/titles&gt;&lt;pages&gt;623-638&lt;/pages&gt;&lt;volume&gt;30&lt;/volume&gt;&lt;dates&gt;&lt;year&gt;2012&lt;/year&gt;&lt;/dates&gt;&lt;urls&gt;&lt;/urls&gt;&lt;/record&gt;&lt;/Cite&gt;&lt;/EndNote&gt;</w:instrText>
      </w:r>
      <w:r w:rsidR="008E75A4">
        <w:fldChar w:fldCharType="separate"/>
      </w:r>
      <w:r w:rsidR="008E75A4">
        <w:rPr>
          <w:noProof/>
        </w:rPr>
        <w:t>(2012a)</w:t>
      </w:r>
      <w:r w:rsidR="008E75A4">
        <w:fldChar w:fldCharType="end"/>
      </w:r>
      <w:r w:rsidR="008E75A4">
        <w:t xml:space="preserve"> </w:t>
      </w:r>
      <w:r w:rsidR="0022441B">
        <w:t xml:space="preserve">and Svendsen and Koch </w:t>
      </w:r>
      <w:r w:rsidR="008E75A4">
        <w:fldChar w:fldCharType="begin"/>
      </w:r>
      <w:r w:rsidR="008E75A4">
        <w:instrText xml:space="preserve"> ADDIN EN.CITE &lt;EndNote&gt;&lt;Cite ExcludeAuth="1"&gt;&lt;Author&gt;Svendsen&lt;/Author&gt;&lt;Year&gt;2013&lt;/Year&gt;&lt;RecNum&gt;190&lt;/RecNum&gt;&lt;DisplayText&gt;(2013)&lt;/DisplayText&gt;&lt;record&gt;&lt;rec-number&gt;190&lt;/rec-number&gt;&lt;foreign-keys&gt;&lt;key app="EN" db-id="5w90da9wep0950edsesxr9z12sfrrx22zdta" timestamp="0"&gt;190&lt;/key&gt;&lt;/foreign-keys&gt;&lt;ref-type name="Journal Article"&gt;17&lt;/ref-type&gt;&lt;contributors&gt;&lt;authors&gt;&lt;author&gt;Svendsen, Mette N.&lt;/author&gt;&lt;author&gt;Koch, Lene&lt;/author&gt;&lt;/authors&gt;&lt;/contributors&gt;&lt;titles&gt;&lt;title&gt;Potentializing the research piglet in experimental neonatal research&lt;/title&gt;&lt;secondary-title&gt;Current Anthropology&lt;/secondary-title&gt;&lt;/titles&gt;&lt;pages&gt;S118-S128&lt;/pages&gt;&lt;volume&gt;54&lt;/volume&gt;&lt;number&gt;S7&lt;/number&gt;&lt;dates&gt;&lt;year&gt;2013&lt;/year&gt;&lt;/dates&gt;&lt;urls&gt;&lt;/urls&gt;&lt;/record&gt;&lt;/Cite&gt;&lt;/EndNote&gt;</w:instrText>
      </w:r>
      <w:r w:rsidR="008E75A4">
        <w:fldChar w:fldCharType="separate"/>
      </w:r>
      <w:r w:rsidR="008E75A4">
        <w:rPr>
          <w:noProof/>
        </w:rPr>
        <w:t>(2013)</w:t>
      </w:r>
      <w:r w:rsidR="008E75A4">
        <w:fldChar w:fldCharType="end"/>
      </w:r>
      <w:r w:rsidR="008E75A4">
        <w:t xml:space="preserve"> </w:t>
      </w:r>
      <w:r w:rsidR="0022441B">
        <w:t>highlight the role of affect in the entanglements of human and animal health.</w:t>
      </w:r>
    </w:p>
    <w:p w14:paraId="18A67EB3" w14:textId="5019DC37" w:rsidR="003E1449" w:rsidRDefault="00AC345F" w:rsidP="00942F6C">
      <w:pPr>
        <w:spacing w:line="480" w:lineRule="auto"/>
        <w:outlineLvl w:val="0"/>
      </w:pPr>
      <w:r>
        <w:tab/>
      </w:r>
      <w:r w:rsidR="00254844">
        <w:t>D</w:t>
      </w:r>
      <w:r w:rsidR="00902C8D">
        <w:t xml:space="preserve">rawing </w:t>
      </w:r>
      <w:r w:rsidR="00D37F43">
        <w:t>upon Davies</w:t>
      </w:r>
      <w:r w:rsidR="00371EF5">
        <w:t xml:space="preserve"> </w:t>
      </w:r>
      <w:r w:rsidR="00371EF5">
        <w:fldChar w:fldCharType="begin"/>
      </w:r>
      <w:r w:rsidR="00371EF5">
        <w:instrText xml:space="preserve"> ADDIN EN.CITE &lt;EndNote&gt;&lt;Cite ExcludeAuth="1"&gt;&lt;Author&gt;Davies&lt;/Author&gt;&lt;Year&gt;2012&lt;/Year&gt;&lt;RecNum&gt;182&lt;/RecNum&gt;&lt;DisplayText&gt;(2012a)&lt;/DisplayText&gt;&lt;record&gt;&lt;rec-number&gt;182&lt;/rec-number&gt;&lt;foreign-keys&gt;&lt;key app="EN" db-id="5w90da9wep0950edsesxr9z12sfrrx22zdta" timestamp="0"&gt;182&lt;/key&gt;&lt;/foreign-keys&gt;&lt;ref-type name="Journal Article"&gt;17&lt;/ref-type&gt;&lt;contributors&gt;&lt;authors&gt;&lt;author&gt;Davies, Gail F.&lt;/author&gt;&lt;/authors&gt;&lt;/contributors&gt;&lt;titles&gt;&lt;title&gt;Caring for the multiple and the multitude: Assembling animal welfare and enabling ethical critique&lt;/title&gt;&lt;secondary-title&gt;Environment and Planning D: Society and Space&lt;/secondary-title&gt;&lt;/titles&gt;&lt;pages&gt;623-638&lt;/pages&gt;&lt;volume&gt;30&lt;/volume&gt;&lt;dates&gt;&lt;year&gt;2012&lt;/year&gt;&lt;/dates&gt;&lt;urls&gt;&lt;/urls&gt;&lt;/record&gt;&lt;/Cite&gt;&lt;/EndNote&gt;</w:instrText>
      </w:r>
      <w:r w:rsidR="00371EF5">
        <w:fldChar w:fldCharType="separate"/>
      </w:r>
      <w:r w:rsidR="00371EF5">
        <w:rPr>
          <w:noProof/>
        </w:rPr>
        <w:t>(2012a)</w:t>
      </w:r>
      <w:r w:rsidR="00371EF5">
        <w:fldChar w:fldCharType="end"/>
      </w:r>
      <w:r w:rsidR="00D37F43">
        <w:t xml:space="preserve"> and Svendsen and Koch</w:t>
      </w:r>
      <w:r w:rsidR="00371EF5">
        <w:t xml:space="preserve"> </w:t>
      </w:r>
      <w:r w:rsidR="00371EF5">
        <w:fldChar w:fldCharType="begin"/>
      </w:r>
      <w:r w:rsidR="00371EF5">
        <w:instrText xml:space="preserve"> ADDIN EN.CITE &lt;EndNote&gt;&lt;Cite ExcludeAuth="1"&gt;&lt;Author&gt;Svendsen&lt;/Author&gt;&lt;Year&gt;2013&lt;/Year&gt;&lt;RecNum&gt;190&lt;/RecNum&gt;&lt;DisplayText&gt;(2013)&lt;/DisplayText&gt;&lt;record&gt;&lt;rec-number&gt;190&lt;/rec-number&gt;&lt;foreign-keys&gt;&lt;key app="EN" db-id="5w90da9wep0950edsesxr9z12sfrrx22zdta" timestamp="0"&gt;190&lt;/key&gt;&lt;/foreign-keys&gt;&lt;ref-type name="Journal Article"&gt;17&lt;/ref-type&gt;&lt;contributors&gt;&lt;authors&gt;&lt;author&gt;Svendsen, Mette N.&lt;/author&gt;&lt;author&gt;Koch, Lene&lt;/author&gt;&lt;/authors&gt;&lt;/contributors&gt;&lt;titles&gt;&lt;title&gt;Potentializing the research piglet in experimental neonatal research&lt;/title&gt;&lt;secondary-title&gt;Current Anthropology&lt;/secondary-title&gt;&lt;/titles&gt;&lt;pages&gt;S118-S128&lt;/pages&gt;&lt;volume&gt;54&lt;/volume&gt;&lt;number&gt;S7&lt;/number&gt;&lt;dates&gt;&lt;year&gt;2013&lt;/year&gt;&lt;/dates&gt;&lt;urls&gt;&lt;/urls&gt;&lt;/record&gt;&lt;/Cite&gt;&lt;/EndNote&gt;</w:instrText>
      </w:r>
      <w:r w:rsidR="00371EF5">
        <w:fldChar w:fldCharType="separate"/>
      </w:r>
      <w:r w:rsidR="00371EF5">
        <w:rPr>
          <w:noProof/>
        </w:rPr>
        <w:t>(2013)</w:t>
      </w:r>
      <w:r w:rsidR="00371EF5">
        <w:fldChar w:fldCharType="end"/>
      </w:r>
      <w:r w:rsidR="00D37F43">
        <w:t xml:space="preserve">, </w:t>
      </w:r>
      <w:r w:rsidR="00254844">
        <w:t>we have understood entanglement as a process that links humans and nonhumans in</w:t>
      </w:r>
      <w:r w:rsidR="00254844" w:rsidRPr="00071E21">
        <w:t xml:space="preserve"> </w:t>
      </w:r>
      <w:r w:rsidR="00254844" w:rsidRPr="00AC345F">
        <w:t xml:space="preserve">material </w:t>
      </w:r>
      <w:r w:rsidR="00254844">
        <w:t>ways and that has</w:t>
      </w:r>
      <w:r w:rsidR="00D37F43">
        <w:t xml:space="preserve"> affective </w:t>
      </w:r>
      <w:r w:rsidR="00254844">
        <w:t>dimensions</w:t>
      </w:r>
      <w:r w:rsidR="00D37F43">
        <w:t>.</w:t>
      </w:r>
      <w:r w:rsidR="0022441B">
        <w:t xml:space="preserve"> </w:t>
      </w:r>
      <w:r w:rsidR="003E1449">
        <w:t>The need to carefully control pathogenic exchanges between humans and mice shows the material entanglement</w:t>
      </w:r>
      <w:r w:rsidR="00D37F43">
        <w:t>s</w:t>
      </w:r>
      <w:r w:rsidR="003E1449">
        <w:t xml:space="preserve"> of laboratory animals and their caregivers. </w:t>
      </w:r>
      <w:r w:rsidR="0022441B">
        <w:t xml:space="preserve">But both </w:t>
      </w:r>
      <w:r w:rsidR="00B47542">
        <w:t>model organisms and humans</w:t>
      </w:r>
      <w:r w:rsidR="0022441B">
        <w:t xml:space="preserve"> </w:t>
      </w:r>
      <w:r w:rsidR="00D37F43">
        <w:t xml:space="preserve">nonetheless </w:t>
      </w:r>
      <w:r w:rsidR="0022441B">
        <w:t>continue to affect the healt</w:t>
      </w:r>
      <w:r w:rsidR="00D37F43">
        <w:t>h and well-</w:t>
      </w:r>
      <w:r w:rsidR="0022441B">
        <w:t>being of one another: a</w:t>
      </w:r>
      <w:r w:rsidR="0022441B" w:rsidRPr="00071E21">
        <w:t xml:space="preserve"> young scientist expresses the stress of ‘being m</w:t>
      </w:r>
      <w:r w:rsidR="0022441B">
        <w:t>arried to the model’;</w:t>
      </w:r>
      <w:r w:rsidR="0022441B" w:rsidRPr="00071E21">
        <w:t xml:space="preserve"> the technician tells how affected she is by the stress and sickness </w:t>
      </w:r>
      <w:r w:rsidR="0022441B">
        <w:t>of the mice she looks after; Balb C mice become stressed when</w:t>
      </w:r>
      <w:r w:rsidR="0022441B" w:rsidRPr="00071E21">
        <w:t xml:space="preserve"> handled </w:t>
      </w:r>
      <w:r w:rsidR="0022441B">
        <w:t xml:space="preserve">too frequently; </w:t>
      </w:r>
      <w:r w:rsidR="0022441B" w:rsidRPr="00071E21">
        <w:t xml:space="preserve">aged </w:t>
      </w:r>
      <w:r w:rsidR="0022441B">
        <w:t>mice get cancer</w:t>
      </w:r>
      <w:r w:rsidR="00F337AD">
        <w:t>; worms are bleached to death</w:t>
      </w:r>
      <w:r w:rsidR="0022441B">
        <w:t xml:space="preserve">. </w:t>
      </w:r>
    </w:p>
    <w:p w14:paraId="3293D2B2" w14:textId="0B21FE6E" w:rsidR="005F0660" w:rsidRDefault="00D37F43" w:rsidP="00942F6C">
      <w:pPr>
        <w:spacing w:line="480" w:lineRule="auto"/>
      </w:pPr>
      <w:r>
        <w:tab/>
        <w:t>In the process, we expand</w:t>
      </w:r>
      <w:r w:rsidR="00B80787">
        <w:t>ed</w:t>
      </w:r>
      <w:r>
        <w:t xml:space="preserve"> </w:t>
      </w:r>
      <w:r w:rsidR="00371EF5">
        <w:t>upon what counts as</w:t>
      </w:r>
      <w:r>
        <w:t xml:space="preserve"> ‘health’ and ‘wellbeing’ when </w:t>
      </w:r>
      <w:r w:rsidR="00B937AC">
        <w:t>nonhuman species</w:t>
      </w:r>
      <w:r>
        <w:t xml:space="preserve"> serv</w:t>
      </w:r>
      <w:r w:rsidR="00B937AC">
        <w:t>e</w:t>
      </w:r>
      <w:r>
        <w:t xml:space="preserve"> as models in biomedicine. Health </w:t>
      </w:r>
      <w:r w:rsidR="00371EF5">
        <w:t>has</w:t>
      </w:r>
      <w:r>
        <w:t xml:space="preserve"> almost exc</w:t>
      </w:r>
      <w:r w:rsidR="00B70E68">
        <w:t xml:space="preserve">lusively </w:t>
      </w:r>
      <w:r w:rsidR="00371EF5">
        <w:t xml:space="preserve">been </w:t>
      </w:r>
      <w:r w:rsidR="00B70E68">
        <w:t xml:space="preserve">considered in terms of the </w:t>
      </w:r>
      <w:r w:rsidR="00DE3F59">
        <w:t xml:space="preserve">animal </w:t>
      </w:r>
      <w:r w:rsidR="00371EF5">
        <w:t xml:space="preserve">(as model) </w:t>
      </w:r>
      <w:r w:rsidR="00DE3F59">
        <w:t xml:space="preserve">and the </w:t>
      </w:r>
      <w:r w:rsidR="00B70E68">
        <w:t>human patient</w:t>
      </w:r>
      <w:r w:rsidR="00371EF5">
        <w:t xml:space="preserve"> (as target)</w:t>
      </w:r>
      <w:r w:rsidR="00073F13">
        <w:t>, with the ‘health’ of unregulated species like flies and worms being deemed inconsequential</w:t>
      </w:r>
      <w:r w:rsidR="00B70E68">
        <w:t xml:space="preserve">. This </w:t>
      </w:r>
      <w:r w:rsidR="00B70E68">
        <w:lastRenderedPageBreak/>
        <w:t>paper has sought to</w:t>
      </w:r>
      <w:r w:rsidR="00DE3F59">
        <w:t xml:space="preserve"> show how </w:t>
      </w:r>
      <w:r w:rsidR="00B80787">
        <w:t>animal technicians and scientists alike</w:t>
      </w:r>
      <w:r w:rsidR="00073F13">
        <w:t xml:space="preserve"> are affected by their entanglement with other species, and how the health and wellbeing consequences of these interspecies relations is experienced by individuals as well as managed by the Institute</w:t>
      </w:r>
      <w:r w:rsidR="00B80787">
        <w:t xml:space="preserve">. In this context, ‘enrichment’ is not something that humans simply do to </w:t>
      </w:r>
      <w:r w:rsidR="00B937AC">
        <w:t xml:space="preserve">laboratory </w:t>
      </w:r>
      <w:r w:rsidR="00B80787">
        <w:t>animals</w:t>
      </w:r>
      <w:r w:rsidR="00371EF5">
        <w:t>,</w:t>
      </w:r>
      <w:r w:rsidR="00B80787">
        <w:t xml:space="preserve"> in order to improve and control </w:t>
      </w:r>
      <w:r w:rsidR="00371EF5">
        <w:t>the health and wellbeing of their</w:t>
      </w:r>
      <w:r w:rsidR="00B80787">
        <w:t xml:space="preserve"> models. Rather, technicians and scientists are also affected by their models and – as in the case of Jake – </w:t>
      </w:r>
      <w:r w:rsidR="00371EF5">
        <w:t xml:space="preserve">sometimes </w:t>
      </w:r>
      <w:r w:rsidR="00B80787">
        <w:t>feel that their lives are</w:t>
      </w:r>
      <w:r w:rsidR="00371EF5">
        <w:t xml:space="preserve"> actually being</w:t>
      </w:r>
      <w:r w:rsidR="00B80787">
        <w:t xml:space="preserve"> controlled by the model organism. The technician’s and scientist’s environment also needs to be enriched in this context, to make the stress of doing </w:t>
      </w:r>
      <w:r w:rsidR="008E75A4">
        <w:t>science with other species manageable.</w:t>
      </w:r>
    </w:p>
    <w:p w14:paraId="4F21CF45" w14:textId="2BF440C1" w:rsidR="00B80787" w:rsidRDefault="00B80787" w:rsidP="003E251C">
      <w:pPr>
        <w:pStyle w:val="Normal1"/>
        <w:spacing w:line="480" w:lineRule="auto"/>
        <w:ind w:firstLine="720"/>
      </w:pPr>
      <w:r>
        <w:t xml:space="preserve">This adds another way in which </w:t>
      </w:r>
      <w:r w:rsidR="00371EF5">
        <w:t xml:space="preserve">we can understand </w:t>
      </w:r>
      <w:r>
        <w:t xml:space="preserve">care </w:t>
      </w:r>
      <w:r w:rsidR="00371EF5">
        <w:t>as</w:t>
      </w:r>
      <w:r>
        <w:t xml:space="preserve"> a crucial part of medical knowledge production. Not only does </w:t>
      </w:r>
      <w:r w:rsidR="008E75A4">
        <w:t xml:space="preserve">care constitute knowledge by shaping the body of the model organism </w:t>
      </w:r>
      <w:r w:rsidR="008E75A4">
        <w:fldChar w:fldCharType="begin"/>
      </w:r>
      <w:r w:rsidR="000D1CB3">
        <w:instrText xml:space="preserve"> ADDIN EN.CITE &lt;EndNote&gt;&lt;Cite&gt;&lt;Author&gt;Friese&lt;/Author&gt;&lt;Year&gt;2013&lt;/Year&gt;&lt;RecNum&gt;40&lt;/RecNum&gt;&lt;DisplayText&gt;(Friese 2013, Davies 2012a)&lt;/DisplayText&gt;&lt;record&gt;&lt;rec-number&gt;40&lt;/rec-number&gt;&lt;foreign-keys&gt;&lt;key app="EN" db-id="5w90da9wep0950edsesxr9z12sfrrx22zdta" timestamp="0"&gt;40&lt;/key&gt;&lt;/foreign-keys&gt;&lt;ref-type name="Journal Article"&gt;17&lt;/ref-type&gt;&lt;contributors&gt;&lt;authors&gt;&lt;author&gt;Friese, Carrie&lt;/author&gt;&lt;/authors&gt;&lt;/contributors&gt;&lt;titles&gt;&lt;title&gt;Realizing the potential of translational medicine: The uncanny emergence of care as science&lt;/title&gt;&lt;secondary-title&gt;Current Anthropology&lt;/secondary-title&gt;&lt;/titles&gt;&lt;pages&gt;S129-S138&lt;/pages&gt;&lt;volume&gt;54&lt;/volume&gt;&lt;number&gt;7&lt;/number&gt;&lt;dates&gt;&lt;year&gt;2013&lt;/year&gt;&lt;/dates&gt;&lt;urls&gt;&lt;/urls&gt;&lt;/record&gt;&lt;/Cite&gt;&lt;Cite&gt;&lt;Author&gt;Davies&lt;/Author&gt;&lt;Year&gt;2012&lt;/Year&gt;&lt;RecNum&gt;182&lt;/RecNum&gt;&lt;record&gt;&lt;rec-number&gt;182&lt;/rec-number&gt;&lt;foreign-keys&gt;&lt;key app="EN" db-id="5w90da9wep0950edsesxr9z12sfrrx22zdta" timestamp="0"&gt;182&lt;/key&gt;&lt;/foreign-keys&gt;&lt;ref-type name="Journal Article"&gt;17&lt;/ref-type&gt;&lt;contributors&gt;&lt;authors&gt;&lt;author&gt;Davies, Gail F.&lt;/author&gt;&lt;/authors&gt;&lt;/contributors&gt;&lt;titles&gt;&lt;title&gt;Caring for the multiple and the multitude: Assembling animal welfare and enabling ethical critique&lt;/title&gt;&lt;secondary-title&gt;Environment and Planning D: Society and Space&lt;/secondary-title&gt;&lt;/titles&gt;&lt;pages&gt;623-638&lt;/pages&gt;&lt;volume&gt;30&lt;/volume&gt;&lt;dates&gt;&lt;year&gt;2012&lt;/year&gt;&lt;/dates&gt;&lt;urls&gt;&lt;/urls&gt;&lt;/record&gt;&lt;/Cite&gt;&lt;/EndNote&gt;</w:instrText>
      </w:r>
      <w:r w:rsidR="008E75A4">
        <w:fldChar w:fldCharType="separate"/>
      </w:r>
      <w:r w:rsidR="000D1CB3">
        <w:rPr>
          <w:noProof/>
        </w:rPr>
        <w:t>(Friese 2013, Davies 2012a)</w:t>
      </w:r>
      <w:r w:rsidR="008E75A4">
        <w:fldChar w:fldCharType="end"/>
      </w:r>
      <w:r w:rsidR="008E75A4">
        <w:t>. Care for technicians and scientists is also constitutive of how scientific knowledge can be produced. Showers delimit the proximity of the relationship between mice and scientists at the Institute</w:t>
      </w:r>
      <w:r w:rsidR="00073F13">
        <w:t>, delimiting the possibility for caring relations between scientists and their mice</w:t>
      </w:r>
      <w:r w:rsidR="008E75A4">
        <w:t>. Care for self through yoga and mindfulness become</w:t>
      </w:r>
      <w:r w:rsidR="00065F3A">
        <w:t>s</w:t>
      </w:r>
      <w:r w:rsidR="008E75A4">
        <w:t xml:space="preserve"> part of scientific practice. Care entangle</w:t>
      </w:r>
      <w:r w:rsidR="001E291D">
        <w:t>s</w:t>
      </w:r>
      <w:r w:rsidR="008E75A4">
        <w:t xml:space="preserve"> humans and </w:t>
      </w:r>
      <w:r w:rsidR="00EF3DA4">
        <w:t>other model organsisms</w:t>
      </w:r>
      <w:r w:rsidR="008E75A4">
        <w:t xml:space="preserve"> in </w:t>
      </w:r>
      <w:r w:rsidR="00073F13">
        <w:t xml:space="preserve">the animal house and in the </w:t>
      </w:r>
      <w:r w:rsidR="008E75A4">
        <w:t>laboratories</w:t>
      </w:r>
      <w:r w:rsidR="00371EF5">
        <w:t xml:space="preserve">, as a world making activity </w:t>
      </w:r>
      <w:r w:rsidR="00371EF5">
        <w:fldChar w:fldCharType="begin"/>
      </w:r>
      <w:r w:rsidR="00371EF5">
        <w:instrText xml:space="preserve"> ADDIN EN.CITE &lt;EndNote&gt;&lt;Cite&gt;&lt;Author&gt;Puig de la Bellacasa&lt;/Author&gt;&lt;Year&gt;2011&lt;/Year&gt;&lt;RecNum&gt;41&lt;/RecNum&gt;&lt;DisplayText&gt;(Puig de la Bellacasa 2011)&lt;/DisplayText&gt;&lt;record&gt;&lt;rec-number&gt;41&lt;/rec-number&gt;&lt;foreign-keys&gt;&lt;key app="EN" db-id="5w90da9wep0950edsesxr9z12sfrrx22zdta" timestamp="0"&gt;41&lt;/key&gt;&lt;/foreign-keys&gt;&lt;ref-type name="Journal Article"&gt;17&lt;/ref-type&gt;&lt;contributors&gt;&lt;authors&gt;&lt;author&gt;Puig de la Bellacasa, Maria&lt;/author&gt;&lt;/authors&gt;&lt;/contributors&gt;&lt;titles&gt;&lt;title&gt;Matters of care in technoscience: Assembling neglected things&lt;/title&gt;&lt;secondary-title&gt;Social Studies of Science&lt;/secondary-title&gt;&lt;/titles&gt;&lt;pages&gt;85-106&lt;/pages&gt;&lt;volume&gt;41&lt;/volume&gt;&lt;number&gt;1&lt;/number&gt;&lt;dates&gt;&lt;year&gt;2011&lt;/year&gt;&lt;/dates&gt;&lt;urls&gt;&lt;/urls&gt;&lt;/record&gt;&lt;/Cite&gt;&lt;/EndNote&gt;</w:instrText>
      </w:r>
      <w:r w:rsidR="00371EF5">
        <w:fldChar w:fldCharType="separate"/>
      </w:r>
      <w:r w:rsidR="00371EF5">
        <w:rPr>
          <w:noProof/>
        </w:rPr>
        <w:t>(Puig de la Bellacasa 2011)</w:t>
      </w:r>
      <w:r w:rsidR="00371EF5">
        <w:fldChar w:fldCharType="end"/>
      </w:r>
      <w:r w:rsidR="00371EF5">
        <w:t xml:space="preserve">, which constitutes the health and wellbeing of all species involved, and in ways that </w:t>
      </w:r>
      <w:r w:rsidR="008E75A4">
        <w:t xml:space="preserve">exceed the model </w:t>
      </w:r>
      <w:r w:rsidR="00B937AC">
        <w:t xml:space="preserve">organism </w:t>
      </w:r>
      <w:r w:rsidR="008E75A4">
        <w:t>paradigm.</w:t>
      </w:r>
      <w:r w:rsidR="003E251C">
        <w:t xml:space="preserve"> We thereby extend Elena Buch’s argument that care affects the caregiver from </w:t>
      </w:r>
      <w:r w:rsidR="007E4C73">
        <w:t xml:space="preserve">the </w:t>
      </w:r>
      <w:r w:rsidR="003E251C">
        <w:t xml:space="preserve">elder care </w:t>
      </w:r>
      <w:r w:rsidR="007E4C73">
        <w:t xml:space="preserve">setting </w:t>
      </w:r>
      <w:r w:rsidR="003E251C">
        <w:t xml:space="preserve">to </w:t>
      </w:r>
      <w:r w:rsidR="007E4C73">
        <w:t xml:space="preserve">the </w:t>
      </w:r>
      <w:r w:rsidR="003E251C">
        <w:t>laboratory animal care</w:t>
      </w:r>
      <w:r w:rsidR="007E4C73">
        <w:t xml:space="preserve"> setting</w:t>
      </w:r>
      <w:r w:rsidR="003E251C">
        <w:t>, and thus argue that caregiving not only makes persons but also makes knowledge.</w:t>
      </w:r>
    </w:p>
    <w:p w14:paraId="2AB9657F" w14:textId="77777777" w:rsidR="001B3CBB" w:rsidRDefault="001B3CBB" w:rsidP="001B3CBB">
      <w:pPr>
        <w:pStyle w:val="Normal1"/>
        <w:spacing w:line="480" w:lineRule="auto"/>
        <w:rPr>
          <w:b/>
        </w:rPr>
      </w:pPr>
    </w:p>
    <w:p w14:paraId="0DD7C5E7" w14:textId="29CFFA13" w:rsidR="001B3CBB" w:rsidRPr="001B3CBB" w:rsidRDefault="001B3CBB" w:rsidP="001B3CBB">
      <w:pPr>
        <w:pStyle w:val="Normal1"/>
        <w:spacing w:line="480" w:lineRule="auto"/>
        <w:rPr>
          <w:b/>
        </w:rPr>
      </w:pPr>
      <w:r w:rsidRPr="001B3CBB">
        <w:rPr>
          <w:b/>
        </w:rPr>
        <w:t>Conclusion</w:t>
      </w:r>
    </w:p>
    <w:p w14:paraId="64E46921" w14:textId="203BCEA2" w:rsidR="00DC4092" w:rsidRDefault="00073F13" w:rsidP="00942F6C">
      <w:pPr>
        <w:spacing w:line="480" w:lineRule="auto"/>
      </w:pPr>
      <w:r>
        <w:lastRenderedPageBreak/>
        <w:tab/>
      </w:r>
      <w:r w:rsidR="00CF4233">
        <w:t xml:space="preserve">By way of conclusion, we would like to </w:t>
      </w:r>
      <w:r w:rsidR="007E4C73">
        <w:t>suggest the productivity of developing</w:t>
      </w:r>
      <w:r w:rsidR="00CF4233">
        <w:t xml:space="preserve"> </w:t>
      </w:r>
      <w:r w:rsidR="00B86C7B">
        <w:t xml:space="preserve">a </w:t>
      </w:r>
      <w:r w:rsidR="00D753D8">
        <w:t xml:space="preserve">more than human </w:t>
      </w:r>
      <w:r w:rsidR="00F337AD">
        <w:t xml:space="preserve">approach to </w:t>
      </w:r>
      <w:r w:rsidR="00D753D8">
        <w:t>occupational health.</w:t>
      </w:r>
      <w:r w:rsidR="00D62AD0">
        <w:t xml:space="preserve"> </w:t>
      </w:r>
      <w:r w:rsidR="00D753D8">
        <w:t xml:space="preserve">In making this argument, we build upon </w:t>
      </w:r>
      <w:r w:rsidR="003E251C">
        <w:t xml:space="preserve">and extend </w:t>
      </w:r>
      <w:r w:rsidR="00D753D8">
        <w:t xml:space="preserve">the ways in which Beth Greenhough and Emma Roe </w:t>
      </w:r>
      <w:r w:rsidR="00284506">
        <w:fldChar w:fldCharType="begin"/>
      </w:r>
      <w:r w:rsidR="00284506">
        <w:instrText xml:space="preserve"> ADDIN EN.CITE &lt;EndNote&gt;&lt;Cite ExcludeAuth="1"&gt;&lt;Author&gt;Greenhough&lt;/Author&gt;&lt;Year&gt;2011&lt;/Year&gt;&lt;RecNum&gt;185&lt;/RecNum&gt;&lt;DisplayText&gt;(2011)&lt;/DisplayText&gt;&lt;record&gt;&lt;rec-number&gt;185&lt;/rec-number&gt;&lt;foreign-keys&gt;&lt;key app="EN" db-id="5w90da9wep0950edsesxr9z12sfrrx22zdta" timestamp="0"&gt;185&lt;/key&gt;&lt;/foreign-keys&gt;&lt;ref-type name="Journal Article"&gt;17&lt;/ref-type&gt;&lt;contributors&gt;&lt;authors&gt;&lt;author&gt;Greenhough, Beth&lt;/author&gt;&lt;author&gt;Roe, Emma&lt;/author&gt;&lt;/authors&gt;&lt;/contributors&gt;&lt;titles&gt;&lt;title&gt;Ethics, space, and somatic sensibilities: Comparing relationships between scientific researchers and their human and animal experimental subjects&lt;/title&gt;&lt;secondary-title&gt;Environment and Planning D: Society and Space&lt;/secondary-title&gt;&lt;/titles&gt;&lt;pages&gt;47-66&lt;/pages&gt;&lt;volume&gt;29&lt;/volume&gt;&lt;dates&gt;&lt;year&gt;2011&lt;/year&gt;&lt;/dates&gt;&lt;urls&gt;&lt;/urls&gt;&lt;/record&gt;&lt;/Cite&gt;&lt;/EndNote&gt;</w:instrText>
      </w:r>
      <w:r w:rsidR="00284506">
        <w:fldChar w:fldCharType="separate"/>
      </w:r>
      <w:r w:rsidR="00284506">
        <w:rPr>
          <w:noProof/>
        </w:rPr>
        <w:t>(2011)</w:t>
      </w:r>
      <w:r w:rsidR="00284506">
        <w:fldChar w:fldCharType="end"/>
      </w:r>
      <w:r w:rsidR="00284506">
        <w:t xml:space="preserve"> </w:t>
      </w:r>
      <w:r w:rsidR="00D753D8">
        <w:t xml:space="preserve">have </w:t>
      </w:r>
      <w:r w:rsidR="00A17FBE">
        <w:t>proposed</w:t>
      </w:r>
      <w:r w:rsidR="00284506">
        <w:t xml:space="preserve"> a</w:t>
      </w:r>
      <w:r w:rsidR="00D753D8">
        <w:t xml:space="preserve"> ‘</w:t>
      </w:r>
      <w:r w:rsidR="00284506">
        <w:t xml:space="preserve">cross-species </w:t>
      </w:r>
      <w:r w:rsidR="00CF4233">
        <w:t xml:space="preserve">research </w:t>
      </w:r>
      <w:r w:rsidR="00D753D8">
        <w:t>ethics’</w:t>
      </w:r>
      <w:r w:rsidR="003E251C">
        <w:t xml:space="preserve">. </w:t>
      </w:r>
      <w:r w:rsidR="00CF4233">
        <w:t>Greenhough and Roe here</w:t>
      </w:r>
      <w:r w:rsidR="003E251C">
        <w:t xml:space="preserve"> put the ethics of</w:t>
      </w:r>
      <w:r w:rsidR="00D753D8">
        <w:t xml:space="preserve"> laboratory animal and human </w:t>
      </w:r>
      <w:r w:rsidR="003E251C">
        <w:t xml:space="preserve">subject </w:t>
      </w:r>
      <w:r w:rsidR="00D753D8">
        <w:t>research side by side</w:t>
      </w:r>
      <w:r w:rsidR="00284506">
        <w:t xml:space="preserve">, </w:t>
      </w:r>
      <w:r w:rsidR="00B86C7B">
        <w:t>in an ‘awkard comparison’</w:t>
      </w:r>
      <w:r w:rsidR="00CF4233">
        <w:t xml:space="preserve">, to </w:t>
      </w:r>
      <w:r w:rsidR="00284506">
        <w:t xml:space="preserve">note that the ethics of human research subjects tends to focus on consent and language, where </w:t>
      </w:r>
      <w:r w:rsidR="00A17FBE">
        <w:t xml:space="preserve">the ethics of </w:t>
      </w:r>
      <w:r w:rsidR="00284506">
        <w:t xml:space="preserve">laboratory animal </w:t>
      </w:r>
      <w:r w:rsidR="00A17FBE">
        <w:t>research</w:t>
      </w:r>
      <w:r w:rsidR="00284506">
        <w:t xml:space="preserve"> tends to focus on affective relations. </w:t>
      </w:r>
      <w:r w:rsidR="00A17FBE">
        <w:t>Greenhough and Roe</w:t>
      </w:r>
      <w:r w:rsidR="00284506">
        <w:t xml:space="preserve"> argue that, rather ironically, it could benefit human research subjects to incorporate the focus on affective relations</w:t>
      </w:r>
      <w:r w:rsidR="00A17FBE">
        <w:t xml:space="preserve"> that is</w:t>
      </w:r>
      <w:r w:rsidR="00284506">
        <w:t xml:space="preserve"> seen with sentient laboratory animals. </w:t>
      </w:r>
    </w:p>
    <w:p w14:paraId="669F7626" w14:textId="007B4537" w:rsidR="00A17FBE" w:rsidRDefault="00284506" w:rsidP="00942F6C">
      <w:pPr>
        <w:spacing w:line="480" w:lineRule="auto"/>
        <w:ind w:firstLine="720"/>
      </w:pPr>
      <w:r>
        <w:t xml:space="preserve">A cross-species occupational health would similarly put the model organisms working </w:t>
      </w:r>
      <w:r w:rsidRPr="00A17FBE">
        <w:rPr>
          <w:i/>
        </w:rPr>
        <w:t>in</w:t>
      </w:r>
      <w:r>
        <w:t xml:space="preserve"> experiments side by side with the technicians and scientists who </w:t>
      </w:r>
      <w:r w:rsidRPr="001B3CBB">
        <w:rPr>
          <w:i/>
        </w:rPr>
        <w:t>are working</w:t>
      </w:r>
      <w:r>
        <w:t xml:space="preserve"> the experiments. </w:t>
      </w:r>
      <w:r w:rsidR="00554D1A">
        <w:t xml:space="preserve">Occupational health tends to focus on </w:t>
      </w:r>
      <w:r w:rsidR="004268B0">
        <w:t>delimiting the</w:t>
      </w:r>
      <w:r w:rsidR="00554D1A">
        <w:t xml:space="preserve"> conditions through which human workers </w:t>
      </w:r>
      <w:r w:rsidR="004268B0">
        <w:t xml:space="preserve">could </w:t>
      </w:r>
      <w:r w:rsidR="00554D1A">
        <w:t>become</w:t>
      </w:r>
      <w:r w:rsidR="004268B0">
        <w:t xml:space="preserve"> ill in the workplace</w:t>
      </w:r>
      <w:r w:rsidR="001B3CBB">
        <w:t xml:space="preserve">, which is understood as a political economic issue </w:t>
      </w:r>
      <w:r w:rsidR="001B3CBB">
        <w:fldChar w:fldCharType="begin"/>
      </w:r>
      <w:r w:rsidR="001B3CBB">
        <w:instrText xml:space="preserve"> ADDIN EN.CITE &lt;EndNote&gt;&lt;Cite&gt;&lt;Author&gt;Murphy&lt;/Author&gt;&lt;Year&gt;2006&lt;/Year&gt;&lt;RecNum&gt;280&lt;/RecNum&gt;&lt;DisplayText&gt;(Murphy 2006)&lt;/DisplayText&gt;&lt;record&gt;&lt;rec-number&gt;280&lt;/rec-number&gt;&lt;foreign-keys&gt;&lt;key app="EN" db-id="5w90da9wep0950edsesxr9z12sfrrx22zdta" timestamp="1528213851"&gt;280&lt;/key&gt;&lt;/foreign-keys&gt;&lt;ref-type name="Book"&gt;6&lt;/ref-type&gt;&lt;contributors&gt;&lt;authors&gt;&lt;author&gt;Murphy, Michelle&lt;/author&gt;&lt;/authors&gt;&lt;/contributors&gt;&lt;titles&gt;&lt;title&gt;Sick Building Syndrome and the Problem of Uncertainty: Environmental Politics, Technoscience, and Women Workers&lt;/title&gt;&lt;/titles&gt;&lt;dates&gt;&lt;year&gt;2006&lt;/year&gt;&lt;/dates&gt;&lt;pub-location&gt;Durham&lt;/pub-location&gt;&lt;publisher&gt;Duke University Press&lt;/publisher&gt;&lt;urls&gt;&lt;/urls&gt;&lt;/record&gt;&lt;/Cite&gt;&lt;/EndNote&gt;</w:instrText>
      </w:r>
      <w:r w:rsidR="001B3CBB">
        <w:fldChar w:fldCharType="separate"/>
      </w:r>
      <w:r w:rsidR="001B3CBB">
        <w:rPr>
          <w:noProof/>
        </w:rPr>
        <w:t>(Murphy 2006)</w:t>
      </w:r>
      <w:r w:rsidR="001B3CBB">
        <w:fldChar w:fldCharType="end"/>
      </w:r>
      <w:r w:rsidR="00554D1A">
        <w:t xml:space="preserve">. </w:t>
      </w:r>
      <w:r w:rsidR="003E251C">
        <w:t>This is done by protecting bodies (e.g., through the air shower to prevent pathogenic exchange) from illness</w:t>
      </w:r>
      <w:r w:rsidR="001B3CBB">
        <w:t xml:space="preserve"> causing agents</w:t>
      </w:r>
      <w:r w:rsidR="00CF4233">
        <w:t xml:space="preserve">. Animal welfare similarly delimits the conditions through which laboratory animals become ill, but the </w:t>
      </w:r>
      <w:r w:rsidR="003E251C">
        <w:t xml:space="preserve">absence of illness is not </w:t>
      </w:r>
      <w:r w:rsidR="001B3CBB">
        <w:t xml:space="preserve">deemed </w:t>
      </w:r>
      <w:r w:rsidR="003E251C">
        <w:t>sufficient</w:t>
      </w:r>
      <w:r w:rsidR="00CF4233">
        <w:t>. L</w:t>
      </w:r>
      <w:r w:rsidR="003E251C">
        <w:t xml:space="preserve">aboratory animals are expected to be ‘happy’ </w:t>
      </w:r>
      <w:r w:rsidR="003E251C">
        <w:fldChar w:fldCharType="begin"/>
      </w:r>
      <w:r w:rsidR="003E251C">
        <w:instrText xml:space="preserve"> ADDIN EN.CITE &lt;EndNote&gt;&lt;Cite&gt;&lt;Author&gt;Poole&lt;/Author&gt;&lt;Year&gt;1997&lt;/Year&gt;&lt;RecNum&gt;216&lt;/RecNum&gt;&lt;DisplayText&gt;(Poole 1997)&lt;/DisplayText&gt;&lt;record&gt;&lt;rec-number&gt;216&lt;/rec-number&gt;&lt;foreign-keys&gt;&lt;key app="EN" db-id="5w90da9wep0950edsesxr9z12sfrrx22zdta" timestamp="0"&gt;216&lt;/key&gt;&lt;/foreign-keys&gt;&lt;ref-type name="Journal Article"&gt;17&lt;/ref-type&gt;&lt;contributors&gt;&lt;authors&gt;&lt;author&gt;Poole, Trevor&lt;/author&gt;&lt;/authors&gt;&lt;/contributors&gt;&lt;titles&gt;&lt;title&gt;Happy animals make good science&lt;/title&gt;&lt;secondary-title&gt;Laboratory Animals&lt;/secondary-title&gt;&lt;/titles&gt;&lt;pages&gt;116-124&lt;/pages&gt;&lt;volume&gt;31&lt;/volume&gt;&lt;number&gt;2&lt;/number&gt;&lt;dates&gt;&lt;year&gt;1997&lt;/year&gt;&lt;/dates&gt;&lt;urls&gt;&lt;/urls&gt;&lt;/record&gt;&lt;/Cite&gt;&lt;/EndNote&gt;</w:instrText>
      </w:r>
      <w:r w:rsidR="003E251C">
        <w:fldChar w:fldCharType="separate"/>
      </w:r>
      <w:r w:rsidR="003E251C">
        <w:rPr>
          <w:noProof/>
        </w:rPr>
        <w:t>(Poole 1997)</w:t>
      </w:r>
      <w:r w:rsidR="003E251C">
        <w:fldChar w:fldCharType="end"/>
      </w:r>
      <w:r w:rsidR="003E251C">
        <w:t xml:space="preserve">, or at least happy enough. </w:t>
      </w:r>
      <w:r w:rsidR="00CF4233">
        <w:t>Rather ironically, it could benefit human workers to incorporate the focus on enriched working environments that is seen with sentient laboratory animals.</w:t>
      </w:r>
      <w:r w:rsidR="004268B0">
        <w:t xml:space="preserve"> </w:t>
      </w:r>
    </w:p>
    <w:p w14:paraId="520517EE" w14:textId="4542C7A6" w:rsidR="00554D1A" w:rsidRDefault="00CF4233" w:rsidP="00942F6C">
      <w:pPr>
        <w:spacing w:line="480" w:lineRule="auto"/>
        <w:ind w:firstLine="720"/>
      </w:pPr>
      <w:r>
        <w:t>Avoiding illness and promoting health may indeed need to become part of occupational health as</w:t>
      </w:r>
      <w:r w:rsidR="004268B0">
        <w:t xml:space="preserve"> </w:t>
      </w:r>
      <w:r w:rsidR="00B86C7B">
        <w:t xml:space="preserve">‘burnout’ </w:t>
      </w:r>
      <w:r w:rsidR="00A17FBE">
        <w:t xml:space="preserve">is </w:t>
      </w:r>
      <w:r>
        <w:t xml:space="preserve">increasingly </w:t>
      </w:r>
      <w:r w:rsidR="00A17FBE">
        <w:t>becoming</w:t>
      </w:r>
      <w:r w:rsidR="00B86C7B">
        <w:t xml:space="preserve"> a key occupational </w:t>
      </w:r>
      <w:r w:rsidR="004268B0">
        <w:t xml:space="preserve">health </w:t>
      </w:r>
      <w:r w:rsidR="00B86C7B">
        <w:t>hazzard in the context of neoliberalism</w:t>
      </w:r>
      <w:r w:rsidR="003E251C">
        <w:t>. Interestingly, to date burnout has</w:t>
      </w:r>
      <w:r w:rsidR="004268B0">
        <w:t xml:space="preserve"> largerly </w:t>
      </w:r>
      <w:r w:rsidR="003E251C">
        <w:t xml:space="preserve">been addressed </w:t>
      </w:r>
      <w:r w:rsidR="004268B0">
        <w:t>through the empowerment paradigm (e.g., yoga and mindfulness)</w:t>
      </w:r>
      <w:r>
        <w:t xml:space="preserve"> that focuses on individual </w:t>
      </w:r>
      <w:r>
        <w:lastRenderedPageBreak/>
        <w:t>level changes</w:t>
      </w:r>
      <w:r w:rsidR="0031109E">
        <w:t xml:space="preserve"> and thus depoliticizes work-related stress</w:t>
      </w:r>
      <w:r w:rsidR="004268B0">
        <w:t xml:space="preserve"> </w:t>
      </w:r>
      <w:r w:rsidR="004268B0">
        <w:fldChar w:fldCharType="begin"/>
      </w:r>
      <w:r w:rsidR="004268B0">
        <w:instrText xml:space="preserve"> ADDIN EN.CITE &lt;EndNote&gt;&lt;Cite&gt;&lt;Author&gt;Funahashi&lt;/Author&gt;&lt;Year&gt;2013&lt;/Year&gt;&lt;RecNum&gt;278&lt;/RecNum&gt;&lt;Suffix&gt;: 2&lt;/Suffix&gt;&lt;DisplayText&gt;(Funahashi 2013: 2)&lt;/DisplayText&gt;&lt;record&gt;&lt;rec-number&gt;278&lt;/rec-number&gt;&lt;foreign-keys&gt;&lt;key app="EN" db-id="5w90da9wep0950edsesxr9z12sfrrx22zdta" timestamp="1527430054"&gt;278&lt;/key&gt;&lt;/foreign-keys&gt;&lt;ref-type name="Journal Article"&gt;17&lt;/ref-type&gt;&lt;contributors&gt;&lt;authors&gt;&lt;author&gt;Funahashi, Daena Aki&lt;/author&gt;&lt;/authors&gt;&lt;/contributors&gt;&lt;titles&gt;&lt;title&gt;Wrapped in plastic: Transformation and alientation in the New Finnish Economy&lt;/title&gt;&lt;secondary-title&gt;Cultural Anthropology&lt;/secondary-title&gt;&lt;/titles&gt;&lt;periodical&gt;&lt;full-title&gt;Cultural Anthropology&lt;/full-title&gt;&lt;/periodical&gt;&lt;pages&gt;1-21&lt;/pages&gt;&lt;volume&gt;28&lt;/volume&gt;&lt;number&gt;1&lt;/number&gt;&lt;dates&gt;&lt;year&gt;2013&lt;/year&gt;&lt;/dates&gt;&lt;urls&gt;&lt;/urls&gt;&lt;/record&gt;&lt;/Cite&gt;&lt;/EndNote&gt;</w:instrText>
      </w:r>
      <w:r w:rsidR="004268B0">
        <w:fldChar w:fldCharType="separate"/>
      </w:r>
      <w:r w:rsidR="004268B0">
        <w:rPr>
          <w:noProof/>
        </w:rPr>
        <w:t>(Funahashi 2013: 2)</w:t>
      </w:r>
      <w:r w:rsidR="004268B0">
        <w:fldChar w:fldCharType="end"/>
      </w:r>
      <w:r w:rsidR="004268B0">
        <w:t>.</w:t>
      </w:r>
      <w:r>
        <w:t xml:space="preserve"> Daena Aki Funahashi note</w:t>
      </w:r>
      <w:r w:rsidR="0031109E">
        <w:t>s</w:t>
      </w:r>
      <w:r w:rsidR="00DC4092">
        <w:t xml:space="preserve"> that it is the individual who is deemed in need of reworking in this context, as opposed to the neoliberal structuring of work and precarity. Rather ironically, a cross species occupational health could benefit human workers </w:t>
      </w:r>
      <w:r>
        <w:t xml:space="preserve">again </w:t>
      </w:r>
      <w:r w:rsidR="00DC4092">
        <w:t xml:space="preserve">by incorporating a </w:t>
      </w:r>
      <w:r>
        <w:t xml:space="preserve">more </w:t>
      </w:r>
      <w:r w:rsidR="00DC4092">
        <w:t>relational understanding of stress. This could emphasize the spatial and structural underpinnings of work related stress, and its potential amelioration</w:t>
      </w:r>
      <w:r w:rsidR="005644B6">
        <w:t>, for humans</w:t>
      </w:r>
      <w:r w:rsidR="0031109E">
        <w:t xml:space="preserve"> and animals alike, and in relation</w:t>
      </w:r>
      <w:r w:rsidR="00DC4092">
        <w:t>.</w:t>
      </w:r>
    </w:p>
    <w:p w14:paraId="26D2524A" w14:textId="77777777" w:rsidR="00EE6918" w:rsidRDefault="00EE6918" w:rsidP="00942F6C">
      <w:pPr>
        <w:spacing w:line="480" w:lineRule="auto"/>
        <w:ind w:firstLine="720"/>
      </w:pPr>
    </w:p>
    <w:p w14:paraId="6CFF6138" w14:textId="77777777" w:rsidR="00EE6918" w:rsidRPr="00374CA7" w:rsidRDefault="00EE6918" w:rsidP="00EE6918">
      <w:pPr>
        <w:pStyle w:val="Normal1"/>
        <w:spacing w:line="276" w:lineRule="auto"/>
        <w:jc w:val="both"/>
        <w:outlineLvl w:val="0"/>
        <w:rPr>
          <w:b/>
        </w:rPr>
      </w:pPr>
      <w:r w:rsidRPr="00374CA7">
        <w:rPr>
          <w:b/>
        </w:rPr>
        <w:t>Acknowledgements</w:t>
      </w:r>
    </w:p>
    <w:p w14:paraId="1C4181EE" w14:textId="1A2A9158" w:rsidR="00EE6918" w:rsidRPr="00471040" w:rsidRDefault="00EE6918" w:rsidP="00EE6918">
      <w:pPr>
        <w:pStyle w:val="Normal1"/>
        <w:spacing w:line="276" w:lineRule="auto"/>
        <w:jc w:val="both"/>
        <w:outlineLvl w:val="0"/>
      </w:pPr>
      <w:r>
        <w:t>We would both like to thank all the people at the Institute who allowed us to shadow them as they conducted their work. Joanna would also like to thank all the people who took the time to be interviewed about their work. This type of research required a tremendous amount of coordination on the part of the Institute. We are extremely thankful to the people at the Institute who made this possible. Carrie would like to thank the Wellcome Trust, which supported her ethnographic research as part of a New Investigator Award (Grant number 103320/Z/13/Z)</w:t>
      </w:r>
      <w:r w:rsidR="00E2677D">
        <w:t xml:space="preserve"> </w:t>
      </w:r>
      <w:r w:rsidR="009B2A3D">
        <w:t>and Joanna would like to thank Sociology at t</w:t>
      </w:r>
      <w:bookmarkStart w:id="0" w:name="_GoBack"/>
      <w:bookmarkEnd w:id="0"/>
      <w:r w:rsidR="00E2677D">
        <w:t>he University of York for the small grant that supported her research</w:t>
      </w:r>
      <w:r>
        <w:t>. A very early version of this paper was presented by Carrie at the Biosocialities Panel of 4S/EASST in Barcelona in 2016. A later version of this paper was presented by Joanna in Leuven. We would also like to thank Rolland Munro for listening to and engaging with us on this paper over multiple writing weekends. And special thanks to Hannah Brown and Alex Nading for reading and commenting on many versions of this paper, providing crucial editorial advice throughout.</w:t>
      </w:r>
    </w:p>
    <w:p w14:paraId="6DABA5AA" w14:textId="77777777" w:rsidR="00EE6918" w:rsidRDefault="00EE6918" w:rsidP="00942F6C">
      <w:pPr>
        <w:spacing w:line="480" w:lineRule="auto"/>
        <w:ind w:firstLine="720"/>
      </w:pPr>
    </w:p>
    <w:p w14:paraId="50A1EAC9" w14:textId="2873F541" w:rsidR="00073F13" w:rsidRPr="00071E21" w:rsidRDefault="00554D1A" w:rsidP="00942F6C">
      <w:pPr>
        <w:spacing w:line="480" w:lineRule="auto"/>
      </w:pPr>
      <w:r>
        <w:t xml:space="preserve"> </w:t>
      </w:r>
    </w:p>
    <w:p w14:paraId="4A8D7CE7" w14:textId="77777777" w:rsidR="00254844" w:rsidRPr="00254844" w:rsidRDefault="00B30212" w:rsidP="00254844">
      <w:pPr>
        <w:pStyle w:val="EndNoteBibliographyTitle"/>
      </w:pPr>
      <w:r w:rsidRPr="00071E21">
        <w:fldChar w:fldCharType="begin"/>
      </w:r>
      <w:r w:rsidRPr="00071E21">
        <w:instrText xml:space="preserve"> ADDIN EN.REFLIST </w:instrText>
      </w:r>
      <w:r w:rsidRPr="00071E21">
        <w:fldChar w:fldCharType="separate"/>
      </w:r>
      <w:r w:rsidR="00254844" w:rsidRPr="00254844">
        <w:t>Bibliography</w:t>
      </w:r>
    </w:p>
    <w:p w14:paraId="087AFDBD" w14:textId="77777777" w:rsidR="00254844" w:rsidRPr="00254844" w:rsidRDefault="00254844" w:rsidP="00254844">
      <w:pPr>
        <w:pStyle w:val="EndNoteBibliographyTitle"/>
      </w:pPr>
    </w:p>
    <w:p w14:paraId="302B57DC" w14:textId="77777777" w:rsidR="00254844" w:rsidRPr="00254844" w:rsidRDefault="00254844" w:rsidP="00254844">
      <w:pPr>
        <w:pStyle w:val="EndNoteBibliography"/>
        <w:spacing w:after="0"/>
        <w:ind w:left="720" w:hanging="720"/>
      </w:pPr>
      <w:r w:rsidRPr="00254844">
        <w:t xml:space="preserve">Ankeny, Rachel A. 2007. "Wormy logic: Model organisms as case-based reasoning." In </w:t>
      </w:r>
      <w:r w:rsidRPr="00254844">
        <w:rPr>
          <w:i/>
        </w:rPr>
        <w:t>Science Without Laws: Model Systems, Cases, Exemplary Narratives</w:t>
      </w:r>
      <w:r w:rsidRPr="00254844">
        <w:t>, edited by Angela N.H. Creager, Elizabeth Lunbeck and M. Norton Wise, 46-58. Durham, NC: Duke University Press.</w:t>
      </w:r>
    </w:p>
    <w:p w14:paraId="7FCCE0E4" w14:textId="77777777" w:rsidR="00254844" w:rsidRPr="00254844" w:rsidRDefault="00254844" w:rsidP="00254844">
      <w:pPr>
        <w:pStyle w:val="EndNoteBibliography"/>
        <w:spacing w:after="0"/>
        <w:ind w:left="720" w:hanging="720"/>
      </w:pPr>
      <w:r w:rsidRPr="00254844">
        <w:t xml:space="preserve">Ankeny, Rachel A., and Sabina Leonelli. 2011. "What's so special about model organisms?"  </w:t>
      </w:r>
      <w:r w:rsidRPr="00254844">
        <w:rPr>
          <w:i/>
        </w:rPr>
        <w:t>Studies in History and Philosophy of Science</w:t>
      </w:r>
      <w:r w:rsidRPr="00254844">
        <w:t xml:space="preserve"> 42:313-323.</w:t>
      </w:r>
    </w:p>
    <w:p w14:paraId="67DCCF91" w14:textId="77777777" w:rsidR="00254844" w:rsidRPr="00254844" w:rsidRDefault="00254844" w:rsidP="00254844">
      <w:pPr>
        <w:pStyle w:val="EndNoteBibliography"/>
        <w:spacing w:after="0"/>
        <w:ind w:left="720" w:hanging="720"/>
      </w:pPr>
      <w:r w:rsidRPr="00254844">
        <w:t xml:space="preserve">Ankeny, Rachel A., Sabina Leonelli, Nicole C. Nelson, and Edmund Ramsden. 2014. "Making organisms model human behavior: Situated models in North-American alcohol research, since 1950."  </w:t>
      </w:r>
      <w:r w:rsidRPr="00254844">
        <w:rPr>
          <w:i/>
        </w:rPr>
        <w:t>Science in Context</w:t>
      </w:r>
      <w:r w:rsidRPr="00254844">
        <w:t xml:space="preserve"> 27 (3):485-509.</w:t>
      </w:r>
    </w:p>
    <w:p w14:paraId="2A06A1AA" w14:textId="77777777" w:rsidR="00254844" w:rsidRPr="00254844" w:rsidRDefault="00254844" w:rsidP="00254844">
      <w:pPr>
        <w:pStyle w:val="EndNoteBibliography"/>
        <w:spacing w:after="0"/>
        <w:ind w:left="720" w:hanging="720"/>
      </w:pPr>
      <w:r w:rsidRPr="00254844">
        <w:lastRenderedPageBreak/>
        <w:t xml:space="preserve">Birke, Lynda, Arnold Arluke, and Mike Michael. 2007. </w:t>
      </w:r>
      <w:r w:rsidRPr="00254844">
        <w:rPr>
          <w:i/>
        </w:rPr>
        <w:t xml:space="preserve">The Sacrifice: How Scientific Experiments Transform Animals and People </w:t>
      </w:r>
      <w:r w:rsidRPr="00254844">
        <w:t>West Lafayette, IN: Purdue University Press.</w:t>
      </w:r>
    </w:p>
    <w:p w14:paraId="265A49F8" w14:textId="77777777" w:rsidR="00254844" w:rsidRPr="00254844" w:rsidRDefault="00254844" w:rsidP="00254844">
      <w:pPr>
        <w:pStyle w:val="EndNoteBibliography"/>
        <w:spacing w:after="0"/>
        <w:ind w:left="720" w:hanging="720"/>
      </w:pPr>
      <w:r w:rsidRPr="00254844">
        <w:t xml:space="preserve">Bolker, Jessica A. 2009. "Exemplary and surrogate models: Two modes of representation in biology."  </w:t>
      </w:r>
      <w:r w:rsidRPr="00254844">
        <w:rPr>
          <w:i/>
        </w:rPr>
        <w:t>Perspectives in Biology and Medicine</w:t>
      </w:r>
      <w:r w:rsidRPr="00254844">
        <w:t xml:space="preserve"> 52 (4):485-499.</w:t>
      </w:r>
    </w:p>
    <w:p w14:paraId="4102393C" w14:textId="77777777" w:rsidR="00254844" w:rsidRPr="00254844" w:rsidRDefault="00254844" w:rsidP="00254844">
      <w:pPr>
        <w:pStyle w:val="EndNoteBibliography"/>
        <w:spacing w:after="0"/>
        <w:ind w:left="720" w:hanging="720"/>
      </w:pPr>
      <w:r w:rsidRPr="00254844">
        <w:t xml:space="preserve">Briggs, Laura. 2002. </w:t>
      </w:r>
      <w:r w:rsidRPr="00254844">
        <w:rPr>
          <w:i/>
        </w:rPr>
        <w:t>Reproducing Empiore: Race, Sex, Science, and U.S. Imperialism in Puerto Rico</w:t>
      </w:r>
      <w:r w:rsidRPr="00254844">
        <w:t>. Berkeley, CA: University of California Press.</w:t>
      </w:r>
    </w:p>
    <w:p w14:paraId="64F4C4D8" w14:textId="77777777" w:rsidR="00254844" w:rsidRPr="00254844" w:rsidRDefault="00254844" w:rsidP="00254844">
      <w:pPr>
        <w:pStyle w:val="EndNoteBibliography"/>
        <w:spacing w:after="0"/>
        <w:ind w:left="720" w:hanging="720"/>
      </w:pPr>
      <w:r w:rsidRPr="00254844">
        <w:t xml:space="preserve">Buch, Elana D. 2013. "Senses of care: Embodying inequality and sustaining personhood in the home care of older adults in Chicago."  </w:t>
      </w:r>
      <w:r w:rsidRPr="00254844">
        <w:rPr>
          <w:i/>
        </w:rPr>
        <w:t>American Ethnologist</w:t>
      </w:r>
      <w:r w:rsidRPr="00254844">
        <w:t xml:space="preserve"> 40 (4):637-650.</w:t>
      </w:r>
    </w:p>
    <w:p w14:paraId="2555ED5C" w14:textId="77777777" w:rsidR="00254844" w:rsidRPr="00254844" w:rsidRDefault="00254844" w:rsidP="00254844">
      <w:pPr>
        <w:pStyle w:val="EndNoteBibliography"/>
        <w:spacing w:after="0"/>
        <w:ind w:left="720" w:hanging="720"/>
      </w:pPr>
      <w:r w:rsidRPr="00254844">
        <w:t xml:space="preserve">Buch, Elana D. 2015. "Anthropology of aging and care."  </w:t>
      </w:r>
      <w:r w:rsidRPr="00254844">
        <w:rPr>
          <w:i/>
        </w:rPr>
        <w:t>Annual Review of Anthropology</w:t>
      </w:r>
      <w:r w:rsidRPr="00254844">
        <w:t xml:space="preserve"> 44:277-293.</w:t>
      </w:r>
    </w:p>
    <w:p w14:paraId="3C8D00B3" w14:textId="77777777" w:rsidR="00254844" w:rsidRPr="00254844" w:rsidRDefault="00254844" w:rsidP="00254844">
      <w:pPr>
        <w:pStyle w:val="EndNoteBibliography"/>
        <w:spacing w:after="0"/>
        <w:ind w:left="720" w:hanging="720"/>
      </w:pPr>
      <w:r w:rsidRPr="00254844">
        <w:t xml:space="preserve">Clause, B.T. 1993. "'The Wistar rat as a right choice': Establishing mammalian standards and the idea of a standardized mammal."  </w:t>
      </w:r>
      <w:r w:rsidRPr="00254844">
        <w:rPr>
          <w:i/>
        </w:rPr>
        <w:t>Journal of the History of Biology</w:t>
      </w:r>
      <w:r w:rsidRPr="00254844">
        <w:t xml:space="preserve"> 26 (2):329-350.</w:t>
      </w:r>
    </w:p>
    <w:p w14:paraId="73E2571B" w14:textId="77777777" w:rsidR="00254844" w:rsidRPr="00254844" w:rsidRDefault="00254844" w:rsidP="00254844">
      <w:pPr>
        <w:pStyle w:val="EndNoteBibliography"/>
        <w:spacing w:after="0"/>
        <w:ind w:left="720" w:hanging="720"/>
      </w:pPr>
      <w:r w:rsidRPr="00254844">
        <w:t xml:space="preserve">Colen, Shellee. 1995. "'Like a mother to them': Stratified reproduction and West Indian childcare workers and employers in New York." In </w:t>
      </w:r>
      <w:r w:rsidRPr="00254844">
        <w:rPr>
          <w:i/>
        </w:rPr>
        <w:t>Conceiving the New World Order: The Global Politics of Reproduction</w:t>
      </w:r>
      <w:r w:rsidRPr="00254844">
        <w:t>, edited by Faye D. Ginsburg and Rayna Rapp, 78-102. Berkeley: University of California Press.</w:t>
      </w:r>
    </w:p>
    <w:p w14:paraId="077973A3" w14:textId="444E7D51" w:rsidR="00254844" w:rsidRPr="00254844" w:rsidRDefault="00254844" w:rsidP="00254844">
      <w:pPr>
        <w:pStyle w:val="EndNoteBibliography"/>
        <w:spacing w:after="0"/>
        <w:ind w:left="720" w:hanging="720"/>
      </w:pPr>
      <w:r w:rsidRPr="00254844">
        <w:t xml:space="preserve">Dam, Mie S., and Mette N. Svendsen. 2017, Online. "Treating pigs: Balancing standardisation and individual treatments in translational neonatology research."  </w:t>
      </w:r>
      <w:r w:rsidRPr="00254844">
        <w:rPr>
          <w:i/>
        </w:rPr>
        <w:t>BioSocieties</w:t>
      </w:r>
      <w:r w:rsidRPr="00254844">
        <w:t xml:space="preserve">: </w:t>
      </w:r>
      <w:hyperlink r:id="rId9" w:history="1">
        <w:r w:rsidRPr="00254844">
          <w:rPr>
            <w:rStyle w:val="Hyperlink"/>
            <w:rFonts w:eastAsia="Times New Roman"/>
            <w:szCs w:val="24"/>
            <w:lang w:val="en-GB" w:eastAsia="en-GB"/>
          </w:rPr>
          <w:t>https://doi.org/10.1057/s41292-017-0071-2</w:t>
        </w:r>
      </w:hyperlink>
      <w:r w:rsidRPr="00254844">
        <w:t>.</w:t>
      </w:r>
    </w:p>
    <w:p w14:paraId="50193DCD" w14:textId="77777777" w:rsidR="00254844" w:rsidRPr="00254844" w:rsidRDefault="00254844" w:rsidP="00254844">
      <w:pPr>
        <w:pStyle w:val="EndNoteBibliography"/>
        <w:spacing w:after="0"/>
        <w:ind w:left="720" w:hanging="720"/>
      </w:pPr>
      <w:r w:rsidRPr="00254844">
        <w:t xml:space="preserve">Davies, Gail F. 2010. "Captivating behaviour: Mouse models, experimental genetics and reductionist returns in the neurosciences."  </w:t>
      </w:r>
      <w:r w:rsidRPr="00254844">
        <w:rPr>
          <w:i/>
        </w:rPr>
        <w:t>The Sociological Review</w:t>
      </w:r>
      <w:r w:rsidRPr="00254844">
        <w:t xml:space="preserve"> 58:53-72.</w:t>
      </w:r>
    </w:p>
    <w:p w14:paraId="0F7053F7" w14:textId="77777777" w:rsidR="00254844" w:rsidRPr="00254844" w:rsidRDefault="00254844" w:rsidP="00254844">
      <w:pPr>
        <w:pStyle w:val="EndNoteBibliography"/>
        <w:spacing w:after="0"/>
        <w:ind w:left="720" w:hanging="720"/>
      </w:pPr>
      <w:r w:rsidRPr="00254844">
        <w:t xml:space="preserve">Davies, Gail F. 2011. "Playing dice with mice: Building experimental futures in Singapore."  </w:t>
      </w:r>
      <w:r w:rsidRPr="00254844">
        <w:rPr>
          <w:i/>
        </w:rPr>
        <w:t>New Genetics and Society</w:t>
      </w:r>
      <w:r w:rsidRPr="00254844">
        <w:t xml:space="preserve"> 30 (4):433-441.</w:t>
      </w:r>
    </w:p>
    <w:p w14:paraId="57AC5E94" w14:textId="77777777" w:rsidR="00254844" w:rsidRPr="00254844" w:rsidRDefault="00254844" w:rsidP="00254844">
      <w:pPr>
        <w:pStyle w:val="EndNoteBibliography"/>
        <w:spacing w:after="0"/>
        <w:ind w:left="720" w:hanging="720"/>
      </w:pPr>
      <w:r w:rsidRPr="00254844">
        <w:t xml:space="preserve">Davies, Gail F. 2012a. "Caring for the multiple and the multitude: Assembling animal welfare and enabling ethical critique."  </w:t>
      </w:r>
      <w:r w:rsidRPr="00254844">
        <w:rPr>
          <w:i/>
        </w:rPr>
        <w:t>Environment and Planning D: Society and Space</w:t>
      </w:r>
      <w:r w:rsidRPr="00254844">
        <w:t xml:space="preserve"> 30:623-638.</w:t>
      </w:r>
    </w:p>
    <w:p w14:paraId="11F5587D" w14:textId="77777777" w:rsidR="00254844" w:rsidRPr="00254844" w:rsidRDefault="00254844" w:rsidP="00254844">
      <w:pPr>
        <w:pStyle w:val="EndNoteBibliography"/>
        <w:spacing w:after="0"/>
        <w:ind w:left="720" w:hanging="720"/>
      </w:pPr>
      <w:r w:rsidRPr="00254844">
        <w:t xml:space="preserve">Davies, Gail F. 2012b. "What is a humanized mouse? Remaking the species and spaces of translational medicine."  </w:t>
      </w:r>
      <w:r w:rsidRPr="00254844">
        <w:rPr>
          <w:i/>
        </w:rPr>
        <w:t>Body &amp; Society</w:t>
      </w:r>
      <w:r w:rsidRPr="00254844">
        <w:t xml:space="preserve"> 18:126-155.</w:t>
      </w:r>
    </w:p>
    <w:p w14:paraId="4F9FCC9A" w14:textId="77777777" w:rsidR="00254844" w:rsidRPr="00254844" w:rsidRDefault="00254844" w:rsidP="00254844">
      <w:pPr>
        <w:pStyle w:val="EndNoteBibliography"/>
        <w:spacing w:after="0"/>
        <w:ind w:left="720" w:hanging="720"/>
      </w:pPr>
      <w:r w:rsidRPr="00254844">
        <w:t xml:space="preserve">Davies, Gail F. 2013a. "Arguably big biology: Sociology, spatiality and the knockout mouse project."  </w:t>
      </w:r>
      <w:r w:rsidRPr="00254844">
        <w:rPr>
          <w:i/>
        </w:rPr>
        <w:t>BioSocieties</w:t>
      </w:r>
      <w:r w:rsidRPr="00254844">
        <w:t xml:space="preserve"> 4 (8):417-431.</w:t>
      </w:r>
    </w:p>
    <w:p w14:paraId="7EBE3296" w14:textId="77777777" w:rsidR="00254844" w:rsidRPr="00254844" w:rsidRDefault="00254844" w:rsidP="00254844">
      <w:pPr>
        <w:pStyle w:val="EndNoteBibliography"/>
        <w:spacing w:after="0"/>
        <w:ind w:left="720" w:hanging="720"/>
      </w:pPr>
      <w:r w:rsidRPr="00254844">
        <w:t xml:space="preserve">Davies, Gail F. 2013b. "Mobilizing experimental life: Spaces of becoming with mutant mice."  </w:t>
      </w:r>
      <w:r w:rsidRPr="00254844">
        <w:rPr>
          <w:i/>
        </w:rPr>
        <w:t>Theory, Culture &amp; Society</w:t>
      </w:r>
      <w:r w:rsidRPr="00254844">
        <w:t xml:space="preserve"> 30:129-153.</w:t>
      </w:r>
    </w:p>
    <w:p w14:paraId="0ACC3B87" w14:textId="77777777" w:rsidR="00254844" w:rsidRPr="00254844" w:rsidRDefault="00254844" w:rsidP="00254844">
      <w:pPr>
        <w:pStyle w:val="EndNoteBibliography"/>
        <w:spacing w:after="0"/>
        <w:ind w:left="720" w:hanging="720"/>
      </w:pPr>
      <w:r w:rsidRPr="00254844">
        <w:t xml:space="preserve">Davies, Gail F. 2013c. "Writing biology with mutant mice: The monstrous potential of post genomic life."  </w:t>
      </w:r>
      <w:r w:rsidRPr="00254844">
        <w:rPr>
          <w:i/>
        </w:rPr>
        <w:t>Geoforum</w:t>
      </w:r>
      <w:r w:rsidRPr="00254844">
        <w:t xml:space="preserve"> 48:268-278.</w:t>
      </w:r>
    </w:p>
    <w:p w14:paraId="1E43A0C9" w14:textId="77777777" w:rsidR="00254844" w:rsidRPr="00254844" w:rsidRDefault="00254844" w:rsidP="00254844">
      <w:pPr>
        <w:pStyle w:val="EndNoteBibliography"/>
        <w:spacing w:after="0"/>
        <w:ind w:left="720" w:hanging="720"/>
      </w:pPr>
      <w:r w:rsidRPr="00254844">
        <w:t xml:space="preserve">Druglitrø, Tone. 2017. ""Skilled care" and the making of good science."  </w:t>
      </w:r>
      <w:r w:rsidRPr="00254844">
        <w:rPr>
          <w:i/>
        </w:rPr>
        <w:t>Science, Technology and Human Values</w:t>
      </w:r>
      <w:r w:rsidRPr="00254844">
        <w:t xml:space="preserve"> On Line First. doi: 10.1177/0162243916688093.</w:t>
      </w:r>
    </w:p>
    <w:p w14:paraId="621A5F62" w14:textId="77777777" w:rsidR="00254844" w:rsidRPr="00254844" w:rsidRDefault="00254844" w:rsidP="00254844">
      <w:pPr>
        <w:pStyle w:val="EndNoteBibliography"/>
        <w:spacing w:after="0"/>
        <w:ind w:left="720" w:hanging="720"/>
      </w:pPr>
      <w:r w:rsidRPr="00254844">
        <w:t xml:space="preserve">Friese, Carrie. 2013. "Realizing the potential of translational medicine: The uncanny emergence of care as science."  </w:t>
      </w:r>
      <w:r w:rsidRPr="00254844">
        <w:rPr>
          <w:i/>
        </w:rPr>
        <w:t>Current Anthropology</w:t>
      </w:r>
      <w:r w:rsidRPr="00254844">
        <w:t xml:space="preserve"> 54 (7):S129-S138.</w:t>
      </w:r>
    </w:p>
    <w:p w14:paraId="6CFB1DD0" w14:textId="77777777" w:rsidR="00254844" w:rsidRPr="00254844" w:rsidRDefault="00254844" w:rsidP="00254844">
      <w:pPr>
        <w:pStyle w:val="EndNoteBibliography"/>
        <w:spacing w:after="0"/>
        <w:ind w:left="720" w:hanging="720"/>
      </w:pPr>
      <w:r w:rsidRPr="00254844">
        <w:t xml:space="preserve">Friese, Carrie, and Adele E. Clarke. 2012. "Transposing bodies of knowledge and technique: Animal models at work in the reproductive sciences."  </w:t>
      </w:r>
      <w:r w:rsidRPr="00254844">
        <w:rPr>
          <w:i/>
        </w:rPr>
        <w:t>Social Studies of Science</w:t>
      </w:r>
      <w:r w:rsidRPr="00254844">
        <w:t xml:space="preserve"> 42 (1):31-52.</w:t>
      </w:r>
    </w:p>
    <w:p w14:paraId="4712FF37" w14:textId="77777777" w:rsidR="00254844" w:rsidRPr="00254844" w:rsidRDefault="00254844" w:rsidP="00254844">
      <w:pPr>
        <w:pStyle w:val="EndNoteBibliography"/>
        <w:spacing w:after="0"/>
        <w:ind w:left="720" w:hanging="720"/>
      </w:pPr>
      <w:r w:rsidRPr="00254844">
        <w:t xml:space="preserve">Funahashi, Daena Aki. 2013. "Wrapped in plastic: Transformation and alientation in the New Finnish Economy."  </w:t>
      </w:r>
      <w:r w:rsidRPr="00254844">
        <w:rPr>
          <w:i/>
        </w:rPr>
        <w:t>Cultural Anthropology</w:t>
      </w:r>
      <w:r w:rsidRPr="00254844">
        <w:t xml:space="preserve"> 28 (1):1-21.</w:t>
      </w:r>
    </w:p>
    <w:p w14:paraId="74C8D27F" w14:textId="77777777" w:rsidR="00254844" w:rsidRPr="00254844" w:rsidRDefault="00254844" w:rsidP="00254844">
      <w:pPr>
        <w:pStyle w:val="EndNoteBibliography"/>
        <w:spacing w:after="0"/>
        <w:ind w:left="720" w:hanging="720"/>
      </w:pPr>
      <w:r w:rsidRPr="00254844">
        <w:t xml:space="preserve">Gilligan, Carol. 1982. </w:t>
      </w:r>
      <w:r w:rsidRPr="00254844">
        <w:rPr>
          <w:i/>
        </w:rPr>
        <w:t>In a Different Voice: Psychological Theory and Women's Development</w:t>
      </w:r>
      <w:r w:rsidRPr="00254844">
        <w:t>. Cambridge, MA: Harvard University Press.</w:t>
      </w:r>
    </w:p>
    <w:p w14:paraId="595EA874" w14:textId="77777777" w:rsidR="00254844" w:rsidRPr="00254844" w:rsidRDefault="00254844" w:rsidP="00254844">
      <w:pPr>
        <w:pStyle w:val="EndNoteBibliography"/>
        <w:spacing w:after="0"/>
        <w:ind w:left="720" w:hanging="720"/>
      </w:pPr>
      <w:r w:rsidRPr="00254844">
        <w:lastRenderedPageBreak/>
        <w:t xml:space="preserve">Giraud, Eva, and Gregory Hollin. 2016. "Care, Laboratory Beagles and Affective Utopia."  </w:t>
      </w:r>
      <w:r w:rsidRPr="00254844">
        <w:rPr>
          <w:i/>
        </w:rPr>
        <w:t>Theory, Culture &amp; Society</w:t>
      </w:r>
      <w:r w:rsidRPr="00254844">
        <w:t>:Published online before print, doi: 10.1177/0263276415619685.</w:t>
      </w:r>
    </w:p>
    <w:p w14:paraId="3F90A813" w14:textId="77777777" w:rsidR="00254844" w:rsidRPr="00254844" w:rsidRDefault="00254844" w:rsidP="00254844">
      <w:pPr>
        <w:pStyle w:val="EndNoteBibliography"/>
        <w:spacing w:after="0"/>
        <w:ind w:left="720" w:hanging="720"/>
      </w:pPr>
      <w:r w:rsidRPr="00254844">
        <w:t xml:space="preserve">Greenhough, Beth, and Emma Roe. 2011. "Ethics, space, and somatic sensibilities: Comparing relationships between scientific researchers and their human and animal experimental subjects."  </w:t>
      </w:r>
      <w:r w:rsidRPr="00254844">
        <w:rPr>
          <w:i/>
        </w:rPr>
        <w:t>Environment and Planning D: Society and Space</w:t>
      </w:r>
      <w:r w:rsidRPr="00254844">
        <w:t xml:space="preserve"> 29:47-66.</w:t>
      </w:r>
    </w:p>
    <w:p w14:paraId="67BC518A" w14:textId="77777777" w:rsidR="00254844" w:rsidRPr="00254844" w:rsidRDefault="00254844" w:rsidP="00254844">
      <w:pPr>
        <w:pStyle w:val="EndNoteBibliography"/>
        <w:spacing w:after="0"/>
        <w:ind w:left="720" w:hanging="720"/>
      </w:pPr>
      <w:r w:rsidRPr="00254844">
        <w:t xml:space="preserve">Guerrini, Anita. 2003. </w:t>
      </w:r>
      <w:r w:rsidRPr="00254844">
        <w:rPr>
          <w:i/>
        </w:rPr>
        <w:t>Experimenting with humans and Animals: From Galen to Animal Rights</w:t>
      </w:r>
      <w:r w:rsidRPr="00254844">
        <w:t>. Baltimore: Johns Hopkins University Press.</w:t>
      </w:r>
    </w:p>
    <w:p w14:paraId="3FE119D9" w14:textId="77777777" w:rsidR="00254844" w:rsidRPr="00254844" w:rsidRDefault="00254844" w:rsidP="00254844">
      <w:pPr>
        <w:pStyle w:val="EndNoteBibliography"/>
        <w:spacing w:after="0"/>
        <w:ind w:left="720" w:hanging="720"/>
      </w:pPr>
      <w:r w:rsidRPr="00254844">
        <w:t xml:space="preserve">Haraway, Donna J. 1991. "Situated knowledges: The science question in frminism and the privilege of partial perspective." In </w:t>
      </w:r>
      <w:r w:rsidRPr="00254844">
        <w:rPr>
          <w:i/>
        </w:rPr>
        <w:t>Simians, Cyborgs, and Women: The Reinvention of Nature</w:t>
      </w:r>
      <w:r w:rsidRPr="00254844">
        <w:t>, 183-202. New York: Routledge.</w:t>
      </w:r>
    </w:p>
    <w:p w14:paraId="35799724" w14:textId="77777777" w:rsidR="00254844" w:rsidRPr="00254844" w:rsidRDefault="00254844" w:rsidP="00254844">
      <w:pPr>
        <w:pStyle w:val="EndNoteBibliography"/>
        <w:spacing w:after="0"/>
        <w:ind w:left="720" w:hanging="720"/>
      </w:pPr>
      <w:r w:rsidRPr="00254844">
        <w:t xml:space="preserve">Haraway, Donna J. 2008. </w:t>
      </w:r>
      <w:r w:rsidRPr="00254844">
        <w:rPr>
          <w:i/>
        </w:rPr>
        <w:t>When Species Meet</w:t>
      </w:r>
      <w:r w:rsidRPr="00254844">
        <w:t>. Minneapolis: Minnesota University Press.</w:t>
      </w:r>
    </w:p>
    <w:p w14:paraId="0C1A4A89" w14:textId="77777777" w:rsidR="00254844" w:rsidRPr="00254844" w:rsidRDefault="00254844" w:rsidP="00254844">
      <w:pPr>
        <w:pStyle w:val="EndNoteBibliography"/>
        <w:spacing w:after="0"/>
        <w:ind w:left="720" w:hanging="720"/>
      </w:pPr>
      <w:r w:rsidRPr="00254844">
        <w:t xml:space="preserve">Hochschild, Arlie Russell. 2012. </w:t>
      </w:r>
      <w:r w:rsidRPr="00254844">
        <w:rPr>
          <w:i/>
        </w:rPr>
        <w:t>The Managed Heart: Commercialization of Human Feeling</w:t>
      </w:r>
      <w:r w:rsidRPr="00254844">
        <w:t>. Berkeley: University of California Press.</w:t>
      </w:r>
    </w:p>
    <w:p w14:paraId="72BD9D9E" w14:textId="77777777" w:rsidR="00254844" w:rsidRPr="00254844" w:rsidRDefault="00254844" w:rsidP="00254844">
      <w:pPr>
        <w:pStyle w:val="EndNoteBibliography"/>
        <w:spacing w:after="0"/>
        <w:ind w:left="720" w:hanging="720"/>
      </w:pPr>
      <w:r w:rsidRPr="00254844">
        <w:t xml:space="preserve">Holmberg, Tora. 2011. "Mortal love: Care practices in animal experimentation."  </w:t>
      </w:r>
      <w:r w:rsidRPr="00254844">
        <w:rPr>
          <w:i/>
        </w:rPr>
        <w:t>Feminist Theory</w:t>
      </w:r>
      <w:r w:rsidRPr="00254844">
        <w:t xml:space="preserve"> 12 (2):147-163.</w:t>
      </w:r>
    </w:p>
    <w:p w14:paraId="1C814B37" w14:textId="77777777" w:rsidR="00254844" w:rsidRPr="00254844" w:rsidRDefault="00254844" w:rsidP="00254844">
      <w:pPr>
        <w:pStyle w:val="EndNoteBibliography"/>
        <w:spacing w:after="0"/>
        <w:ind w:left="720" w:hanging="720"/>
      </w:pPr>
      <w:r w:rsidRPr="00254844">
        <w:t xml:space="preserve">Ingold, Tim. 2000. </w:t>
      </w:r>
      <w:r w:rsidRPr="00254844">
        <w:rPr>
          <w:i/>
        </w:rPr>
        <w:t>The Perception of the Environment: Essays in Livelihood, Dwelling and Skill</w:t>
      </w:r>
      <w:r w:rsidRPr="00254844">
        <w:t>. London: Routledge.</w:t>
      </w:r>
    </w:p>
    <w:p w14:paraId="3973CB2D" w14:textId="77777777" w:rsidR="00254844" w:rsidRPr="00254844" w:rsidRDefault="00254844" w:rsidP="00254844">
      <w:pPr>
        <w:pStyle w:val="EndNoteBibliography"/>
        <w:spacing w:after="0"/>
        <w:ind w:left="720" w:hanging="720"/>
      </w:pPr>
      <w:r w:rsidRPr="00254844">
        <w:t xml:space="preserve">Kirk, Robert G. W. 2012a. ""Life in a germ-free world": Isolating life from the laboratory animal to the bubble boy."  </w:t>
      </w:r>
      <w:r w:rsidRPr="00254844">
        <w:rPr>
          <w:i/>
        </w:rPr>
        <w:t>Bulletin in the History of Medicine</w:t>
      </w:r>
      <w:r w:rsidRPr="00254844">
        <w:t xml:space="preserve"> 86:237-275.</w:t>
      </w:r>
    </w:p>
    <w:p w14:paraId="681F6BB5" w14:textId="77777777" w:rsidR="00254844" w:rsidRPr="00254844" w:rsidRDefault="00254844" w:rsidP="00254844">
      <w:pPr>
        <w:pStyle w:val="EndNoteBibliography"/>
        <w:spacing w:after="0"/>
        <w:ind w:left="720" w:hanging="720"/>
      </w:pPr>
      <w:r w:rsidRPr="00254844">
        <w:t xml:space="preserve">Kirk, Robert G. W. 2016. "Care in the cage: Materializing moral economies of animal care in the biomedical sciences, c. 1945-." In </w:t>
      </w:r>
      <w:r w:rsidRPr="00254844">
        <w:rPr>
          <w:i/>
        </w:rPr>
        <w:t>Animal Housing and Human-Animal Relations: Politics, Practices and Infrastructures</w:t>
      </w:r>
      <w:r w:rsidRPr="00254844">
        <w:t>, edited by Kristian Bjorkdahl and Tone Druglitro, 167-184. London: Routledge.</w:t>
      </w:r>
    </w:p>
    <w:p w14:paraId="1D0DD1E1" w14:textId="77777777" w:rsidR="00254844" w:rsidRPr="00254844" w:rsidRDefault="00254844" w:rsidP="00254844">
      <w:pPr>
        <w:pStyle w:val="EndNoteBibliography"/>
        <w:spacing w:after="0"/>
        <w:ind w:left="720" w:hanging="720"/>
      </w:pPr>
      <w:r w:rsidRPr="00254844">
        <w:t xml:space="preserve">Kirk, Robert G.W. 2008. "'Wanted - standrd guinea pigs': standardisation and the experimental anima market in Britain ca. 1919-1947."  </w:t>
      </w:r>
      <w:r w:rsidRPr="00254844">
        <w:rPr>
          <w:i/>
        </w:rPr>
        <w:t>Studies in the History and Philosophy of Biology and Biomedical Sciences</w:t>
      </w:r>
      <w:r w:rsidRPr="00254844">
        <w:t xml:space="preserve"> 39 (3):280-291.</w:t>
      </w:r>
    </w:p>
    <w:p w14:paraId="4A26424C" w14:textId="77777777" w:rsidR="00254844" w:rsidRPr="00254844" w:rsidRDefault="00254844" w:rsidP="00254844">
      <w:pPr>
        <w:pStyle w:val="EndNoteBibliography"/>
        <w:spacing w:after="0"/>
        <w:ind w:left="720" w:hanging="720"/>
      </w:pPr>
      <w:r w:rsidRPr="00254844">
        <w:t xml:space="preserve">Kirk, Robert G.W. 2010. "A brave new animal for a brave new world: The British Laboratory Animals Bureau and the constitution of international standards of laboratory animal production and use, circa 1947-1968."  </w:t>
      </w:r>
      <w:r w:rsidRPr="00254844">
        <w:rPr>
          <w:i/>
        </w:rPr>
        <w:t>Isis</w:t>
      </w:r>
      <w:r w:rsidRPr="00254844">
        <w:t xml:space="preserve"> 101:62-94.</w:t>
      </w:r>
    </w:p>
    <w:p w14:paraId="478A4C4B" w14:textId="77777777" w:rsidR="00254844" w:rsidRPr="00254844" w:rsidRDefault="00254844" w:rsidP="00254844">
      <w:pPr>
        <w:pStyle w:val="EndNoteBibliography"/>
        <w:spacing w:after="0"/>
        <w:ind w:left="720" w:hanging="720"/>
      </w:pPr>
      <w:r w:rsidRPr="00254844">
        <w:t xml:space="preserve">Kirk, Robert G.W. 2012b. "Standardization through Mechanization: Germ Free Life and the Engineering of the Ideal Laboratory Animal."  </w:t>
      </w:r>
      <w:r w:rsidRPr="00254844">
        <w:rPr>
          <w:i/>
        </w:rPr>
        <w:t>Technology and Culture</w:t>
      </w:r>
      <w:r w:rsidRPr="00254844">
        <w:t xml:space="preserve"> 53 (1):61-93.</w:t>
      </w:r>
    </w:p>
    <w:p w14:paraId="7EA19388" w14:textId="77777777" w:rsidR="00254844" w:rsidRPr="00254844" w:rsidRDefault="00254844" w:rsidP="00254844">
      <w:pPr>
        <w:pStyle w:val="EndNoteBibliography"/>
        <w:spacing w:after="0"/>
        <w:ind w:left="720" w:hanging="720"/>
      </w:pPr>
      <w:r w:rsidRPr="00254844">
        <w:t xml:space="preserve">Kirk, Robert G.W. 2014. "The invention of the 'stressed animal' and the development of a science of animal welfare, 1947-86." In </w:t>
      </w:r>
      <w:r w:rsidRPr="00254844">
        <w:rPr>
          <w:i/>
        </w:rPr>
        <w:t>Stress, Shock, and Adaptation in the Twentieth Century</w:t>
      </w:r>
      <w:r w:rsidRPr="00254844">
        <w:t>, 241-263. Rochester, NY: University of Rochester Press.</w:t>
      </w:r>
    </w:p>
    <w:p w14:paraId="66A65DF7" w14:textId="77777777" w:rsidR="00254844" w:rsidRPr="00254844" w:rsidRDefault="00254844" w:rsidP="00254844">
      <w:pPr>
        <w:pStyle w:val="EndNoteBibliography"/>
        <w:spacing w:after="0"/>
        <w:ind w:left="720" w:hanging="720"/>
      </w:pPr>
      <w:r w:rsidRPr="00254844">
        <w:t xml:space="preserve">Kohler, R.E. 1994. </w:t>
      </w:r>
      <w:r w:rsidRPr="00254844">
        <w:rPr>
          <w:i/>
        </w:rPr>
        <w:t>Lords of the Fly: Drosophila Genetics and the Experimental Life</w:t>
      </w:r>
      <w:r w:rsidRPr="00254844">
        <w:t>. Chicago: Chicago University Press.</w:t>
      </w:r>
    </w:p>
    <w:p w14:paraId="326FB40A" w14:textId="77777777" w:rsidR="00254844" w:rsidRPr="00254844" w:rsidRDefault="00254844" w:rsidP="00254844">
      <w:pPr>
        <w:pStyle w:val="EndNoteBibliography"/>
        <w:spacing w:after="0"/>
        <w:ind w:left="720" w:hanging="720"/>
      </w:pPr>
      <w:r w:rsidRPr="00254844">
        <w:t xml:space="preserve">Latimer, Joanna. 2000. </w:t>
      </w:r>
      <w:r w:rsidRPr="00254844">
        <w:rPr>
          <w:i/>
        </w:rPr>
        <w:t>The Conduct of Care: Understanding Nursing Practice</w:t>
      </w:r>
      <w:r w:rsidRPr="00254844">
        <w:t>. Oxford: Blackwell.</w:t>
      </w:r>
    </w:p>
    <w:p w14:paraId="03527C10" w14:textId="77777777" w:rsidR="00254844" w:rsidRPr="00254844" w:rsidRDefault="00254844" w:rsidP="00254844">
      <w:pPr>
        <w:pStyle w:val="EndNoteBibliography"/>
        <w:spacing w:after="0"/>
        <w:ind w:left="720" w:hanging="720"/>
      </w:pPr>
      <w:r w:rsidRPr="00254844">
        <w:t xml:space="preserve">Latimer, Joanna. 2011. "Home, care and frail older people: Relational extension and the art of dwelling." In </w:t>
      </w:r>
      <w:r w:rsidRPr="00254844">
        <w:rPr>
          <w:i/>
        </w:rPr>
        <w:t>Perspectives on Care at Home for Older People</w:t>
      </w:r>
      <w:r w:rsidRPr="00254844">
        <w:t>, edited by Christine Ceci, Mary Ellen Purkis and Kristin Björnsdóttir, 35-61. New York: Routledge.</w:t>
      </w:r>
    </w:p>
    <w:p w14:paraId="5FF12B48" w14:textId="77777777" w:rsidR="00254844" w:rsidRPr="00254844" w:rsidRDefault="00254844" w:rsidP="00254844">
      <w:pPr>
        <w:pStyle w:val="EndNoteBibliography"/>
        <w:spacing w:after="0"/>
        <w:ind w:left="720" w:hanging="720"/>
      </w:pPr>
      <w:r w:rsidRPr="00254844">
        <w:t xml:space="preserve">Latimer, Joanna. 2013. "Being alongside: Rethinking relations amongst different kinds."  </w:t>
      </w:r>
      <w:r w:rsidRPr="00254844">
        <w:rPr>
          <w:i/>
        </w:rPr>
        <w:t>Theory, Culture &amp; Society</w:t>
      </w:r>
      <w:r w:rsidRPr="00254844">
        <w:t xml:space="preserve"> 30 (7/8):77-104.</w:t>
      </w:r>
    </w:p>
    <w:p w14:paraId="6DC6E345" w14:textId="77777777" w:rsidR="00254844" w:rsidRPr="00254844" w:rsidRDefault="00254844" w:rsidP="00254844">
      <w:pPr>
        <w:pStyle w:val="EndNoteBibliography"/>
        <w:spacing w:after="0"/>
        <w:ind w:left="720" w:hanging="720"/>
      </w:pPr>
      <w:r w:rsidRPr="00254844">
        <w:t xml:space="preserve">Latimer, Joanna. 2018. "Afterword: Materialities, care, 'ordinary affects', power, and politics."  </w:t>
      </w:r>
      <w:r w:rsidRPr="00254844">
        <w:rPr>
          <w:i/>
        </w:rPr>
        <w:t>Sociology of Health &amp; Illness</w:t>
      </w:r>
      <w:r w:rsidRPr="00254844">
        <w:t xml:space="preserve"> 40 (2):379-391.</w:t>
      </w:r>
    </w:p>
    <w:p w14:paraId="07A26251" w14:textId="77777777" w:rsidR="00254844" w:rsidRPr="00254844" w:rsidRDefault="00254844" w:rsidP="00254844">
      <w:pPr>
        <w:pStyle w:val="EndNoteBibliography"/>
        <w:spacing w:after="0"/>
        <w:ind w:left="720" w:hanging="720"/>
      </w:pPr>
      <w:r w:rsidRPr="00254844">
        <w:t xml:space="preserve">Latimer, Joanna, and Puig de la Bellacasa. 2013. </w:t>
      </w:r>
      <w:r w:rsidRPr="00254844">
        <w:rPr>
          <w:i/>
        </w:rPr>
        <w:t>Re-thinking the ethical: Everyday shifts of care in biogerontology</w:t>
      </w:r>
      <w:r w:rsidRPr="00254844">
        <w:t>. Farnham: Ashgate.</w:t>
      </w:r>
    </w:p>
    <w:p w14:paraId="231CB0B8" w14:textId="77777777" w:rsidR="00254844" w:rsidRPr="00254844" w:rsidRDefault="00254844" w:rsidP="00254844">
      <w:pPr>
        <w:pStyle w:val="EndNoteBibliography"/>
        <w:spacing w:after="0"/>
        <w:ind w:left="720" w:hanging="720"/>
      </w:pPr>
      <w:r w:rsidRPr="00254844">
        <w:lastRenderedPageBreak/>
        <w:t xml:space="preserve">Latimer, Joanna, and Mara Miele. 2013. "Naturecultures? Science, affect and the non-human."  </w:t>
      </w:r>
      <w:r w:rsidRPr="00254844">
        <w:rPr>
          <w:i/>
        </w:rPr>
        <w:t>Theory, Culture &amp; Society</w:t>
      </w:r>
      <w:r w:rsidRPr="00254844">
        <w:t xml:space="preserve"> 30 (7/8):5-31.</w:t>
      </w:r>
    </w:p>
    <w:p w14:paraId="0C46959E" w14:textId="77777777" w:rsidR="00254844" w:rsidRPr="00254844" w:rsidRDefault="00254844" w:rsidP="00254844">
      <w:pPr>
        <w:pStyle w:val="EndNoteBibliography"/>
        <w:spacing w:after="0"/>
        <w:ind w:left="720" w:hanging="720"/>
      </w:pPr>
      <w:r w:rsidRPr="00254844">
        <w:t xml:space="preserve">Logan, Cheryl A. 1999. "The altered rationale behind the choice of a standard animal in experimental psychology.  Henry H. Donaldson, Adolf Meyer, and 'the albino rat'."  </w:t>
      </w:r>
      <w:r w:rsidRPr="00254844">
        <w:rPr>
          <w:i/>
        </w:rPr>
        <w:t>History of Psychology</w:t>
      </w:r>
      <w:r w:rsidRPr="00254844">
        <w:t xml:space="preserve"> 2 (1):3-24.</w:t>
      </w:r>
    </w:p>
    <w:p w14:paraId="120BAA6C" w14:textId="77777777" w:rsidR="00254844" w:rsidRPr="00254844" w:rsidRDefault="00254844" w:rsidP="00254844">
      <w:pPr>
        <w:pStyle w:val="EndNoteBibliography"/>
        <w:spacing w:after="0"/>
        <w:ind w:left="720" w:hanging="720"/>
      </w:pPr>
      <w:r w:rsidRPr="00254844">
        <w:t xml:space="preserve">Logan, Cheryl A. 2001. "'[A]re Norway rats ... things?'* Diversity versus generality in the use of albino rats in experiments on development and sexuality."  </w:t>
      </w:r>
      <w:r w:rsidRPr="00254844">
        <w:rPr>
          <w:i/>
        </w:rPr>
        <w:t>Journal of the History of Biology</w:t>
      </w:r>
      <w:r w:rsidRPr="00254844">
        <w:t xml:space="preserve"> 34 (2):287-314.</w:t>
      </w:r>
    </w:p>
    <w:p w14:paraId="2204C017" w14:textId="77777777" w:rsidR="00254844" w:rsidRPr="00254844" w:rsidRDefault="00254844" w:rsidP="00254844">
      <w:pPr>
        <w:pStyle w:val="EndNoteBibliography"/>
        <w:spacing w:after="0"/>
        <w:ind w:left="720" w:hanging="720"/>
      </w:pPr>
      <w:r w:rsidRPr="00254844">
        <w:t xml:space="preserve">Logan, Cheryl A. 2002. "Before there were standards: The role of test animals in the production empirical generality in physiology."  </w:t>
      </w:r>
      <w:r w:rsidRPr="00254844">
        <w:rPr>
          <w:i/>
        </w:rPr>
        <w:t>History of the Journal of Biology</w:t>
      </w:r>
      <w:r w:rsidRPr="00254844">
        <w:t xml:space="preserve"> 35 (2):329-363.</w:t>
      </w:r>
    </w:p>
    <w:p w14:paraId="3F54B0A2" w14:textId="77777777" w:rsidR="00254844" w:rsidRPr="00254844" w:rsidRDefault="00254844" w:rsidP="00254844">
      <w:pPr>
        <w:pStyle w:val="EndNoteBibliography"/>
        <w:spacing w:after="0"/>
        <w:ind w:left="720" w:hanging="720"/>
      </w:pPr>
      <w:r w:rsidRPr="00254844">
        <w:t xml:space="preserve">Logan, Cheryl A. 2005. "The legacy of Adolf Meyer's comparative approach: Worcester rats and the strange birth of the animal model."  </w:t>
      </w:r>
      <w:r w:rsidRPr="00254844">
        <w:rPr>
          <w:i/>
        </w:rPr>
        <w:t>Integrative Physiological and Behavioral Science</w:t>
      </w:r>
      <w:r w:rsidRPr="00254844">
        <w:t xml:space="preserve"> 40 (4):169-181.</w:t>
      </w:r>
    </w:p>
    <w:p w14:paraId="0839FA57" w14:textId="77777777" w:rsidR="00254844" w:rsidRPr="00254844" w:rsidRDefault="00254844" w:rsidP="00254844">
      <w:pPr>
        <w:pStyle w:val="EndNoteBibliography"/>
        <w:spacing w:after="0"/>
        <w:ind w:left="720" w:hanging="720"/>
      </w:pPr>
      <w:r w:rsidRPr="00254844">
        <w:t xml:space="preserve">Lynch, Michael. 1989. "Sacrifice and the transformation of the animal body into a scientific object: Laboratory culture and ritual practice in the neurosciences."  </w:t>
      </w:r>
      <w:r w:rsidRPr="00254844">
        <w:rPr>
          <w:i/>
        </w:rPr>
        <w:t>Social Studies of Science</w:t>
      </w:r>
      <w:r w:rsidRPr="00254844">
        <w:t xml:space="preserve"> 18:265-89.</w:t>
      </w:r>
    </w:p>
    <w:p w14:paraId="05DAAFCF" w14:textId="77777777" w:rsidR="00254844" w:rsidRPr="00254844" w:rsidRDefault="00254844" w:rsidP="00254844">
      <w:pPr>
        <w:pStyle w:val="EndNoteBibliography"/>
        <w:spacing w:after="0"/>
        <w:ind w:left="720" w:hanging="720"/>
      </w:pPr>
      <w:r w:rsidRPr="00254844">
        <w:t xml:space="preserve">Martin, Aryn, Natasha Myers, and Ana Viseu. 2015. "The politics of care in technoscience."  </w:t>
      </w:r>
      <w:r w:rsidRPr="00254844">
        <w:rPr>
          <w:i/>
        </w:rPr>
        <w:t>Social Studies of Science</w:t>
      </w:r>
      <w:r w:rsidRPr="00254844">
        <w:t xml:space="preserve"> 45 (5):625-641.</w:t>
      </w:r>
    </w:p>
    <w:p w14:paraId="10A33FD9" w14:textId="77777777" w:rsidR="00254844" w:rsidRPr="00254844" w:rsidRDefault="00254844" w:rsidP="00254844">
      <w:pPr>
        <w:pStyle w:val="EndNoteBibliography"/>
        <w:spacing w:after="0"/>
        <w:ind w:left="720" w:hanging="720"/>
      </w:pPr>
      <w:r w:rsidRPr="00254844">
        <w:t xml:space="preserve">Murphy, Michelle. 2006. </w:t>
      </w:r>
      <w:r w:rsidRPr="00254844">
        <w:rPr>
          <w:i/>
        </w:rPr>
        <w:t>Sick Building Syndrome and the Problem of Uncertainty: Environmental Politics, Technoscience, and Women Workers</w:t>
      </w:r>
      <w:r w:rsidRPr="00254844">
        <w:t>. Durham: Duke University Press.</w:t>
      </w:r>
    </w:p>
    <w:p w14:paraId="48E42798" w14:textId="77777777" w:rsidR="00254844" w:rsidRPr="00254844" w:rsidRDefault="00254844" w:rsidP="00254844">
      <w:pPr>
        <w:pStyle w:val="EndNoteBibliography"/>
        <w:spacing w:after="0"/>
        <w:ind w:left="720" w:hanging="720"/>
      </w:pPr>
      <w:r w:rsidRPr="00254844">
        <w:t xml:space="preserve">Murphy, Michelle. 2015. "Unsettling care: Troubling transnational itineraries of care in feminist health practices."  </w:t>
      </w:r>
      <w:r w:rsidRPr="00254844">
        <w:rPr>
          <w:i/>
        </w:rPr>
        <w:t>Social Studies of Science</w:t>
      </w:r>
      <w:r w:rsidRPr="00254844">
        <w:t xml:space="preserve"> 45 (5):717-737.</w:t>
      </w:r>
    </w:p>
    <w:p w14:paraId="5F53065C" w14:textId="77777777" w:rsidR="00254844" w:rsidRPr="00254844" w:rsidRDefault="00254844" w:rsidP="00254844">
      <w:pPr>
        <w:pStyle w:val="EndNoteBibliography"/>
        <w:spacing w:after="0"/>
        <w:ind w:left="720" w:hanging="720"/>
      </w:pPr>
      <w:r w:rsidRPr="00254844">
        <w:t xml:space="preserve">Nelson, Nicole C. 2013. "Modeling mouse, humand, and discipline: Epistemic scaffolds in animal behavior genetics."  </w:t>
      </w:r>
      <w:r w:rsidRPr="00254844">
        <w:rPr>
          <w:i/>
        </w:rPr>
        <w:t>Social Studies of Science</w:t>
      </w:r>
      <w:r w:rsidRPr="00254844">
        <w:t xml:space="preserve"> 43 (1):3-29.</w:t>
      </w:r>
    </w:p>
    <w:p w14:paraId="084E4997" w14:textId="77777777" w:rsidR="00254844" w:rsidRPr="00254844" w:rsidRDefault="00254844" w:rsidP="00254844">
      <w:pPr>
        <w:pStyle w:val="EndNoteBibliography"/>
        <w:spacing w:after="0"/>
        <w:ind w:left="720" w:hanging="720"/>
      </w:pPr>
      <w:r w:rsidRPr="00254844">
        <w:t xml:space="preserve">Nelson, Nicole C. 2018. </w:t>
      </w:r>
      <w:r w:rsidRPr="00254844">
        <w:rPr>
          <w:i/>
        </w:rPr>
        <w:t>Model Behavior: Animal Experiments, Complexity, and the Genetics of Psychiatric Disorders</w:t>
      </w:r>
      <w:r w:rsidRPr="00254844">
        <w:t>. Chicago: University of Chicago Press.</w:t>
      </w:r>
    </w:p>
    <w:p w14:paraId="61948A10" w14:textId="77777777" w:rsidR="00254844" w:rsidRPr="00254844" w:rsidRDefault="00254844" w:rsidP="00254844">
      <w:pPr>
        <w:pStyle w:val="EndNoteBibliography"/>
        <w:spacing w:after="0"/>
        <w:ind w:left="720" w:hanging="720"/>
      </w:pPr>
      <w:r w:rsidRPr="00254844">
        <w:t xml:space="preserve">Poole, Trevor. 1997. "Happy animals make good science."  </w:t>
      </w:r>
      <w:r w:rsidRPr="00254844">
        <w:rPr>
          <w:i/>
        </w:rPr>
        <w:t>Laboratory Animals</w:t>
      </w:r>
      <w:r w:rsidRPr="00254844">
        <w:t xml:space="preserve"> 31 (2):116-124.</w:t>
      </w:r>
    </w:p>
    <w:p w14:paraId="71440D0F" w14:textId="77777777" w:rsidR="00254844" w:rsidRPr="00254844" w:rsidRDefault="00254844" w:rsidP="00254844">
      <w:pPr>
        <w:pStyle w:val="EndNoteBibliography"/>
        <w:spacing w:after="0"/>
        <w:ind w:left="720" w:hanging="720"/>
      </w:pPr>
      <w:r w:rsidRPr="00254844">
        <w:t xml:space="preserve">Puig de la Bellacasa, Maria. 2011. "Matters of care in technoscience: Assembling neglected things."  </w:t>
      </w:r>
      <w:r w:rsidRPr="00254844">
        <w:rPr>
          <w:i/>
        </w:rPr>
        <w:t>Social Studies of Science</w:t>
      </w:r>
      <w:r w:rsidRPr="00254844">
        <w:t xml:space="preserve"> 41 (1):85-106.</w:t>
      </w:r>
    </w:p>
    <w:p w14:paraId="2AD7F087" w14:textId="77777777" w:rsidR="00254844" w:rsidRPr="00254844" w:rsidRDefault="00254844" w:rsidP="00254844">
      <w:pPr>
        <w:pStyle w:val="EndNoteBibliography"/>
        <w:spacing w:after="0"/>
        <w:ind w:left="720" w:hanging="720"/>
      </w:pPr>
      <w:r w:rsidRPr="00254844">
        <w:t xml:space="preserve">Puig de la Bellacasa, Maria. 2015. "Making time for soil: Technoscientific futurity and the pace of care."  </w:t>
      </w:r>
      <w:r w:rsidRPr="00254844">
        <w:rPr>
          <w:i/>
        </w:rPr>
        <w:t>Social Studies of Science</w:t>
      </w:r>
      <w:r w:rsidRPr="00254844">
        <w:t xml:space="preserve"> 45 (5):691-716.</w:t>
      </w:r>
    </w:p>
    <w:p w14:paraId="7A0C9BA4" w14:textId="77777777" w:rsidR="00254844" w:rsidRPr="00254844" w:rsidRDefault="00254844" w:rsidP="00254844">
      <w:pPr>
        <w:pStyle w:val="EndNoteBibliography"/>
        <w:spacing w:after="0"/>
        <w:ind w:left="720" w:hanging="720"/>
      </w:pPr>
      <w:r w:rsidRPr="00254844">
        <w:t xml:space="preserve">Puig de la Bellacasa, Maria. 2017. </w:t>
      </w:r>
      <w:r w:rsidRPr="00254844">
        <w:rPr>
          <w:i/>
        </w:rPr>
        <w:t>Matters of Care: Speculative Ethics in More than Human Worlds</w:t>
      </w:r>
      <w:r w:rsidRPr="00254844">
        <w:t>. Minneapolis, MN: University of Minnesota Press.</w:t>
      </w:r>
    </w:p>
    <w:p w14:paraId="01BDE9AD" w14:textId="77777777" w:rsidR="00254844" w:rsidRPr="00254844" w:rsidRDefault="00254844" w:rsidP="00254844">
      <w:pPr>
        <w:pStyle w:val="EndNoteBibliography"/>
        <w:spacing w:after="0"/>
        <w:ind w:left="720" w:hanging="720"/>
      </w:pPr>
      <w:r w:rsidRPr="00254844">
        <w:t xml:space="preserve">Rader, Karen. 2004. </w:t>
      </w:r>
      <w:r w:rsidRPr="00254844">
        <w:rPr>
          <w:i/>
        </w:rPr>
        <w:t>Making Mice: Standardizing Animals for American Biomedical Research, 1900-1955</w:t>
      </w:r>
      <w:r w:rsidRPr="00254844">
        <w:t>. Princeton: Princeton University Press.</w:t>
      </w:r>
    </w:p>
    <w:p w14:paraId="5C93B19C" w14:textId="77777777" w:rsidR="00254844" w:rsidRPr="00254844" w:rsidRDefault="00254844" w:rsidP="00254844">
      <w:pPr>
        <w:pStyle w:val="EndNoteBibliography"/>
        <w:spacing w:after="0"/>
        <w:ind w:left="720" w:hanging="720"/>
      </w:pPr>
      <w:r w:rsidRPr="00254844">
        <w:t xml:space="preserve">Rheinberger, Hans-Jorg. 2010. </w:t>
      </w:r>
      <w:r w:rsidRPr="00254844">
        <w:rPr>
          <w:i/>
        </w:rPr>
        <w:t>An Epistemology of the Concrete: Twentieth-Century Histories of Life</w:t>
      </w:r>
      <w:r w:rsidRPr="00254844">
        <w:t>. Durham: Duke University Press.</w:t>
      </w:r>
    </w:p>
    <w:p w14:paraId="23264021" w14:textId="77777777" w:rsidR="00254844" w:rsidRPr="00254844" w:rsidRDefault="00254844" w:rsidP="00254844">
      <w:pPr>
        <w:pStyle w:val="EndNoteBibliography"/>
        <w:spacing w:after="0"/>
        <w:ind w:left="720" w:hanging="720"/>
      </w:pPr>
      <w:r w:rsidRPr="00254844">
        <w:t xml:space="preserve">Ritvo, Harriet. 1987. </w:t>
      </w:r>
      <w:r w:rsidRPr="00254844">
        <w:rPr>
          <w:i/>
        </w:rPr>
        <w:t>The Animal Estate: The English and Other Creatures in the Victorian Age</w:t>
      </w:r>
      <w:r w:rsidRPr="00254844">
        <w:t>. Cambridge, MA: Harvard University Press.</w:t>
      </w:r>
    </w:p>
    <w:p w14:paraId="376DAAA0" w14:textId="77777777" w:rsidR="00254844" w:rsidRPr="00254844" w:rsidRDefault="00254844" w:rsidP="00254844">
      <w:pPr>
        <w:pStyle w:val="EndNoteBibliography"/>
        <w:spacing w:after="0"/>
        <w:ind w:left="720" w:hanging="720"/>
      </w:pPr>
      <w:r w:rsidRPr="00254844">
        <w:t xml:space="preserve">Rothfels, Nigel. 2008. </w:t>
      </w:r>
      <w:r w:rsidRPr="00254844">
        <w:rPr>
          <w:i/>
        </w:rPr>
        <w:t>Savages and Beasts: The Birth of the Modern Zoo</w:t>
      </w:r>
      <w:r w:rsidRPr="00254844">
        <w:t>. Baltimore: Johns Hopkins University Press.</w:t>
      </w:r>
    </w:p>
    <w:p w14:paraId="3D959807" w14:textId="77777777" w:rsidR="00254844" w:rsidRPr="00254844" w:rsidRDefault="00254844" w:rsidP="00254844">
      <w:pPr>
        <w:pStyle w:val="EndNoteBibliography"/>
        <w:spacing w:after="0"/>
        <w:ind w:left="720" w:hanging="720"/>
      </w:pPr>
      <w:r w:rsidRPr="00254844">
        <w:t xml:space="preserve">Sharp, Lesley A. Forthcoming. </w:t>
      </w:r>
      <w:r w:rsidRPr="00254844">
        <w:rPr>
          <w:i/>
        </w:rPr>
        <w:t>Animal Ethos: The Morality of Human-Animal Encounters in Experimental Lab Science</w:t>
      </w:r>
      <w:r w:rsidRPr="00254844">
        <w:t>. Berkeley, CA: University of California Press.</w:t>
      </w:r>
    </w:p>
    <w:p w14:paraId="67116269" w14:textId="77777777" w:rsidR="00254844" w:rsidRPr="00254844" w:rsidRDefault="00254844" w:rsidP="00254844">
      <w:pPr>
        <w:pStyle w:val="EndNoteBibliography"/>
        <w:spacing w:after="0"/>
        <w:ind w:left="720" w:hanging="720"/>
      </w:pPr>
      <w:r w:rsidRPr="00254844">
        <w:lastRenderedPageBreak/>
        <w:t xml:space="preserve">Shostak, Sara. 2007. "Traslating at Work: Genetically Modified Mouse Models and Molecularization in the Environmental Health Sciences."  </w:t>
      </w:r>
      <w:r w:rsidRPr="00254844">
        <w:rPr>
          <w:i/>
        </w:rPr>
        <w:t>Science, Technology and Human Values</w:t>
      </w:r>
      <w:r w:rsidRPr="00254844">
        <w:t xml:space="preserve"> 32 (3):315-338.</w:t>
      </w:r>
    </w:p>
    <w:p w14:paraId="14593536" w14:textId="77777777" w:rsidR="00254844" w:rsidRPr="00254844" w:rsidRDefault="00254844" w:rsidP="00254844">
      <w:pPr>
        <w:pStyle w:val="EndNoteBibliography"/>
        <w:spacing w:after="0"/>
        <w:ind w:left="720" w:hanging="720"/>
      </w:pPr>
      <w:r w:rsidRPr="00254844">
        <w:t xml:space="preserve">Stacey, Claire L. 2011. </w:t>
      </w:r>
      <w:r w:rsidRPr="00254844">
        <w:rPr>
          <w:i/>
        </w:rPr>
        <w:t>The Caring Self: The Work experiences of Home Care Aides</w:t>
      </w:r>
      <w:r w:rsidRPr="00254844">
        <w:t>. Ithaca, NY: Corenell University Press.</w:t>
      </w:r>
    </w:p>
    <w:p w14:paraId="39EE8AAD" w14:textId="77777777" w:rsidR="00254844" w:rsidRPr="00254844" w:rsidRDefault="00254844" w:rsidP="00254844">
      <w:pPr>
        <w:pStyle w:val="EndNoteBibliography"/>
        <w:spacing w:after="0"/>
        <w:ind w:left="720" w:hanging="720"/>
      </w:pPr>
      <w:r w:rsidRPr="00254844">
        <w:t xml:space="preserve">Svendsen, Mette N., and Lene Koch. 2013. "Potentializing the research piglet in experimental neonatal research."  </w:t>
      </w:r>
      <w:r w:rsidRPr="00254844">
        <w:rPr>
          <w:i/>
        </w:rPr>
        <w:t>Current Anthropology</w:t>
      </w:r>
      <w:r w:rsidRPr="00254844">
        <w:t xml:space="preserve"> 54 (S7):S118-S128.</w:t>
      </w:r>
    </w:p>
    <w:p w14:paraId="68302CC6" w14:textId="6F2E1A12" w:rsidR="00254844" w:rsidRPr="00254844" w:rsidRDefault="00254844" w:rsidP="00254844">
      <w:pPr>
        <w:pStyle w:val="EndNoteBibliography"/>
        <w:spacing w:after="0"/>
        <w:ind w:left="720" w:hanging="720"/>
      </w:pPr>
      <w:r w:rsidRPr="00254844">
        <w:t xml:space="preserve">Svendsen, Mette N., Laura E. Navne, Iben M. Gjodsbol, and Mie S. Dam. 2018, Online. "A life worth living: Temporality, care, and personhood in the Danish welfare state."  </w:t>
      </w:r>
      <w:r w:rsidRPr="00254844">
        <w:rPr>
          <w:i/>
        </w:rPr>
        <w:t>American Ethnologist</w:t>
      </w:r>
      <w:r w:rsidRPr="00254844">
        <w:t>:</w:t>
      </w:r>
      <w:hyperlink r:id="rId10" w:history="1">
        <w:r w:rsidRPr="00254844">
          <w:rPr>
            <w:rStyle w:val="Hyperlink"/>
            <w:rFonts w:eastAsia="Times New Roman"/>
            <w:szCs w:val="24"/>
            <w:lang w:val="en-GB" w:eastAsia="en-GB"/>
          </w:rPr>
          <w:t>https://doi.org/10.1111/amet.12596</w:t>
        </w:r>
      </w:hyperlink>
      <w:r w:rsidRPr="00254844">
        <w:t>.</w:t>
      </w:r>
    </w:p>
    <w:p w14:paraId="0F80491A" w14:textId="77777777" w:rsidR="00254844" w:rsidRPr="00254844" w:rsidRDefault="00254844" w:rsidP="00254844">
      <w:pPr>
        <w:pStyle w:val="EndNoteBibliography"/>
        <w:spacing w:after="0"/>
        <w:ind w:left="720" w:hanging="720"/>
      </w:pPr>
      <w:r w:rsidRPr="00254844">
        <w:t xml:space="preserve">Tocher Clause, Bonnie. 1993. "The Wistar rat as a right choice: Establishing mammalian standards and the idea of a standardized mammal."  </w:t>
      </w:r>
      <w:r w:rsidRPr="00254844">
        <w:rPr>
          <w:i/>
        </w:rPr>
        <w:t>Journal of the History of Biology</w:t>
      </w:r>
      <w:r w:rsidRPr="00254844">
        <w:t xml:space="preserve"> 26 (2):329-349.</w:t>
      </w:r>
    </w:p>
    <w:p w14:paraId="40F8264D" w14:textId="77777777" w:rsidR="00254844" w:rsidRPr="00254844" w:rsidRDefault="00254844" w:rsidP="00254844">
      <w:pPr>
        <w:pStyle w:val="EndNoteBibliography"/>
        <w:spacing w:after="0"/>
        <w:ind w:left="720" w:hanging="720"/>
      </w:pPr>
      <w:r w:rsidRPr="00254844">
        <w:t>Tronto, J. 1994. "Moral Boundaries: A Political ARgument for an Ethic of Care." In.: London.</w:t>
      </w:r>
    </w:p>
    <w:p w14:paraId="22530D99" w14:textId="77777777" w:rsidR="00254844" w:rsidRPr="00254844" w:rsidRDefault="00254844" w:rsidP="00254844">
      <w:pPr>
        <w:pStyle w:val="EndNoteBibliography"/>
        <w:spacing w:after="0"/>
        <w:ind w:left="720" w:hanging="720"/>
      </w:pPr>
      <w:r w:rsidRPr="00254844">
        <w:t xml:space="preserve">Vora, Kalindi. 2015. </w:t>
      </w:r>
      <w:r w:rsidRPr="00254844">
        <w:rPr>
          <w:i/>
        </w:rPr>
        <w:t>Life Support: Biocapital and the New History of Outsourced Labor</w:t>
      </w:r>
      <w:r w:rsidRPr="00254844">
        <w:t>. Minneapolis: University of Minnesota Press.</w:t>
      </w:r>
    </w:p>
    <w:p w14:paraId="7AB3C9EA" w14:textId="77777777" w:rsidR="00254844" w:rsidRPr="00254844" w:rsidRDefault="00254844" w:rsidP="00254844">
      <w:pPr>
        <w:pStyle w:val="EndNoteBibliography"/>
        <w:spacing w:after="0"/>
        <w:ind w:left="720" w:hanging="720"/>
      </w:pPr>
      <w:r w:rsidRPr="00254844">
        <w:t xml:space="preserve">Washington, Harriet A. 2006. </w:t>
      </w:r>
      <w:r w:rsidRPr="00254844">
        <w:rPr>
          <w:i/>
        </w:rPr>
        <w:t>Medical Apartheid: The Dark History of Medical Experimentation on Black Americans from Colonial Times to the Pressent</w:t>
      </w:r>
      <w:r w:rsidRPr="00254844">
        <w:t>. New York: Anchor Books/Random House.</w:t>
      </w:r>
    </w:p>
    <w:p w14:paraId="2445E378" w14:textId="77777777" w:rsidR="00254844" w:rsidRPr="00254844" w:rsidRDefault="00254844" w:rsidP="00254844">
      <w:pPr>
        <w:pStyle w:val="EndNoteBibliography"/>
        <w:ind w:left="720" w:hanging="720"/>
      </w:pPr>
      <w:r w:rsidRPr="00254844">
        <w:t xml:space="preserve">Wolfer, David P., Oxana Litvin, Samuel Morf, Roger M. Nitsch, Hans-Peter Lipp, and Hanno Wurbel. 2004. "Laboratory animal welfare: Cage enrichment and mouse behaviour."  </w:t>
      </w:r>
      <w:r w:rsidRPr="00254844">
        <w:rPr>
          <w:i/>
        </w:rPr>
        <w:t>Nature</w:t>
      </w:r>
      <w:r w:rsidRPr="00254844">
        <w:t xml:space="preserve"> 432:821-822.</w:t>
      </w:r>
    </w:p>
    <w:p w14:paraId="3D41A449" w14:textId="39433079" w:rsidR="005F0660" w:rsidRPr="00071E21" w:rsidRDefault="00B30212" w:rsidP="00942F6C">
      <w:pPr>
        <w:spacing w:line="480" w:lineRule="auto"/>
        <w:ind w:firstLine="720"/>
      </w:pPr>
      <w:r w:rsidRPr="00071E21">
        <w:fldChar w:fldCharType="end"/>
      </w:r>
    </w:p>
    <w:sectPr w:rsidR="005F0660" w:rsidRPr="00071E21" w:rsidSect="00071E21">
      <w:footerReference w:type="default" r:id="rId11"/>
      <w:pgSz w:w="11906" w:h="16838"/>
      <w:pgMar w:top="1440" w:right="1440" w:bottom="1440" w:left="1440" w:header="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45DC57" w16cid:durableId="1E945046"/>
  <w16cid:commentId w16cid:paraId="078A1619" w16cid:durableId="1E945015"/>
  <w16cid:commentId w16cid:paraId="3963883E" w16cid:durableId="1E954D32"/>
  <w16cid:commentId w16cid:paraId="6238BCB5" w16cid:durableId="1E95508A"/>
  <w16cid:commentId w16cid:paraId="71840DE9" w16cid:durableId="1E955141"/>
  <w16cid:commentId w16cid:paraId="45D276C8" w16cid:durableId="1E9553B1"/>
  <w16cid:commentId w16cid:paraId="31A244C2" w16cid:durableId="1E968F57"/>
  <w16cid:commentId w16cid:paraId="0B36A63A" w16cid:durableId="1E968F7B"/>
  <w16cid:commentId w16cid:paraId="500FA266" w16cid:durableId="1E96F6E0"/>
  <w16cid:commentId w16cid:paraId="2B1D1FAF" w16cid:durableId="1E96F69A"/>
  <w16cid:commentId w16cid:paraId="733AD99B" w16cid:durableId="1E968FEC"/>
  <w16cid:commentId w16cid:paraId="4D427A6B" w16cid:durableId="1E9690CE"/>
  <w16cid:commentId w16cid:paraId="4F67F0F2" w16cid:durableId="1E96F765"/>
  <w16cid:commentId w16cid:paraId="0286514E" w16cid:durableId="1E969598"/>
  <w16cid:commentId w16cid:paraId="5BF28AAB" w16cid:durableId="1E9695C4"/>
  <w16cid:commentId w16cid:paraId="19DA520C" w16cid:durableId="1E969607"/>
  <w16cid:commentId w16cid:paraId="3B7477B8" w16cid:durableId="1E96F81F"/>
  <w16cid:commentId w16cid:paraId="2FC7FD59" w16cid:durableId="1E969658"/>
  <w16cid:commentId w16cid:paraId="7E82CCDC" w16cid:durableId="1E969682"/>
  <w16cid:commentId w16cid:paraId="4249F939" w16cid:durableId="1E969697"/>
  <w16cid:commentId w16cid:paraId="02A33597" w16cid:durableId="1E969A34"/>
  <w16cid:commentId w16cid:paraId="072D7EA0" w16cid:durableId="1E969A51"/>
  <w16cid:commentId w16cid:paraId="4FA8B779" w16cid:durableId="1E969A6F"/>
  <w16cid:commentId w16cid:paraId="6D1AAD94" w16cid:durableId="1E96F8B5"/>
  <w16cid:commentId w16cid:paraId="46660960" w16cid:durableId="1E96FA49"/>
  <w16cid:commentId w16cid:paraId="2C6FD252" w16cid:durableId="1E96FA7C"/>
  <w16cid:commentId w16cid:paraId="729D8232" w16cid:durableId="1E96FAE8"/>
  <w16cid:commentId w16cid:paraId="24E5B52A" w16cid:durableId="1E969BFA"/>
  <w16cid:commentId w16cid:paraId="4F5111B2" w16cid:durableId="1E969C16"/>
  <w16cid:commentId w16cid:paraId="3021B7FD" w16cid:durableId="1E96FB38"/>
  <w16cid:commentId w16cid:paraId="6E00996D" w16cid:durableId="1E96FB7C"/>
  <w16cid:commentId w16cid:paraId="6795D1BD" w16cid:durableId="1E96FC1A"/>
  <w16cid:commentId w16cid:paraId="000BDA83" w16cid:durableId="1E96A09D"/>
  <w16cid:commentId w16cid:paraId="0E952272" w16cid:durableId="1E96FD41"/>
  <w16cid:commentId w16cid:paraId="52AAA9C2" w16cid:durableId="1E96A178"/>
  <w16cid:commentId w16cid:paraId="421E6514" w16cid:durableId="1E96FE4C"/>
  <w16cid:commentId w16cid:paraId="0E732E2D" w16cid:durableId="1E96FED0"/>
  <w16cid:commentId w16cid:paraId="567923EC" w16cid:durableId="1E96FF1B"/>
  <w16cid:commentId w16cid:paraId="56368225" w16cid:durableId="1E96A3B0"/>
  <w16cid:commentId w16cid:paraId="1B8A2854" w16cid:durableId="1E96A3EB"/>
  <w16cid:commentId w16cid:paraId="000F0717" w16cid:durableId="1E96A415"/>
  <w16cid:commentId w16cid:paraId="568DA220" w16cid:durableId="1E970061"/>
  <w16cid:commentId w16cid:paraId="25D1BC80" w16cid:durableId="1E9700C7"/>
  <w16cid:commentId w16cid:paraId="2C77520C" w16cid:durableId="1E96A444"/>
  <w16cid:commentId w16cid:paraId="760FC0F8" w16cid:durableId="1E96A533"/>
  <w16cid:commentId w16cid:paraId="2C3CAF1D" w16cid:durableId="1E97012B"/>
  <w16cid:commentId w16cid:paraId="7EDCECB0" w16cid:durableId="1E9701AF"/>
  <w16cid:commentId w16cid:paraId="2D6E7DA4" w16cid:durableId="1E9701DA"/>
  <w16cid:commentId w16cid:paraId="6C14C776" w16cid:durableId="1E97026B"/>
  <w16cid:commentId w16cid:paraId="34CF3FBC" w16cid:durableId="1E9702ED"/>
  <w16cid:commentId w16cid:paraId="5F11A1B5" w16cid:durableId="1E97030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98ACCB" w14:textId="77777777" w:rsidR="005F5C69" w:rsidRDefault="005F5C69">
      <w:r>
        <w:separator/>
      </w:r>
    </w:p>
  </w:endnote>
  <w:endnote w:type="continuationSeparator" w:id="0">
    <w:p w14:paraId="16191972" w14:textId="77777777" w:rsidR="005F5C69" w:rsidRDefault="005F5C69">
      <w:r>
        <w:continuationSeparator/>
      </w:r>
    </w:p>
  </w:endnote>
  <w:endnote w:id="1">
    <w:p w14:paraId="07AAE323" w14:textId="5C0B91EE" w:rsidR="00754FE8" w:rsidRDefault="00754FE8">
      <w:pPr>
        <w:pStyle w:val="EndnoteText"/>
      </w:pPr>
      <w:r>
        <w:rPr>
          <w:rStyle w:val="EndnoteReference"/>
        </w:rPr>
        <w:endnoteRef/>
      </w:r>
      <w:r>
        <w:t xml:space="preserve"> There is a history of medical science experimenting on humans in ways that have relied upon and reproduced structures of inequality based on race, class, sex and nation </w:t>
      </w:r>
      <w:r>
        <w:fldChar w:fldCharType="begin"/>
      </w:r>
      <w:r>
        <w:instrText xml:space="preserve"> ADDIN EN.CITE &lt;EndNote&gt;&lt;Cite&gt;&lt;Author&gt;Washington&lt;/Author&gt;&lt;Year&gt;2006&lt;/Year&gt;&lt;RecNum&gt;272&lt;/RecNum&gt;&lt;DisplayText&gt;(Washington 2006, Briggs 2002)&lt;/DisplayText&gt;&lt;record&gt;&lt;rec-number&gt;272&lt;/rec-number&gt;&lt;foreign-keys&gt;&lt;key app="EN" db-id="5w90da9wep0950edsesxr9z12sfrrx22zdta" timestamp="1527328852"&gt;272&lt;/key&gt;&lt;/foreign-keys&gt;&lt;ref-type name="Book"&gt;6&lt;/ref-type&gt;&lt;contributors&gt;&lt;authors&gt;&lt;author&gt;Washington, Harriet A.&lt;/author&gt;&lt;/authors&gt;&lt;/contributors&gt;&lt;titles&gt;&lt;title&gt;Medical Apartheid: The Dark History of Medical Experimentation on Black Americans from Colonial Times to the Pressent&lt;/title&gt;&lt;/titles&gt;&lt;dates&gt;&lt;year&gt;2006&lt;/year&gt;&lt;/dates&gt;&lt;pub-location&gt;New York&lt;/pub-location&gt;&lt;publisher&gt;Anchor Books/Random House&lt;/publisher&gt;&lt;urls&gt;&lt;/urls&gt;&lt;/record&gt;&lt;/Cite&gt;&lt;Cite&gt;&lt;Author&gt;Briggs&lt;/Author&gt;&lt;Year&gt;2002&lt;/Year&gt;&lt;RecNum&gt;273&lt;/RecNum&gt;&lt;record&gt;&lt;rec-number&gt;273&lt;/rec-number&gt;&lt;foreign-keys&gt;&lt;key app="EN" db-id="5w90da9wep0950edsesxr9z12sfrrx22zdta" timestamp="1527329134"&gt;273&lt;/key&gt;&lt;/foreign-keys&gt;&lt;ref-type name="Book"&gt;6&lt;/ref-type&gt;&lt;contributors&gt;&lt;authors&gt;&lt;author&gt;Briggs, Laura&lt;/author&gt;&lt;/authors&gt;&lt;/contributors&gt;&lt;titles&gt;&lt;title&gt;Reproducing Empiore: Race, Sex, Science, and U.S. Imperialism in Puerto Rico&lt;/title&gt;&lt;/titles&gt;&lt;dates&gt;&lt;year&gt;2002&lt;/year&gt;&lt;/dates&gt;&lt;pub-location&gt;Berkeley, CA&lt;/pub-location&gt;&lt;publisher&gt;University of California Press&lt;/publisher&gt;&lt;urls&gt;&lt;/urls&gt;&lt;/record&gt;&lt;/Cite&gt;&lt;/EndNote&gt;</w:instrText>
      </w:r>
      <w:r>
        <w:fldChar w:fldCharType="separate"/>
      </w:r>
      <w:r>
        <w:rPr>
          <w:noProof/>
        </w:rPr>
        <w:t>(Washington 2006, Briggs 2002)</w:t>
      </w:r>
      <w:r>
        <w:fldChar w:fldCharType="end"/>
      </w:r>
      <w:r>
        <w:t xml:space="preserve">. This is often through the equation of ‘othered’ human groups with animals </w:t>
      </w:r>
      <w:r>
        <w:fldChar w:fldCharType="begin"/>
      </w:r>
      <w:r>
        <w:instrText xml:space="preserve"> ADDIN EN.CITE &lt;EndNote&gt;&lt;Cite&gt;&lt;Author&gt;Rothfels&lt;/Author&gt;&lt;Year&gt;2008&lt;/Year&gt;&lt;RecNum&gt;274&lt;/RecNum&gt;&lt;DisplayText&gt;(Rothfels 2008, Ritvo 1987)&lt;/DisplayText&gt;&lt;record&gt;&lt;rec-number&gt;274&lt;/rec-number&gt;&lt;foreign-keys&gt;&lt;key app="EN" db-id="5w90da9wep0950edsesxr9z12sfrrx22zdta" timestamp="1527329632"&gt;274&lt;/key&gt;&lt;/foreign-keys&gt;&lt;ref-type name="Book"&gt;6&lt;/ref-type&gt;&lt;contributors&gt;&lt;authors&gt;&lt;author&gt;Rothfels, Nigel&lt;/author&gt;&lt;/authors&gt;&lt;/contributors&gt;&lt;titles&gt;&lt;title&gt;Savages and Beasts: The Birth of the Modern Zoo&lt;/title&gt;&lt;/titles&gt;&lt;dates&gt;&lt;year&gt;2008&lt;/year&gt;&lt;/dates&gt;&lt;pub-location&gt;Baltimore&lt;/pub-location&gt;&lt;publisher&gt;Johns Hopkins University Press&lt;/publisher&gt;&lt;urls&gt;&lt;/urls&gt;&lt;/record&gt;&lt;/Cite&gt;&lt;Cite&gt;&lt;Author&gt;Ritvo&lt;/Author&gt;&lt;Year&gt;1987&lt;/Year&gt;&lt;RecNum&gt;164&lt;/RecNum&gt;&lt;record&gt;&lt;rec-number&gt;164&lt;/rec-number&gt;&lt;foreign-keys&gt;&lt;key app="EN" db-id="5w90da9wep0950edsesxr9z12sfrrx22zdta" timestamp="0"&gt;164&lt;/key&gt;&lt;/foreign-keys&gt;&lt;ref-type name="Book"&gt;6&lt;/ref-type&gt;&lt;contributors&gt;&lt;authors&gt;&lt;author&gt;Ritvo, Harriet&lt;/author&gt;&lt;/authors&gt;&lt;/contributors&gt;&lt;titles&gt;&lt;title&gt;The Animal Estate: The English and Other Creatures in the Victorian Age&lt;/title&gt;&lt;/titles&gt;&lt;dates&gt;&lt;year&gt;1987&lt;/year&gt;&lt;/dates&gt;&lt;pub-location&gt;Cambridge, MA&lt;/pub-location&gt;&lt;publisher&gt;Harvard University Press&lt;/publisher&gt;&lt;urls&gt;&lt;/urls&gt;&lt;/record&gt;&lt;/Cite&gt;&lt;/EndNote&gt;</w:instrText>
      </w:r>
      <w:r>
        <w:fldChar w:fldCharType="separate"/>
      </w:r>
      <w:r>
        <w:rPr>
          <w:noProof/>
        </w:rPr>
        <w:t>(Rothfels 2008, Ritvo 1987)</w:t>
      </w:r>
      <w:r>
        <w:fldChar w:fldCharType="end"/>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Calibri"/>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00500000000000000"/>
    <w:charset w:val="00"/>
    <w:family w:val="roman"/>
    <w:pitch w:val="variable"/>
    <w:sig w:usb0="00000003" w:usb1="00000000" w:usb2="00000000" w:usb3="00000000" w:csb0="00000001" w:csb1="00000000"/>
  </w:font>
  <w:font w:name="TimesNewRomanPSMT">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7A28C5" w14:textId="77777777" w:rsidR="00754FE8" w:rsidRDefault="00754FE8">
    <w:pPr>
      <w:tabs>
        <w:tab w:val="center" w:pos="4513"/>
        <w:tab w:val="right" w:pos="9026"/>
      </w:tabs>
      <w:jc w:val="center"/>
    </w:pPr>
    <w:r>
      <w:fldChar w:fldCharType="begin"/>
    </w:r>
    <w:r>
      <w:instrText>PAGE</w:instrText>
    </w:r>
    <w:r>
      <w:fldChar w:fldCharType="separate"/>
    </w:r>
    <w:r w:rsidR="009B2A3D">
      <w:rPr>
        <w:noProof/>
      </w:rPr>
      <w:t>25</w:t>
    </w:r>
    <w:r>
      <w:fldChar w:fldCharType="end"/>
    </w:r>
  </w:p>
  <w:p w14:paraId="517ACEFA" w14:textId="77777777" w:rsidR="00754FE8" w:rsidRDefault="00754FE8">
    <w:pPr>
      <w:tabs>
        <w:tab w:val="center" w:pos="4513"/>
        <w:tab w:val="right" w:pos="9026"/>
      </w:tabs>
      <w:spacing w:after="706"/>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124082" w14:textId="77777777" w:rsidR="005F5C69" w:rsidRDefault="005F5C69">
      <w:r>
        <w:separator/>
      </w:r>
    </w:p>
  </w:footnote>
  <w:footnote w:type="continuationSeparator" w:id="0">
    <w:p w14:paraId="33C34817" w14:textId="77777777" w:rsidR="005F5C69" w:rsidRDefault="005F5C6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A036A7"/>
    <w:multiLevelType w:val="multilevel"/>
    <w:tmpl w:val="B91E3D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92F3997"/>
    <w:multiLevelType w:val="hybridMultilevel"/>
    <w:tmpl w:val="19C29D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90da9wep0950edsesxr9z12sfrrx22zdta&quot;&gt;Care as Science Bibliography Copy&lt;record-ids&gt;&lt;item&gt;5&lt;/item&gt;&lt;item&gt;10&lt;/item&gt;&lt;item&gt;12&lt;/item&gt;&lt;item&gt;16&lt;/item&gt;&lt;item&gt;20&lt;/item&gt;&lt;item&gt;23&lt;/item&gt;&lt;item&gt;28&lt;/item&gt;&lt;item&gt;29&lt;/item&gt;&lt;item&gt;30&lt;/item&gt;&lt;item&gt;31&lt;/item&gt;&lt;item&gt;32&lt;/item&gt;&lt;item&gt;34&lt;/item&gt;&lt;item&gt;37&lt;/item&gt;&lt;item&gt;40&lt;/item&gt;&lt;item&gt;41&lt;/item&gt;&lt;item&gt;47&lt;/item&gt;&lt;item&gt;48&lt;/item&gt;&lt;item&gt;53&lt;/item&gt;&lt;item&gt;64&lt;/item&gt;&lt;item&gt;87&lt;/item&gt;&lt;item&gt;106&lt;/item&gt;&lt;item&gt;138&lt;/item&gt;&lt;item&gt;150&lt;/item&gt;&lt;item&gt;151&lt;/item&gt;&lt;item&gt;152&lt;/item&gt;&lt;item&gt;162&lt;/item&gt;&lt;item&gt;163&lt;/item&gt;&lt;item&gt;164&lt;/item&gt;&lt;item&gt;168&lt;/item&gt;&lt;item&gt;170&lt;/item&gt;&lt;item&gt;179&lt;/item&gt;&lt;item&gt;180&lt;/item&gt;&lt;item&gt;181&lt;/item&gt;&lt;item&gt;182&lt;/item&gt;&lt;item&gt;183&lt;/item&gt;&lt;item&gt;185&lt;/item&gt;&lt;item&gt;186&lt;/item&gt;&lt;item&gt;190&lt;/item&gt;&lt;item&gt;196&lt;/item&gt;&lt;item&gt;214&lt;/item&gt;&lt;item&gt;216&lt;/item&gt;&lt;item&gt;233&lt;/item&gt;&lt;item&gt;234&lt;/item&gt;&lt;item&gt;238&lt;/item&gt;&lt;item&gt;240&lt;/item&gt;&lt;item&gt;242&lt;/item&gt;&lt;item&gt;244&lt;/item&gt;&lt;item&gt;245&lt;/item&gt;&lt;item&gt;248&lt;/item&gt;&lt;item&gt;249&lt;/item&gt;&lt;item&gt;261&lt;/item&gt;&lt;item&gt;262&lt;/item&gt;&lt;item&gt;263&lt;/item&gt;&lt;item&gt;264&lt;/item&gt;&lt;item&gt;265&lt;/item&gt;&lt;item&gt;269&lt;/item&gt;&lt;item&gt;270&lt;/item&gt;&lt;item&gt;271&lt;/item&gt;&lt;item&gt;272&lt;/item&gt;&lt;item&gt;275&lt;/item&gt;&lt;item&gt;276&lt;/item&gt;&lt;item&gt;277&lt;/item&gt;&lt;item&gt;278&lt;/item&gt;&lt;item&gt;279&lt;/item&gt;&lt;item&gt;280&lt;/item&gt;&lt;item&gt;281&lt;/item&gt;&lt;item&gt;282&lt;/item&gt;&lt;/record-ids&gt;&lt;/item&gt;&lt;/Libraries&gt;"/>
  </w:docVars>
  <w:rsids>
    <w:rsidRoot w:val="005F0660"/>
    <w:rsid w:val="00000EB2"/>
    <w:rsid w:val="00001F39"/>
    <w:rsid w:val="000060F9"/>
    <w:rsid w:val="00017171"/>
    <w:rsid w:val="000318D8"/>
    <w:rsid w:val="00032866"/>
    <w:rsid w:val="000366CB"/>
    <w:rsid w:val="000367CA"/>
    <w:rsid w:val="00040185"/>
    <w:rsid w:val="0004311A"/>
    <w:rsid w:val="00044DBC"/>
    <w:rsid w:val="0004522C"/>
    <w:rsid w:val="00055678"/>
    <w:rsid w:val="00060707"/>
    <w:rsid w:val="00065B96"/>
    <w:rsid w:val="00065F3A"/>
    <w:rsid w:val="00066224"/>
    <w:rsid w:val="00071E21"/>
    <w:rsid w:val="00073F13"/>
    <w:rsid w:val="00075841"/>
    <w:rsid w:val="000826B5"/>
    <w:rsid w:val="000845BA"/>
    <w:rsid w:val="000909B4"/>
    <w:rsid w:val="000944B6"/>
    <w:rsid w:val="000A5622"/>
    <w:rsid w:val="000A736D"/>
    <w:rsid w:val="000C275E"/>
    <w:rsid w:val="000C39FF"/>
    <w:rsid w:val="000D1CB3"/>
    <w:rsid w:val="000D27BB"/>
    <w:rsid w:val="000E167F"/>
    <w:rsid w:val="000E3066"/>
    <w:rsid w:val="000E71ED"/>
    <w:rsid w:val="000F004F"/>
    <w:rsid w:val="000F0C46"/>
    <w:rsid w:val="000F1538"/>
    <w:rsid w:val="000F5D27"/>
    <w:rsid w:val="00102179"/>
    <w:rsid w:val="00102881"/>
    <w:rsid w:val="0010471D"/>
    <w:rsid w:val="00107345"/>
    <w:rsid w:val="00113603"/>
    <w:rsid w:val="001165A1"/>
    <w:rsid w:val="001230F0"/>
    <w:rsid w:val="00126E78"/>
    <w:rsid w:val="00130575"/>
    <w:rsid w:val="0013249A"/>
    <w:rsid w:val="00142878"/>
    <w:rsid w:val="00152773"/>
    <w:rsid w:val="00152FA6"/>
    <w:rsid w:val="00153506"/>
    <w:rsid w:val="001754E3"/>
    <w:rsid w:val="00175ABE"/>
    <w:rsid w:val="00182CD7"/>
    <w:rsid w:val="001A01E3"/>
    <w:rsid w:val="001A025C"/>
    <w:rsid w:val="001A587E"/>
    <w:rsid w:val="001A5A17"/>
    <w:rsid w:val="001A6C70"/>
    <w:rsid w:val="001B0B25"/>
    <w:rsid w:val="001B3CBB"/>
    <w:rsid w:val="001B6885"/>
    <w:rsid w:val="001C0196"/>
    <w:rsid w:val="001C3766"/>
    <w:rsid w:val="001C5BD9"/>
    <w:rsid w:val="001C6841"/>
    <w:rsid w:val="001D41B7"/>
    <w:rsid w:val="001D593C"/>
    <w:rsid w:val="001D5B34"/>
    <w:rsid w:val="001D655D"/>
    <w:rsid w:val="001E291D"/>
    <w:rsid w:val="001E39E0"/>
    <w:rsid w:val="001E3B7F"/>
    <w:rsid w:val="001E51BF"/>
    <w:rsid w:val="001E7B08"/>
    <w:rsid w:val="001F18CE"/>
    <w:rsid w:val="001F5D95"/>
    <w:rsid w:val="002011EA"/>
    <w:rsid w:val="002153DB"/>
    <w:rsid w:val="002200E6"/>
    <w:rsid w:val="00222BE5"/>
    <w:rsid w:val="0022441B"/>
    <w:rsid w:val="0022556C"/>
    <w:rsid w:val="00233145"/>
    <w:rsid w:val="002374CA"/>
    <w:rsid w:val="00242FAF"/>
    <w:rsid w:val="00243D31"/>
    <w:rsid w:val="00250A01"/>
    <w:rsid w:val="00254844"/>
    <w:rsid w:val="00262EB1"/>
    <w:rsid w:val="002652AA"/>
    <w:rsid w:val="00272880"/>
    <w:rsid w:val="002807DB"/>
    <w:rsid w:val="00280B84"/>
    <w:rsid w:val="00284506"/>
    <w:rsid w:val="0029384C"/>
    <w:rsid w:val="00294D55"/>
    <w:rsid w:val="002A22F9"/>
    <w:rsid w:val="002A3AD4"/>
    <w:rsid w:val="002B10A0"/>
    <w:rsid w:val="002B6855"/>
    <w:rsid w:val="002C1579"/>
    <w:rsid w:val="002C2BDD"/>
    <w:rsid w:val="002C78AA"/>
    <w:rsid w:val="002E54E0"/>
    <w:rsid w:val="002F2319"/>
    <w:rsid w:val="002F5A15"/>
    <w:rsid w:val="0030099A"/>
    <w:rsid w:val="00305908"/>
    <w:rsid w:val="00305B65"/>
    <w:rsid w:val="0031109E"/>
    <w:rsid w:val="0031784F"/>
    <w:rsid w:val="00332074"/>
    <w:rsid w:val="00332A93"/>
    <w:rsid w:val="00337BF2"/>
    <w:rsid w:val="00340A07"/>
    <w:rsid w:val="003428A8"/>
    <w:rsid w:val="00342F3C"/>
    <w:rsid w:val="00344B6A"/>
    <w:rsid w:val="003474C6"/>
    <w:rsid w:val="00352B6B"/>
    <w:rsid w:val="00361C1C"/>
    <w:rsid w:val="003660F6"/>
    <w:rsid w:val="00370D13"/>
    <w:rsid w:val="00371EF5"/>
    <w:rsid w:val="00372E52"/>
    <w:rsid w:val="00374E88"/>
    <w:rsid w:val="00374EB2"/>
    <w:rsid w:val="00381FBF"/>
    <w:rsid w:val="0038460F"/>
    <w:rsid w:val="00384691"/>
    <w:rsid w:val="00384D61"/>
    <w:rsid w:val="00386984"/>
    <w:rsid w:val="00391D77"/>
    <w:rsid w:val="003933E4"/>
    <w:rsid w:val="003937F3"/>
    <w:rsid w:val="00393FA1"/>
    <w:rsid w:val="003A1979"/>
    <w:rsid w:val="003B0B7A"/>
    <w:rsid w:val="003B2910"/>
    <w:rsid w:val="003C72D4"/>
    <w:rsid w:val="003D07B9"/>
    <w:rsid w:val="003D2052"/>
    <w:rsid w:val="003D2579"/>
    <w:rsid w:val="003D6670"/>
    <w:rsid w:val="003E1449"/>
    <w:rsid w:val="003E251C"/>
    <w:rsid w:val="003E26C4"/>
    <w:rsid w:val="003E5D88"/>
    <w:rsid w:val="003F3689"/>
    <w:rsid w:val="003F3892"/>
    <w:rsid w:val="00405D67"/>
    <w:rsid w:val="00410681"/>
    <w:rsid w:val="004212B5"/>
    <w:rsid w:val="00423BF4"/>
    <w:rsid w:val="004268B0"/>
    <w:rsid w:val="0043279A"/>
    <w:rsid w:val="004347D6"/>
    <w:rsid w:val="00443B7D"/>
    <w:rsid w:val="00444E5A"/>
    <w:rsid w:val="00451E5F"/>
    <w:rsid w:val="004524FE"/>
    <w:rsid w:val="0045410C"/>
    <w:rsid w:val="00460E3D"/>
    <w:rsid w:val="0046154C"/>
    <w:rsid w:val="00461C2E"/>
    <w:rsid w:val="00462D95"/>
    <w:rsid w:val="0046481A"/>
    <w:rsid w:val="00466C72"/>
    <w:rsid w:val="004707F5"/>
    <w:rsid w:val="00471040"/>
    <w:rsid w:val="0047336F"/>
    <w:rsid w:val="004776D8"/>
    <w:rsid w:val="004931F2"/>
    <w:rsid w:val="004B6165"/>
    <w:rsid w:val="004C40DC"/>
    <w:rsid w:val="004D11D8"/>
    <w:rsid w:val="004E7E56"/>
    <w:rsid w:val="004F7606"/>
    <w:rsid w:val="00504828"/>
    <w:rsid w:val="005069C6"/>
    <w:rsid w:val="0051054E"/>
    <w:rsid w:val="005143E5"/>
    <w:rsid w:val="005229A0"/>
    <w:rsid w:val="00522ED0"/>
    <w:rsid w:val="005248DA"/>
    <w:rsid w:val="00540149"/>
    <w:rsid w:val="0054226F"/>
    <w:rsid w:val="00543785"/>
    <w:rsid w:val="00553353"/>
    <w:rsid w:val="005538C7"/>
    <w:rsid w:val="00554D1A"/>
    <w:rsid w:val="00560741"/>
    <w:rsid w:val="00560E86"/>
    <w:rsid w:val="005613CE"/>
    <w:rsid w:val="0056148D"/>
    <w:rsid w:val="005644B6"/>
    <w:rsid w:val="00586F7C"/>
    <w:rsid w:val="00590ED1"/>
    <w:rsid w:val="00591D26"/>
    <w:rsid w:val="0059325F"/>
    <w:rsid w:val="00597D5A"/>
    <w:rsid w:val="005A6596"/>
    <w:rsid w:val="005B23D7"/>
    <w:rsid w:val="005C13A2"/>
    <w:rsid w:val="005C7542"/>
    <w:rsid w:val="005D280D"/>
    <w:rsid w:val="005D371E"/>
    <w:rsid w:val="005E03EC"/>
    <w:rsid w:val="005E441B"/>
    <w:rsid w:val="005E5798"/>
    <w:rsid w:val="005E700E"/>
    <w:rsid w:val="005E717C"/>
    <w:rsid w:val="005F0660"/>
    <w:rsid w:val="005F5C69"/>
    <w:rsid w:val="005F71B7"/>
    <w:rsid w:val="00600FF2"/>
    <w:rsid w:val="00601E5C"/>
    <w:rsid w:val="006034EF"/>
    <w:rsid w:val="006050A2"/>
    <w:rsid w:val="00605EEF"/>
    <w:rsid w:val="0061626E"/>
    <w:rsid w:val="00622440"/>
    <w:rsid w:val="00627097"/>
    <w:rsid w:val="00634BBB"/>
    <w:rsid w:val="00641D5C"/>
    <w:rsid w:val="00643319"/>
    <w:rsid w:val="0064345C"/>
    <w:rsid w:val="00646D1B"/>
    <w:rsid w:val="00653E1A"/>
    <w:rsid w:val="00660AF8"/>
    <w:rsid w:val="00681650"/>
    <w:rsid w:val="00686F72"/>
    <w:rsid w:val="00695442"/>
    <w:rsid w:val="006A6B05"/>
    <w:rsid w:val="006A7671"/>
    <w:rsid w:val="006B06AB"/>
    <w:rsid w:val="006B0DB6"/>
    <w:rsid w:val="006B148F"/>
    <w:rsid w:val="006C33E4"/>
    <w:rsid w:val="006C4E4B"/>
    <w:rsid w:val="006C66C4"/>
    <w:rsid w:val="006E085F"/>
    <w:rsid w:val="006E42DB"/>
    <w:rsid w:val="006F5AB9"/>
    <w:rsid w:val="006F79B8"/>
    <w:rsid w:val="00702B7F"/>
    <w:rsid w:val="00703555"/>
    <w:rsid w:val="00703B3B"/>
    <w:rsid w:val="0070661D"/>
    <w:rsid w:val="0071250A"/>
    <w:rsid w:val="00725AF3"/>
    <w:rsid w:val="00731644"/>
    <w:rsid w:val="00733693"/>
    <w:rsid w:val="0074161D"/>
    <w:rsid w:val="00750094"/>
    <w:rsid w:val="00750C86"/>
    <w:rsid w:val="00753AAB"/>
    <w:rsid w:val="00753BCF"/>
    <w:rsid w:val="00754FE8"/>
    <w:rsid w:val="007560A8"/>
    <w:rsid w:val="007635ED"/>
    <w:rsid w:val="0076443A"/>
    <w:rsid w:val="00767ED2"/>
    <w:rsid w:val="007701EC"/>
    <w:rsid w:val="00773F33"/>
    <w:rsid w:val="00774E51"/>
    <w:rsid w:val="00776560"/>
    <w:rsid w:val="00776585"/>
    <w:rsid w:val="007845AE"/>
    <w:rsid w:val="00792252"/>
    <w:rsid w:val="007943AA"/>
    <w:rsid w:val="0079619A"/>
    <w:rsid w:val="007B1512"/>
    <w:rsid w:val="007B3787"/>
    <w:rsid w:val="007B4F51"/>
    <w:rsid w:val="007C1606"/>
    <w:rsid w:val="007C6862"/>
    <w:rsid w:val="007D17D7"/>
    <w:rsid w:val="007E048F"/>
    <w:rsid w:val="007E1A8C"/>
    <w:rsid w:val="007E291B"/>
    <w:rsid w:val="007E4C73"/>
    <w:rsid w:val="007F5380"/>
    <w:rsid w:val="007F5827"/>
    <w:rsid w:val="00800CE6"/>
    <w:rsid w:val="008018A8"/>
    <w:rsid w:val="00805230"/>
    <w:rsid w:val="0081057F"/>
    <w:rsid w:val="0082229E"/>
    <w:rsid w:val="00830BB1"/>
    <w:rsid w:val="0083242D"/>
    <w:rsid w:val="00833CB7"/>
    <w:rsid w:val="00837EC6"/>
    <w:rsid w:val="00840E49"/>
    <w:rsid w:val="0086123B"/>
    <w:rsid w:val="008619C7"/>
    <w:rsid w:val="00865BB8"/>
    <w:rsid w:val="00865D7E"/>
    <w:rsid w:val="00882CC7"/>
    <w:rsid w:val="00886323"/>
    <w:rsid w:val="00891055"/>
    <w:rsid w:val="008A23B4"/>
    <w:rsid w:val="008A7553"/>
    <w:rsid w:val="008B4319"/>
    <w:rsid w:val="008C0701"/>
    <w:rsid w:val="008C2F4E"/>
    <w:rsid w:val="008C3A7F"/>
    <w:rsid w:val="008C51F8"/>
    <w:rsid w:val="008D1F46"/>
    <w:rsid w:val="008D2422"/>
    <w:rsid w:val="008D307A"/>
    <w:rsid w:val="008D5FDA"/>
    <w:rsid w:val="008E1E50"/>
    <w:rsid w:val="008E5AB5"/>
    <w:rsid w:val="008E75A4"/>
    <w:rsid w:val="009010B9"/>
    <w:rsid w:val="00902C8D"/>
    <w:rsid w:val="009125D6"/>
    <w:rsid w:val="00912A15"/>
    <w:rsid w:val="009142AF"/>
    <w:rsid w:val="00914765"/>
    <w:rsid w:val="0091476A"/>
    <w:rsid w:val="009155D8"/>
    <w:rsid w:val="009177C0"/>
    <w:rsid w:val="0091784C"/>
    <w:rsid w:val="00922E38"/>
    <w:rsid w:val="009232EF"/>
    <w:rsid w:val="0092509F"/>
    <w:rsid w:val="00930071"/>
    <w:rsid w:val="00934101"/>
    <w:rsid w:val="009347BE"/>
    <w:rsid w:val="00942F6C"/>
    <w:rsid w:val="00943910"/>
    <w:rsid w:val="00945720"/>
    <w:rsid w:val="00951F65"/>
    <w:rsid w:val="00952C60"/>
    <w:rsid w:val="00953F38"/>
    <w:rsid w:val="00956BC2"/>
    <w:rsid w:val="00956EB6"/>
    <w:rsid w:val="00963268"/>
    <w:rsid w:val="00966A38"/>
    <w:rsid w:val="00974AF4"/>
    <w:rsid w:val="00977F67"/>
    <w:rsid w:val="009800A9"/>
    <w:rsid w:val="00980E45"/>
    <w:rsid w:val="0098178F"/>
    <w:rsid w:val="009818A0"/>
    <w:rsid w:val="009830A9"/>
    <w:rsid w:val="0098555B"/>
    <w:rsid w:val="00987144"/>
    <w:rsid w:val="00990C52"/>
    <w:rsid w:val="009979C2"/>
    <w:rsid w:val="009A596F"/>
    <w:rsid w:val="009A717E"/>
    <w:rsid w:val="009B2A3D"/>
    <w:rsid w:val="009B5808"/>
    <w:rsid w:val="009B72CA"/>
    <w:rsid w:val="009D457B"/>
    <w:rsid w:val="009D48F3"/>
    <w:rsid w:val="009F7691"/>
    <w:rsid w:val="00A00461"/>
    <w:rsid w:val="00A004A2"/>
    <w:rsid w:val="00A149D2"/>
    <w:rsid w:val="00A165DD"/>
    <w:rsid w:val="00A17FBE"/>
    <w:rsid w:val="00A33375"/>
    <w:rsid w:val="00A362C1"/>
    <w:rsid w:val="00A40AD6"/>
    <w:rsid w:val="00A40E43"/>
    <w:rsid w:val="00A42E1B"/>
    <w:rsid w:val="00A45E4D"/>
    <w:rsid w:val="00A524CA"/>
    <w:rsid w:val="00A55800"/>
    <w:rsid w:val="00A6181A"/>
    <w:rsid w:val="00A64366"/>
    <w:rsid w:val="00A7509F"/>
    <w:rsid w:val="00A83E14"/>
    <w:rsid w:val="00A85B1B"/>
    <w:rsid w:val="00A903C8"/>
    <w:rsid w:val="00A91814"/>
    <w:rsid w:val="00A95AF8"/>
    <w:rsid w:val="00A965D5"/>
    <w:rsid w:val="00AA33F6"/>
    <w:rsid w:val="00AA35B8"/>
    <w:rsid w:val="00AA4225"/>
    <w:rsid w:val="00AA6F97"/>
    <w:rsid w:val="00AA7194"/>
    <w:rsid w:val="00AA7615"/>
    <w:rsid w:val="00AB0C4F"/>
    <w:rsid w:val="00AB31AE"/>
    <w:rsid w:val="00AB3E39"/>
    <w:rsid w:val="00AB65FB"/>
    <w:rsid w:val="00AB7541"/>
    <w:rsid w:val="00AC0BE4"/>
    <w:rsid w:val="00AC345F"/>
    <w:rsid w:val="00AD1951"/>
    <w:rsid w:val="00AD6F3C"/>
    <w:rsid w:val="00AD6FD0"/>
    <w:rsid w:val="00AD7C92"/>
    <w:rsid w:val="00AE3CE9"/>
    <w:rsid w:val="00AE4229"/>
    <w:rsid w:val="00AE5518"/>
    <w:rsid w:val="00AE6D16"/>
    <w:rsid w:val="00AF15FA"/>
    <w:rsid w:val="00AF3D47"/>
    <w:rsid w:val="00AF3EB3"/>
    <w:rsid w:val="00B06F72"/>
    <w:rsid w:val="00B10D3C"/>
    <w:rsid w:val="00B15880"/>
    <w:rsid w:val="00B162C6"/>
    <w:rsid w:val="00B27B3C"/>
    <w:rsid w:val="00B30212"/>
    <w:rsid w:val="00B321AE"/>
    <w:rsid w:val="00B3338C"/>
    <w:rsid w:val="00B33844"/>
    <w:rsid w:val="00B33B1F"/>
    <w:rsid w:val="00B35DDF"/>
    <w:rsid w:val="00B40528"/>
    <w:rsid w:val="00B44E3D"/>
    <w:rsid w:val="00B46B14"/>
    <w:rsid w:val="00B47542"/>
    <w:rsid w:val="00B503EC"/>
    <w:rsid w:val="00B50F0A"/>
    <w:rsid w:val="00B52CFD"/>
    <w:rsid w:val="00B605F3"/>
    <w:rsid w:val="00B60774"/>
    <w:rsid w:val="00B60D35"/>
    <w:rsid w:val="00B6363E"/>
    <w:rsid w:val="00B70E68"/>
    <w:rsid w:val="00B73FAD"/>
    <w:rsid w:val="00B80787"/>
    <w:rsid w:val="00B86C7B"/>
    <w:rsid w:val="00B90F03"/>
    <w:rsid w:val="00B937AC"/>
    <w:rsid w:val="00BA65D6"/>
    <w:rsid w:val="00BA74E7"/>
    <w:rsid w:val="00BB1E1C"/>
    <w:rsid w:val="00BC0600"/>
    <w:rsid w:val="00BC1883"/>
    <w:rsid w:val="00BD60C8"/>
    <w:rsid w:val="00BE1224"/>
    <w:rsid w:val="00BE1FC3"/>
    <w:rsid w:val="00BE357F"/>
    <w:rsid w:val="00BE5BE1"/>
    <w:rsid w:val="00BE7E37"/>
    <w:rsid w:val="00BF209D"/>
    <w:rsid w:val="00BF2619"/>
    <w:rsid w:val="00BF3B62"/>
    <w:rsid w:val="00BF76FF"/>
    <w:rsid w:val="00BF7704"/>
    <w:rsid w:val="00C03C62"/>
    <w:rsid w:val="00C112F5"/>
    <w:rsid w:val="00C134C9"/>
    <w:rsid w:val="00C14107"/>
    <w:rsid w:val="00C14889"/>
    <w:rsid w:val="00C200FF"/>
    <w:rsid w:val="00C21F1B"/>
    <w:rsid w:val="00C35A8D"/>
    <w:rsid w:val="00C3620F"/>
    <w:rsid w:val="00C362BC"/>
    <w:rsid w:val="00C37BC9"/>
    <w:rsid w:val="00C40B9D"/>
    <w:rsid w:val="00C470D3"/>
    <w:rsid w:val="00C54DC6"/>
    <w:rsid w:val="00C55F60"/>
    <w:rsid w:val="00C60E7C"/>
    <w:rsid w:val="00C67057"/>
    <w:rsid w:val="00C702AC"/>
    <w:rsid w:val="00C76D23"/>
    <w:rsid w:val="00C80974"/>
    <w:rsid w:val="00C8230E"/>
    <w:rsid w:val="00C8404D"/>
    <w:rsid w:val="00C85F74"/>
    <w:rsid w:val="00C86DA2"/>
    <w:rsid w:val="00C95407"/>
    <w:rsid w:val="00C96CC0"/>
    <w:rsid w:val="00CA6B55"/>
    <w:rsid w:val="00CB0C78"/>
    <w:rsid w:val="00CD509F"/>
    <w:rsid w:val="00CD62FF"/>
    <w:rsid w:val="00CE0D68"/>
    <w:rsid w:val="00CE1FEC"/>
    <w:rsid w:val="00CE35F2"/>
    <w:rsid w:val="00CE578B"/>
    <w:rsid w:val="00CF4233"/>
    <w:rsid w:val="00CF4BD4"/>
    <w:rsid w:val="00CF569B"/>
    <w:rsid w:val="00D04E47"/>
    <w:rsid w:val="00D24F20"/>
    <w:rsid w:val="00D25CEA"/>
    <w:rsid w:val="00D27305"/>
    <w:rsid w:val="00D32033"/>
    <w:rsid w:val="00D32D14"/>
    <w:rsid w:val="00D33EE8"/>
    <w:rsid w:val="00D37E8D"/>
    <w:rsid w:val="00D37F43"/>
    <w:rsid w:val="00D43C9C"/>
    <w:rsid w:val="00D62AD0"/>
    <w:rsid w:val="00D66233"/>
    <w:rsid w:val="00D753D8"/>
    <w:rsid w:val="00D75AF9"/>
    <w:rsid w:val="00D75EAF"/>
    <w:rsid w:val="00D77215"/>
    <w:rsid w:val="00D80972"/>
    <w:rsid w:val="00D943C9"/>
    <w:rsid w:val="00D95194"/>
    <w:rsid w:val="00D96BD2"/>
    <w:rsid w:val="00DA2E4B"/>
    <w:rsid w:val="00DB13DA"/>
    <w:rsid w:val="00DB34FC"/>
    <w:rsid w:val="00DB6C39"/>
    <w:rsid w:val="00DC4092"/>
    <w:rsid w:val="00DC55E4"/>
    <w:rsid w:val="00DC74C6"/>
    <w:rsid w:val="00DC7568"/>
    <w:rsid w:val="00DD1DC5"/>
    <w:rsid w:val="00DD48DD"/>
    <w:rsid w:val="00DE3DBD"/>
    <w:rsid w:val="00DE3F59"/>
    <w:rsid w:val="00E12B30"/>
    <w:rsid w:val="00E132D1"/>
    <w:rsid w:val="00E13EA7"/>
    <w:rsid w:val="00E16F44"/>
    <w:rsid w:val="00E20F02"/>
    <w:rsid w:val="00E2677D"/>
    <w:rsid w:val="00E31D70"/>
    <w:rsid w:val="00E348CF"/>
    <w:rsid w:val="00E35CFF"/>
    <w:rsid w:val="00E429A6"/>
    <w:rsid w:val="00E5078F"/>
    <w:rsid w:val="00E5575C"/>
    <w:rsid w:val="00E66F1D"/>
    <w:rsid w:val="00E67137"/>
    <w:rsid w:val="00E6774C"/>
    <w:rsid w:val="00E7423D"/>
    <w:rsid w:val="00E75F1E"/>
    <w:rsid w:val="00E8012D"/>
    <w:rsid w:val="00E83434"/>
    <w:rsid w:val="00E86162"/>
    <w:rsid w:val="00EA16D4"/>
    <w:rsid w:val="00EA4A2E"/>
    <w:rsid w:val="00EA519A"/>
    <w:rsid w:val="00EA52FA"/>
    <w:rsid w:val="00EB22B8"/>
    <w:rsid w:val="00EB48FB"/>
    <w:rsid w:val="00EB57DD"/>
    <w:rsid w:val="00EC0325"/>
    <w:rsid w:val="00EC66C4"/>
    <w:rsid w:val="00ED1C4D"/>
    <w:rsid w:val="00ED421C"/>
    <w:rsid w:val="00ED4BC5"/>
    <w:rsid w:val="00EE3069"/>
    <w:rsid w:val="00EE30D8"/>
    <w:rsid w:val="00EE6918"/>
    <w:rsid w:val="00EF2D23"/>
    <w:rsid w:val="00EF3DA4"/>
    <w:rsid w:val="00EF65DC"/>
    <w:rsid w:val="00F1102F"/>
    <w:rsid w:val="00F1186D"/>
    <w:rsid w:val="00F239E3"/>
    <w:rsid w:val="00F24EBB"/>
    <w:rsid w:val="00F337AD"/>
    <w:rsid w:val="00F33936"/>
    <w:rsid w:val="00F357D3"/>
    <w:rsid w:val="00F35871"/>
    <w:rsid w:val="00F53415"/>
    <w:rsid w:val="00F53F40"/>
    <w:rsid w:val="00F54445"/>
    <w:rsid w:val="00F646F3"/>
    <w:rsid w:val="00F66A85"/>
    <w:rsid w:val="00F72EE8"/>
    <w:rsid w:val="00F730DF"/>
    <w:rsid w:val="00F82480"/>
    <w:rsid w:val="00F85299"/>
    <w:rsid w:val="00F87C8C"/>
    <w:rsid w:val="00FA11B1"/>
    <w:rsid w:val="00FA7AB8"/>
    <w:rsid w:val="00FB47E3"/>
    <w:rsid w:val="00FB4861"/>
    <w:rsid w:val="00FC26EC"/>
    <w:rsid w:val="00FC2CAA"/>
    <w:rsid w:val="00FC4D63"/>
    <w:rsid w:val="00FD12A5"/>
    <w:rsid w:val="00FD4F4C"/>
    <w:rsid w:val="00FD5C5D"/>
    <w:rsid w:val="00FF288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F6B030"/>
  <w15:docId w15:val="{11B86DF5-F3B9-47B3-8B68-5AE76A8A4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GB" w:eastAsia="en-GB" w:bidi="ar-SA"/>
      </w:rPr>
    </w:rPrDefault>
    <w:pPrDefault>
      <w:pPr>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nhideWhenUsed/>
    <w:rsid w:val="003E26C4"/>
    <w:rPr>
      <w:rFonts w:ascii="Segoe UI" w:hAnsi="Segoe UI" w:cs="Segoe UI"/>
      <w:sz w:val="18"/>
      <w:szCs w:val="18"/>
    </w:rPr>
  </w:style>
  <w:style w:type="character" w:customStyle="1" w:styleId="BalloonTextChar">
    <w:name w:val="Balloon Text Char"/>
    <w:basedOn w:val="DefaultParagraphFont"/>
    <w:link w:val="BalloonText"/>
    <w:rsid w:val="003E26C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818A0"/>
    <w:rPr>
      <w:b/>
      <w:bCs/>
    </w:rPr>
  </w:style>
  <w:style w:type="character" w:customStyle="1" w:styleId="CommentSubjectChar">
    <w:name w:val="Comment Subject Char"/>
    <w:basedOn w:val="CommentTextChar"/>
    <w:link w:val="CommentSubject"/>
    <w:uiPriority w:val="99"/>
    <w:semiHidden/>
    <w:rsid w:val="009818A0"/>
    <w:rPr>
      <w:b/>
      <w:bCs/>
      <w:sz w:val="20"/>
      <w:szCs w:val="20"/>
    </w:rPr>
  </w:style>
  <w:style w:type="paragraph" w:customStyle="1" w:styleId="Normal1">
    <w:name w:val="Normal1"/>
    <w:link w:val="Normal1Char"/>
    <w:rsid w:val="00C14889"/>
    <w:rPr>
      <w:lang w:eastAsia="en-US"/>
    </w:rPr>
  </w:style>
  <w:style w:type="character" w:styleId="Emphasis">
    <w:name w:val="Emphasis"/>
    <w:uiPriority w:val="20"/>
    <w:qFormat/>
    <w:rsid w:val="006B0DB6"/>
    <w:rPr>
      <w:i/>
    </w:rPr>
  </w:style>
  <w:style w:type="character" w:styleId="Hyperlink">
    <w:name w:val="Hyperlink"/>
    <w:rsid w:val="006B0DB6"/>
    <w:rPr>
      <w:color w:val="0000FF"/>
      <w:u w:val="single"/>
    </w:rPr>
  </w:style>
  <w:style w:type="paragraph" w:customStyle="1" w:styleId="EndNoteBibliography">
    <w:name w:val="EndNote Bibliography"/>
    <w:basedOn w:val="Normal"/>
    <w:link w:val="EndNoteBibliographyChar"/>
    <w:rsid w:val="0038460F"/>
    <w:pPr>
      <w:pBdr>
        <w:top w:val="none" w:sz="0" w:space="0" w:color="auto"/>
        <w:left w:val="none" w:sz="0" w:space="0" w:color="auto"/>
        <w:bottom w:val="none" w:sz="0" w:space="0" w:color="auto"/>
        <w:right w:val="none" w:sz="0" w:space="0" w:color="auto"/>
        <w:between w:val="none" w:sz="0" w:space="0" w:color="auto"/>
      </w:pBdr>
      <w:spacing w:after="200"/>
    </w:pPr>
    <w:rPr>
      <w:rFonts w:eastAsiaTheme="minorHAnsi"/>
      <w:noProof/>
      <w:color w:val="auto"/>
      <w:szCs w:val="22"/>
      <w:lang w:val="en-US" w:eastAsia="en-US"/>
    </w:rPr>
  </w:style>
  <w:style w:type="character" w:customStyle="1" w:styleId="EndNoteBibliographyChar">
    <w:name w:val="EndNote Bibliography Char"/>
    <w:basedOn w:val="DefaultParagraphFont"/>
    <w:link w:val="EndNoteBibliography"/>
    <w:rsid w:val="0038460F"/>
    <w:rPr>
      <w:rFonts w:eastAsiaTheme="minorHAnsi"/>
      <w:noProof/>
      <w:color w:val="auto"/>
      <w:szCs w:val="22"/>
      <w:lang w:val="en-US" w:eastAsia="en-US"/>
    </w:rPr>
  </w:style>
  <w:style w:type="paragraph" w:customStyle="1" w:styleId="EndNoteBibliographyTitle">
    <w:name w:val="EndNote Bibliography Title"/>
    <w:basedOn w:val="Normal"/>
    <w:link w:val="EndNoteBibliographyTitleChar"/>
    <w:rsid w:val="00B30212"/>
    <w:pPr>
      <w:jc w:val="center"/>
    </w:pPr>
    <w:rPr>
      <w:noProof/>
    </w:rPr>
  </w:style>
  <w:style w:type="character" w:customStyle="1" w:styleId="Normal1Char">
    <w:name w:val="Normal1 Char"/>
    <w:basedOn w:val="DefaultParagraphFont"/>
    <w:link w:val="Normal1"/>
    <w:rsid w:val="00B30212"/>
    <w:rPr>
      <w:lang w:eastAsia="en-US"/>
    </w:rPr>
  </w:style>
  <w:style w:type="character" w:customStyle="1" w:styleId="EndNoteBibliographyTitleChar">
    <w:name w:val="EndNote Bibliography Title Char"/>
    <w:basedOn w:val="Normal1Char"/>
    <w:link w:val="EndNoteBibliographyTitle"/>
    <w:rsid w:val="00B30212"/>
    <w:rPr>
      <w:noProof/>
      <w:lang w:eastAsia="en-US"/>
    </w:rPr>
  </w:style>
  <w:style w:type="character" w:customStyle="1" w:styleId="apple-converted-space">
    <w:name w:val="apple-converted-space"/>
    <w:basedOn w:val="DefaultParagraphFont"/>
    <w:rsid w:val="00840E49"/>
  </w:style>
  <w:style w:type="character" w:styleId="FollowedHyperlink">
    <w:name w:val="FollowedHyperlink"/>
    <w:basedOn w:val="DefaultParagraphFont"/>
    <w:uiPriority w:val="99"/>
    <w:semiHidden/>
    <w:unhideWhenUsed/>
    <w:rsid w:val="00F53F40"/>
    <w:rPr>
      <w:color w:val="954F72" w:themeColor="followedHyperlink"/>
      <w:u w:val="single"/>
    </w:rPr>
  </w:style>
  <w:style w:type="paragraph" w:customStyle="1" w:styleId="paragraph">
    <w:name w:val="paragraph"/>
    <w:basedOn w:val="Normal"/>
    <w:rsid w:val="00D37E8D"/>
    <w:pPr>
      <w:pBdr>
        <w:top w:val="none" w:sz="0" w:space="0" w:color="auto"/>
        <w:left w:val="none" w:sz="0" w:space="0" w:color="auto"/>
        <w:bottom w:val="none" w:sz="0" w:space="0" w:color="auto"/>
        <w:right w:val="none" w:sz="0" w:space="0" w:color="auto"/>
        <w:between w:val="none" w:sz="0" w:space="0" w:color="auto"/>
      </w:pBdr>
    </w:pPr>
    <w:rPr>
      <w:color w:val="auto"/>
    </w:rPr>
  </w:style>
  <w:style w:type="character" w:customStyle="1" w:styleId="normaltextrun">
    <w:name w:val="normaltextrun"/>
    <w:basedOn w:val="DefaultParagraphFont"/>
    <w:rsid w:val="00D37E8D"/>
  </w:style>
  <w:style w:type="character" w:customStyle="1" w:styleId="eop">
    <w:name w:val="eop"/>
    <w:basedOn w:val="DefaultParagraphFont"/>
    <w:rsid w:val="00D37E8D"/>
  </w:style>
  <w:style w:type="paragraph" w:styleId="Revision">
    <w:name w:val="Revision"/>
    <w:hidden/>
    <w:uiPriority w:val="99"/>
    <w:semiHidden/>
    <w:rsid w:val="00AA35B8"/>
    <w:pPr>
      <w:pBdr>
        <w:top w:val="none" w:sz="0" w:space="0" w:color="auto"/>
        <w:left w:val="none" w:sz="0" w:space="0" w:color="auto"/>
        <w:bottom w:val="none" w:sz="0" w:space="0" w:color="auto"/>
        <w:right w:val="none" w:sz="0" w:space="0" w:color="auto"/>
        <w:between w:val="none" w:sz="0" w:space="0" w:color="auto"/>
      </w:pBdr>
    </w:pPr>
  </w:style>
  <w:style w:type="paragraph" w:styleId="EndnoteText">
    <w:name w:val="endnote text"/>
    <w:basedOn w:val="Normal"/>
    <w:link w:val="EndnoteTextChar"/>
    <w:uiPriority w:val="99"/>
    <w:semiHidden/>
    <w:unhideWhenUsed/>
    <w:rsid w:val="006B06AB"/>
    <w:rPr>
      <w:sz w:val="20"/>
      <w:szCs w:val="20"/>
    </w:rPr>
  </w:style>
  <w:style w:type="character" w:customStyle="1" w:styleId="EndnoteTextChar">
    <w:name w:val="Endnote Text Char"/>
    <w:basedOn w:val="DefaultParagraphFont"/>
    <w:link w:val="EndnoteText"/>
    <w:uiPriority w:val="99"/>
    <w:semiHidden/>
    <w:rsid w:val="006B06AB"/>
    <w:rPr>
      <w:sz w:val="20"/>
      <w:szCs w:val="20"/>
    </w:rPr>
  </w:style>
  <w:style w:type="character" w:styleId="EndnoteReference">
    <w:name w:val="endnote reference"/>
    <w:basedOn w:val="DefaultParagraphFont"/>
    <w:uiPriority w:val="99"/>
    <w:semiHidden/>
    <w:unhideWhenUsed/>
    <w:rsid w:val="006B06AB"/>
    <w:rPr>
      <w:vertAlign w:val="superscript"/>
    </w:rPr>
  </w:style>
  <w:style w:type="paragraph" w:styleId="Header">
    <w:name w:val="header"/>
    <w:basedOn w:val="Normal"/>
    <w:link w:val="HeaderChar"/>
    <w:uiPriority w:val="99"/>
    <w:unhideWhenUsed/>
    <w:rsid w:val="00E13EA7"/>
    <w:pPr>
      <w:tabs>
        <w:tab w:val="center" w:pos="4513"/>
        <w:tab w:val="right" w:pos="9026"/>
      </w:tabs>
    </w:pPr>
  </w:style>
  <w:style w:type="character" w:customStyle="1" w:styleId="HeaderChar">
    <w:name w:val="Header Char"/>
    <w:basedOn w:val="DefaultParagraphFont"/>
    <w:link w:val="Header"/>
    <w:uiPriority w:val="99"/>
    <w:rsid w:val="00E13EA7"/>
  </w:style>
  <w:style w:type="paragraph" w:styleId="Footer">
    <w:name w:val="footer"/>
    <w:basedOn w:val="Normal"/>
    <w:link w:val="FooterChar"/>
    <w:uiPriority w:val="99"/>
    <w:unhideWhenUsed/>
    <w:rsid w:val="00E13EA7"/>
    <w:pPr>
      <w:tabs>
        <w:tab w:val="center" w:pos="4513"/>
        <w:tab w:val="right" w:pos="9026"/>
      </w:tabs>
    </w:pPr>
  </w:style>
  <w:style w:type="character" w:customStyle="1" w:styleId="FooterChar">
    <w:name w:val="Footer Char"/>
    <w:basedOn w:val="DefaultParagraphFont"/>
    <w:link w:val="Footer"/>
    <w:uiPriority w:val="99"/>
    <w:rsid w:val="00E13EA7"/>
  </w:style>
  <w:style w:type="paragraph" w:styleId="NormalWeb">
    <w:name w:val="Normal (Web)"/>
    <w:basedOn w:val="Normal"/>
    <w:uiPriority w:val="99"/>
    <w:unhideWhenUsed/>
    <w:rsid w:val="00EC66C4"/>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770552">
      <w:bodyDiv w:val="1"/>
      <w:marLeft w:val="0"/>
      <w:marRight w:val="0"/>
      <w:marTop w:val="0"/>
      <w:marBottom w:val="0"/>
      <w:divBdr>
        <w:top w:val="none" w:sz="0" w:space="0" w:color="auto"/>
        <w:left w:val="none" w:sz="0" w:space="0" w:color="auto"/>
        <w:bottom w:val="none" w:sz="0" w:space="0" w:color="auto"/>
        <w:right w:val="none" w:sz="0" w:space="0" w:color="auto"/>
      </w:divBdr>
      <w:divsChild>
        <w:div w:id="133645701">
          <w:marLeft w:val="0"/>
          <w:marRight w:val="0"/>
          <w:marTop w:val="0"/>
          <w:marBottom w:val="0"/>
          <w:divBdr>
            <w:top w:val="none" w:sz="0" w:space="0" w:color="auto"/>
            <w:left w:val="none" w:sz="0" w:space="0" w:color="auto"/>
            <w:bottom w:val="none" w:sz="0" w:space="0" w:color="auto"/>
            <w:right w:val="none" w:sz="0" w:space="0" w:color="auto"/>
          </w:divBdr>
          <w:divsChild>
            <w:div w:id="1823351887">
              <w:marLeft w:val="0"/>
              <w:marRight w:val="0"/>
              <w:marTop w:val="0"/>
              <w:marBottom w:val="0"/>
              <w:divBdr>
                <w:top w:val="none" w:sz="0" w:space="0" w:color="auto"/>
                <w:left w:val="none" w:sz="0" w:space="0" w:color="auto"/>
                <w:bottom w:val="none" w:sz="0" w:space="0" w:color="auto"/>
                <w:right w:val="none" w:sz="0" w:space="0" w:color="auto"/>
              </w:divBdr>
              <w:divsChild>
                <w:div w:id="40333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170867">
      <w:bodyDiv w:val="1"/>
      <w:marLeft w:val="0"/>
      <w:marRight w:val="0"/>
      <w:marTop w:val="0"/>
      <w:marBottom w:val="0"/>
      <w:divBdr>
        <w:top w:val="none" w:sz="0" w:space="0" w:color="auto"/>
        <w:left w:val="none" w:sz="0" w:space="0" w:color="auto"/>
        <w:bottom w:val="none" w:sz="0" w:space="0" w:color="auto"/>
        <w:right w:val="none" w:sz="0" w:space="0" w:color="auto"/>
      </w:divBdr>
    </w:div>
    <w:div w:id="594286159">
      <w:bodyDiv w:val="1"/>
      <w:marLeft w:val="0"/>
      <w:marRight w:val="0"/>
      <w:marTop w:val="0"/>
      <w:marBottom w:val="0"/>
      <w:divBdr>
        <w:top w:val="none" w:sz="0" w:space="0" w:color="auto"/>
        <w:left w:val="none" w:sz="0" w:space="0" w:color="auto"/>
        <w:bottom w:val="none" w:sz="0" w:space="0" w:color="auto"/>
        <w:right w:val="none" w:sz="0" w:space="0" w:color="auto"/>
      </w:divBdr>
    </w:div>
    <w:div w:id="794756050">
      <w:bodyDiv w:val="1"/>
      <w:marLeft w:val="0"/>
      <w:marRight w:val="0"/>
      <w:marTop w:val="0"/>
      <w:marBottom w:val="0"/>
      <w:divBdr>
        <w:top w:val="none" w:sz="0" w:space="0" w:color="auto"/>
        <w:left w:val="none" w:sz="0" w:space="0" w:color="auto"/>
        <w:bottom w:val="none" w:sz="0" w:space="0" w:color="auto"/>
        <w:right w:val="none" w:sz="0" w:space="0" w:color="auto"/>
      </w:divBdr>
    </w:div>
    <w:div w:id="1062170438">
      <w:bodyDiv w:val="1"/>
      <w:marLeft w:val="0"/>
      <w:marRight w:val="0"/>
      <w:marTop w:val="0"/>
      <w:marBottom w:val="0"/>
      <w:divBdr>
        <w:top w:val="none" w:sz="0" w:space="0" w:color="auto"/>
        <w:left w:val="none" w:sz="0" w:space="0" w:color="auto"/>
        <w:bottom w:val="none" w:sz="0" w:space="0" w:color="auto"/>
        <w:right w:val="none" w:sz="0" w:space="0" w:color="auto"/>
      </w:divBdr>
    </w:div>
    <w:div w:id="1360814748">
      <w:bodyDiv w:val="1"/>
      <w:marLeft w:val="0"/>
      <w:marRight w:val="0"/>
      <w:marTop w:val="0"/>
      <w:marBottom w:val="0"/>
      <w:divBdr>
        <w:top w:val="none" w:sz="0" w:space="0" w:color="auto"/>
        <w:left w:val="none" w:sz="0" w:space="0" w:color="auto"/>
        <w:bottom w:val="none" w:sz="0" w:space="0" w:color="auto"/>
        <w:right w:val="none" w:sz="0" w:space="0" w:color="auto"/>
      </w:divBdr>
      <w:divsChild>
        <w:div w:id="1607349931">
          <w:marLeft w:val="0"/>
          <w:marRight w:val="0"/>
          <w:marTop w:val="0"/>
          <w:marBottom w:val="0"/>
          <w:divBdr>
            <w:top w:val="none" w:sz="0" w:space="0" w:color="auto"/>
            <w:left w:val="none" w:sz="0" w:space="0" w:color="auto"/>
            <w:bottom w:val="none" w:sz="0" w:space="0" w:color="auto"/>
            <w:right w:val="none" w:sz="0" w:space="0" w:color="auto"/>
          </w:divBdr>
          <w:divsChild>
            <w:div w:id="316615782">
              <w:marLeft w:val="0"/>
              <w:marRight w:val="0"/>
              <w:marTop w:val="0"/>
              <w:marBottom w:val="0"/>
              <w:divBdr>
                <w:top w:val="none" w:sz="0" w:space="0" w:color="auto"/>
                <w:left w:val="none" w:sz="0" w:space="0" w:color="auto"/>
                <w:bottom w:val="none" w:sz="0" w:space="0" w:color="auto"/>
                <w:right w:val="none" w:sz="0" w:space="0" w:color="auto"/>
              </w:divBdr>
              <w:divsChild>
                <w:div w:id="140059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Friese@lse.ac.uk" TargetMode="External"/><Relationship Id="rId9" Type="http://schemas.openxmlformats.org/officeDocument/2006/relationships/hyperlink" Target="https://doi.org/10.1057/s41292-017-0071-2" TargetMode="External"/><Relationship Id="rId10" Type="http://schemas.openxmlformats.org/officeDocument/2006/relationships/hyperlink" Target="https://doi.org/10.1111/amet.125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75D2C0B-EEEF-3941-AD20-532567DAE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9</Pages>
  <Words>17741</Words>
  <Characters>89596</Characters>
  <Application>Microsoft Macintosh Word</Application>
  <DocSecurity>0</DocSecurity>
  <Lines>1544</Lines>
  <Paragraphs>261</Paragraphs>
  <ScaleCrop>false</ScaleCrop>
  <HeadingPairs>
    <vt:vector size="2" baseType="variant">
      <vt:variant>
        <vt:lpstr>Title</vt:lpstr>
      </vt:variant>
      <vt:variant>
        <vt:i4>1</vt:i4>
      </vt:variant>
    </vt:vector>
  </HeadingPairs>
  <TitlesOfParts>
    <vt:vector size="1" baseType="lpstr">
      <vt:lpstr/>
    </vt:vector>
  </TitlesOfParts>
  <Company>London School of Economics</Company>
  <LinksUpToDate>false</LinksUpToDate>
  <CharactersWithSpaces>107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se,C</dc:creator>
  <cp:lastModifiedBy>Joanna Latimer</cp:lastModifiedBy>
  <cp:revision>4</cp:revision>
  <cp:lastPrinted>2017-09-29T12:44:00Z</cp:lastPrinted>
  <dcterms:created xsi:type="dcterms:W3CDTF">2018-06-24T17:56:00Z</dcterms:created>
  <dcterms:modified xsi:type="dcterms:W3CDTF">2018-06-24T18:02:00Z</dcterms:modified>
</cp:coreProperties>
</file>